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oter10.xml" ContentType="application/vnd.openxmlformats-officedocument.wordprocessingml.footer+xml"/>
  <Override PartName="/word/header4.xml" ContentType="application/vnd.openxmlformats-officedocument.wordprocessingml.header+xml"/>
  <Override PartName="/word/footer11.xml" ContentType="application/vnd.openxmlformats-officedocument.wordprocessingml.footer+xml"/>
  <Override PartName="/word/header5.xml" ContentType="application/vnd.openxmlformats-officedocument.wordprocessingml.header+xml"/>
  <Override PartName="/word/footer1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3B9566" w14:textId="4D5560F7" w:rsidR="00AC091C" w:rsidRPr="0081694B" w:rsidRDefault="00AC091C" w:rsidP="001A3D40">
      <w:pPr>
        <w:pStyle w:val="Heading1"/>
        <w:numPr>
          <w:ilvl w:val="0"/>
          <w:numId w:val="0"/>
        </w:num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Toc142819399"/>
      <w:r w:rsidRPr="0081694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FTAR PUSTAKA</w:t>
      </w:r>
      <w:bookmarkEnd w:id="0"/>
    </w:p>
    <w:p w14:paraId="7BDF283E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5EB3">
        <w:rPr>
          <w:rFonts w:ascii="Times New Roman" w:hAnsi="Times New Roman" w:cs="Times New Roman"/>
          <w:noProof/>
          <w:sz w:val="24"/>
          <w:szCs w:val="24"/>
        </w:rPr>
        <w:t>Ali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, N. H. (2013).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nggunaan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l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lajaran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ratif Ti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HT Untuk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ningkatkan Hasil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lajar Siswa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las X2 SMA 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g . 3 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nta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ada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ri Jarak Pada Bangun Ruang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VII</w:t>
      </w:r>
      <w:r w:rsidRPr="00E05EB3">
        <w:rPr>
          <w:rFonts w:ascii="Times New Roman" w:hAnsi="Times New Roman" w:cs="Times New Roman"/>
          <w:noProof/>
          <w:sz w:val="24"/>
          <w:szCs w:val="24"/>
        </w:rPr>
        <w:t>, 583–592.</w:t>
      </w:r>
    </w:p>
    <w:p w14:paraId="3B17C996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min</w:t>
      </w:r>
      <w:r w:rsidRPr="00E05EB3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, &amp; </w:t>
      </w:r>
      <w:r>
        <w:rPr>
          <w:rFonts w:ascii="Times New Roman" w:hAnsi="Times New Roman" w:cs="Times New Roman"/>
          <w:noProof/>
          <w:sz w:val="24"/>
          <w:szCs w:val="24"/>
        </w:rPr>
        <w:t>Siti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E05EB3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.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an Pr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si 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 Mat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tika Siswa Ditinjau Dari Gaya 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 dan M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 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an</w:t>
      </w:r>
      <w:r w:rsidRPr="00E05EB3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urnal Prima 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dukasia,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05EB3">
        <w:rPr>
          <w:rFonts w:ascii="Times New Roman" w:hAnsi="Times New Roman" w:cs="Times New Roman"/>
          <w:noProof/>
          <w:sz w:val="24"/>
          <w:szCs w:val="24"/>
        </w:rPr>
        <w:t>, 12–19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1A9D4B19" w14:textId="77777777" w:rsidR="00AC091C" w:rsidRPr="00E05EB3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90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 http://j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urnal.uny.ac.id/ind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x.php/jp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</w:p>
    <w:p w14:paraId="1F56BC20" w14:textId="77777777" w:rsidR="00AC091C" w:rsidRPr="005428CF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28CF">
        <w:rPr>
          <w:rFonts w:ascii="Times New Roman" w:hAnsi="Times New Roman" w:cs="Times New Roman"/>
          <w:noProof/>
          <w:sz w:val="24"/>
          <w:szCs w:val="24"/>
        </w:rPr>
        <w:t xml:space="preserve">Andinny, Y. (n.d.).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garuh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s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iri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pikir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itif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hadap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bstract . This study aims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nv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stig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nflu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f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lf-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t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 aca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mic ach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t , 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nflu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f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sitiv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hinking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 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arning ach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t as w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ll as 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nflu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f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lf-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pt and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428CF">
        <w:rPr>
          <w:rFonts w:ascii="Times New Roman" w:hAnsi="Times New Roman" w:cs="Times New Roman"/>
          <w:noProof/>
          <w:sz w:val="24"/>
          <w:szCs w:val="24"/>
        </w:rPr>
        <w:t>(2), 126–135.</w:t>
      </w:r>
    </w:p>
    <w:p w14:paraId="5D7BDA62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28CF">
        <w:rPr>
          <w:rFonts w:ascii="Times New Roman" w:hAnsi="Times New Roman" w:cs="Times New Roman"/>
          <w:noProof/>
          <w:sz w:val="24"/>
          <w:szCs w:val="24"/>
        </w:rPr>
        <w:t>Angk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noProof/>
          <w:sz w:val="24"/>
          <w:szCs w:val="24"/>
        </w:rPr>
        <w:t>t, P., &amp; Angk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noProof/>
          <w:sz w:val="24"/>
          <w:szCs w:val="24"/>
        </w:rPr>
        <w:t xml:space="preserve">t, J. (1975).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rtian dan j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is-j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is ang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t (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litian kuantitatif)</w:t>
      </w:r>
      <w:r w:rsidRPr="005428C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375DBBB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chtiar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B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., 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l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n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ra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D.W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., &amp; </w:t>
      </w:r>
      <w:r>
        <w:rPr>
          <w:rFonts w:ascii="Times New Roman" w:hAnsi="Times New Roman" w:cs="Times New Roman"/>
          <w:noProof/>
          <w:sz w:val="24"/>
          <w:szCs w:val="24"/>
        </w:rPr>
        <w:t>Purw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9B2005">
        <w:rPr>
          <w:rFonts w:ascii="Times New Roman" w:hAnsi="Times New Roman" w:cs="Times New Roman"/>
          <w:noProof/>
          <w:sz w:val="24"/>
          <w:szCs w:val="24"/>
        </w:rPr>
        <w:t>. (2017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tifan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an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HT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ala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n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ruktur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bantu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D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an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tinjau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ri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s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ri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hadap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si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t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tika.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Jurnal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ndidikan MIPA Pancasakti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B2005">
        <w:rPr>
          <w:rFonts w:ascii="Times New Roman" w:hAnsi="Times New Roman" w:cs="Times New Roman"/>
          <w:noProof/>
          <w:sz w:val="24"/>
          <w:szCs w:val="24"/>
        </w:rPr>
        <w:t>(1), 53–57.</w:t>
      </w:r>
    </w:p>
    <w:p w14:paraId="0B7B97FD" w14:textId="77777777" w:rsidR="00AC091C" w:rsidRPr="00E05EB3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va, R., &amp; </w:t>
      </w:r>
      <w:r>
        <w:rPr>
          <w:rFonts w:ascii="Times New Roman" w:hAnsi="Times New Roman" w:cs="Times New Roman"/>
          <w:noProof/>
          <w:sz w:val="24"/>
          <w:szCs w:val="24"/>
        </w:rPr>
        <w:t>Fl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ra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(n.d.).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garuh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at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iasaan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swa T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hadap Pr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si 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 Mat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tika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05EB3">
        <w:rPr>
          <w:rFonts w:ascii="Times New Roman" w:hAnsi="Times New Roman" w:cs="Times New Roman"/>
          <w:noProof/>
          <w:sz w:val="24"/>
          <w:szCs w:val="24"/>
        </w:rPr>
        <w:t>(20), 122–131.</w:t>
      </w:r>
    </w:p>
    <w:p w14:paraId="1F826C8D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Style w:val="Hyperlink"/>
          <w:rFonts w:ascii="Times New Roman" w:hAnsi="Times New Roman" w:cs="Times New Roman"/>
          <w:noProof/>
          <w:sz w:val="24"/>
          <w:szCs w:val="24"/>
        </w:rPr>
      </w:pPr>
      <w:r w:rsidRPr="00E05EB3">
        <w:rPr>
          <w:rFonts w:ascii="Times New Roman" w:hAnsi="Times New Roman" w:cs="Times New Roman"/>
          <w:noProof/>
          <w:sz w:val="24"/>
          <w:szCs w:val="24"/>
        </w:rPr>
        <w:t>Fajriyati, R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upandi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 &amp; </w:t>
      </w:r>
      <w:r>
        <w:rPr>
          <w:rFonts w:ascii="Times New Roman" w:hAnsi="Times New Roman" w:cs="Times New Roman"/>
          <w:noProof/>
          <w:sz w:val="24"/>
          <w:szCs w:val="24"/>
        </w:rPr>
        <w:t>N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viana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D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R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ktivitas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l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lajaran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ratif Ti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G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up Inv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stigat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n ( GI ) dan Nu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d 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ad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r ( NHT )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rhadap P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st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lajar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matika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05EB3">
        <w:rPr>
          <w:rFonts w:ascii="Times New Roman" w:hAnsi="Times New Roman" w:cs="Times New Roman"/>
          <w:noProof/>
          <w:sz w:val="24"/>
          <w:szCs w:val="24"/>
        </w:rPr>
        <w:t>(4), 56–66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8" w:history="1">
        <w:r w:rsidRPr="00C1201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j</w:t>
        </w:r>
        <w:r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o</w:t>
        </w:r>
        <w:r w:rsidRPr="006B63BC">
          <w:rPr>
            <w:rStyle w:val="Hyperlink"/>
            <w:rFonts w:ascii="Microsoft Himalaya" w:hAnsi="Microsoft Himalaya" w:cs="Times New Roman"/>
            <w:noProof/>
            <w:spacing w:val="-20"/>
            <w:w w:val="1"/>
            <w:sz w:val="5"/>
            <w:szCs w:val="24"/>
          </w:rPr>
          <w:t>l</w:t>
        </w:r>
        <w:r w:rsidRPr="00C1201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urnal.upgris.ac.id/ind</w:t>
        </w:r>
        <w:r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e</w:t>
        </w:r>
        <w:r w:rsidRPr="006B63BC">
          <w:rPr>
            <w:rStyle w:val="Hyperlink"/>
            <w:rFonts w:ascii="Microsoft Himalaya" w:hAnsi="Microsoft Himalaya" w:cs="Times New Roman"/>
            <w:noProof/>
            <w:spacing w:val="-20"/>
            <w:w w:val="1"/>
            <w:sz w:val="5"/>
            <w:szCs w:val="24"/>
          </w:rPr>
          <w:t>l</w:t>
        </w:r>
        <w:r w:rsidRPr="00C1201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x.php/imajin</w:t>
        </w:r>
        <w:r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e</w:t>
        </w:r>
        <w:r w:rsidRPr="006B63BC">
          <w:rPr>
            <w:rStyle w:val="Hyperlink"/>
            <w:rFonts w:ascii="Microsoft Himalaya" w:hAnsi="Microsoft Himalaya" w:cs="Times New Roman"/>
            <w:noProof/>
            <w:spacing w:val="-20"/>
            <w:w w:val="1"/>
            <w:sz w:val="5"/>
            <w:szCs w:val="24"/>
          </w:rPr>
          <w:t>l</w:t>
        </w:r>
        <w:r w:rsidRPr="00C1201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r</w:t>
        </w:r>
      </w:hyperlink>
    </w:p>
    <w:p w14:paraId="698B1411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0548A">
        <w:rPr>
          <w:rFonts w:ascii="Times New Roman" w:hAnsi="Times New Roman" w:cs="Times New Roman"/>
          <w:noProof/>
          <w:sz w:val="24"/>
          <w:szCs w:val="24"/>
        </w:rPr>
        <w:t>Hikmah, S. N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&amp;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V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ry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(2022)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Studi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ndahuluan hubungan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lasi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tiv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lajar dan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mahaman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matis siswa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rhadap hasil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lajar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matika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0548A">
        <w:rPr>
          <w:rFonts w:ascii="Times New Roman" w:hAnsi="Times New Roman" w:cs="Times New Roman"/>
          <w:noProof/>
          <w:sz w:val="24"/>
          <w:szCs w:val="24"/>
        </w:rPr>
        <w:t>(1), 7–11.</w:t>
      </w:r>
    </w:p>
    <w:p w14:paraId="178DCEE2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0548A">
        <w:rPr>
          <w:rFonts w:ascii="Times New Roman" w:hAnsi="Times New Roman" w:cs="Times New Roman"/>
          <w:noProof/>
          <w:sz w:val="24"/>
          <w:szCs w:val="24"/>
        </w:rPr>
        <w:t>Idzhar, A., &amp; Banta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noProof/>
          <w:sz w:val="24"/>
          <w:szCs w:val="24"/>
        </w:rPr>
        <w:t>ng, S. M. K. N. (</w:t>
      </w:r>
      <w:r>
        <w:rPr>
          <w:rFonts w:ascii="Times New Roman" w:hAnsi="Times New Roman" w:cs="Times New Roman"/>
          <w:noProof/>
          <w:sz w:val="24"/>
          <w:szCs w:val="24"/>
        </w:rPr>
        <w:t>2016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anan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ru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lam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ingkatkan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ivasi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swa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hmad Idzhar SMK 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ri 1 Bant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ng</w:t>
      </w:r>
      <w:r w:rsidRPr="00C0548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6466D7F" w14:textId="77777777" w:rsidR="00AC091C" w:rsidRPr="00A50FE4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</w:pPr>
      <w:r>
        <w:rPr>
          <w:rFonts w:ascii="Times New Roman" w:hAnsi="Times New Roman" w:cs="Times New Roman"/>
          <w:noProof/>
          <w:sz w:val="24"/>
          <w:szCs w:val="24"/>
        </w:rPr>
        <w:t>L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stari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noProof/>
          <w:sz w:val="24"/>
          <w:szCs w:val="24"/>
        </w:rPr>
        <w:t>. (2015).</w:t>
      </w:r>
      <w:r w:rsidRPr="00987D3C">
        <w:t xml:space="preserve"> 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garuh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gkungan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uarrga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ivasi 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 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hadap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si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t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tika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swa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s IV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amatan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ri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n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Y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gyakarta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hun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aran</w:t>
      </w:r>
      <w:r w:rsidRPr="00987D3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2014/2015</w:t>
      </w:r>
      <w:r w:rsidRPr="00C0548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6E38038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5EB3">
        <w:rPr>
          <w:rFonts w:ascii="Times New Roman" w:hAnsi="Times New Roman" w:cs="Times New Roman"/>
          <w:noProof/>
          <w:sz w:val="24"/>
          <w:szCs w:val="24"/>
        </w:rPr>
        <w:t>Marh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noProof/>
          <w:sz w:val="24"/>
          <w:szCs w:val="24"/>
        </w:rPr>
        <w:t>ni, L. D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&amp;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Christian, B. N. D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(2022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tivitas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ggunaan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an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atif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mb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d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g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 NHT )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hadap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si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t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tika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swa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D 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g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i Salatiga 02i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05EB3">
        <w:rPr>
          <w:rFonts w:ascii="Times New Roman" w:hAnsi="Times New Roman" w:cs="Times New Roman"/>
          <w:noProof/>
          <w:sz w:val="24"/>
          <w:szCs w:val="24"/>
        </w:rPr>
        <w:t>, 119–126.</w:t>
      </w:r>
    </w:p>
    <w:p w14:paraId="20BAD171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nika</w:t>
      </w:r>
      <w:r w:rsidRPr="00C0548A">
        <w:rPr>
          <w:rFonts w:ascii="Times New Roman" w:hAnsi="Times New Roman" w:cs="Times New Roman"/>
          <w:noProof/>
          <w:sz w:val="24"/>
          <w:szCs w:val="24"/>
        </w:rPr>
        <w:t>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Adman.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 (2017)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fikasi diri dan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tiv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lajar dalam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ningkatkan hasil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lajar siswa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lah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ngah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juruan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0548A">
        <w:rPr>
          <w:rFonts w:ascii="Times New Roman" w:hAnsi="Times New Roman" w:cs="Times New Roman"/>
          <w:noProof/>
          <w:sz w:val="24"/>
          <w:szCs w:val="24"/>
        </w:rPr>
        <w:t>(2), 219–</w:t>
      </w:r>
      <w:r w:rsidRPr="00C0548A">
        <w:rPr>
          <w:rFonts w:ascii="Times New Roman" w:hAnsi="Times New Roman" w:cs="Times New Roman"/>
          <w:noProof/>
          <w:sz w:val="24"/>
          <w:szCs w:val="24"/>
        </w:rPr>
        <w:lastRenderedPageBreak/>
        <w:t>226.</w:t>
      </w:r>
    </w:p>
    <w:p w14:paraId="3A01A183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C0548A">
        <w:rPr>
          <w:rFonts w:ascii="Times New Roman" w:hAnsi="Times New Roman" w:cs="Times New Roman"/>
          <w:noProof/>
          <w:sz w:val="24"/>
          <w:szCs w:val="24"/>
        </w:rPr>
        <w:t>ktiani, I. (2017).</w:t>
      </w:r>
      <w:r w:rsidRPr="009C5F60">
        <w:t xml:space="preserve"> 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K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ativitas Guru dalam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tiv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lajar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rta Didik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0548A">
        <w:rPr>
          <w:rFonts w:ascii="Times New Roman" w:hAnsi="Times New Roman" w:cs="Times New Roman"/>
          <w:noProof/>
          <w:sz w:val="24"/>
          <w:szCs w:val="24"/>
        </w:rPr>
        <w:t>(2), 216–232.</w:t>
      </w:r>
    </w:p>
    <w:p w14:paraId="6B9DE0AD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atama</w:t>
      </w:r>
      <w:r w:rsidRPr="00E05EB3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Y. A., Sanusi., &amp; Darmadi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(2022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ktivitas 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l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lajaran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ratif Ti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u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d 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ad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r (NHT) Untuk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ningkatkan P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st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lajar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matika Siswa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las X di SMKN 5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2B0CEE">
        <w:rPr>
          <w:rFonts w:ascii="Times New Roman" w:hAnsi="Times New Roman" w:cs="Times New Roman"/>
          <w:i/>
          <w:iCs/>
          <w:noProof/>
          <w:sz w:val="24"/>
          <w:szCs w:val="24"/>
        </w:rPr>
        <w:t>ta Madiun</w:t>
      </w:r>
      <w:r w:rsidRPr="002B0CE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didikan dan K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s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ing,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05EB3">
        <w:rPr>
          <w:rFonts w:ascii="Times New Roman" w:hAnsi="Times New Roman" w:cs="Times New Roman"/>
          <w:noProof/>
          <w:sz w:val="24"/>
          <w:szCs w:val="24"/>
        </w:rPr>
        <w:t>(1), 2521–2530.</w:t>
      </w:r>
    </w:p>
    <w:p w14:paraId="22C12EA2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tiawan</w:t>
      </w:r>
      <w:r w:rsidRPr="00C0548A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(2016). 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Hubungan Kausal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nalaran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matis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rhadap P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st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lajar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matika pada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ri Bangun Ruang Sisi Datar ditinjau dari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tiv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lajar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C5F60">
        <w:rPr>
          <w:rFonts w:ascii="Times New Roman" w:hAnsi="Times New Roman" w:cs="Times New Roman"/>
          <w:i/>
          <w:iCs/>
          <w:noProof/>
          <w:sz w:val="24"/>
          <w:szCs w:val="24"/>
        </w:rPr>
        <w:t>matika Siswa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0548A">
        <w:rPr>
          <w:rFonts w:ascii="Times New Roman" w:hAnsi="Times New Roman" w:cs="Times New Roman"/>
          <w:noProof/>
          <w:sz w:val="24"/>
          <w:szCs w:val="24"/>
        </w:rPr>
        <w:t>(1), 91–100.</w:t>
      </w:r>
    </w:p>
    <w:p w14:paraId="6826B1F9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5EB3">
        <w:rPr>
          <w:rFonts w:ascii="Times New Roman" w:hAnsi="Times New Roman" w:cs="Times New Roman"/>
          <w:noProof/>
          <w:sz w:val="24"/>
          <w:szCs w:val="24"/>
        </w:rPr>
        <w:t>Susil</w:t>
      </w:r>
      <w:r>
        <w:rPr>
          <w:rFonts w:ascii="Times New Roman" w:hAnsi="Times New Roman" w:cs="Times New Roman"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, Y., &amp; </w:t>
      </w:r>
      <w:r>
        <w:rPr>
          <w:rFonts w:ascii="Times New Roman" w:hAnsi="Times New Roman" w:cs="Times New Roman"/>
          <w:noProof/>
          <w:sz w:val="24"/>
          <w:szCs w:val="24"/>
        </w:rPr>
        <w:t>Siti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(2010). 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ningkatan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tiv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lajar Siswa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lalui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l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lajaran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ratif Ti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u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d 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ad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r ( Nht )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ri Ajar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rbandingan Dan Fungsi Tri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tri Pada Siswa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3C03F6">
        <w:rPr>
          <w:rFonts w:ascii="Times New Roman" w:hAnsi="Times New Roman" w:cs="Times New Roman"/>
          <w:i/>
          <w:iCs/>
          <w:noProof/>
          <w:sz w:val="24"/>
          <w:szCs w:val="24"/>
        </w:rPr>
        <w:t>las X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MA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du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sa</w:t>
      </w:r>
      <w:r w:rsidRPr="00E05EB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5EB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05EB3">
        <w:rPr>
          <w:rFonts w:ascii="Times New Roman" w:hAnsi="Times New Roman" w:cs="Times New Roman"/>
          <w:noProof/>
          <w:sz w:val="24"/>
          <w:szCs w:val="24"/>
        </w:rPr>
        <w:t>, 1.</w:t>
      </w:r>
    </w:p>
    <w:p w14:paraId="2F869558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yafi’i, A</w:t>
      </w:r>
      <w:r w:rsidRPr="00C0548A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Tri, M., Siti, K. R. 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 (2018).</w:t>
      </w:r>
      <w:r w:rsidRPr="00F926D5">
        <w:t xml:space="preserve"> 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udi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tang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si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swa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lam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bagai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kkt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Y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g</w:t>
      </w:r>
      <w:r w:rsidRPr="00F926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p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garuhi</w:t>
      </w:r>
      <w:r w:rsidRPr="00C054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0548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0548A">
        <w:rPr>
          <w:rFonts w:ascii="Times New Roman" w:hAnsi="Times New Roman" w:cs="Times New Roman"/>
          <w:noProof/>
          <w:sz w:val="24"/>
          <w:szCs w:val="24"/>
        </w:rPr>
        <w:t>(2), 115–123.</w:t>
      </w:r>
    </w:p>
    <w:p w14:paraId="591C1C6C" w14:textId="77777777" w:rsidR="00AC091C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Umar</w:t>
      </w:r>
      <w:r w:rsidRPr="005428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M</w:t>
      </w:r>
      <w:r w:rsidRPr="005428CF">
        <w:rPr>
          <w:rFonts w:ascii="Times New Roman" w:hAnsi="Times New Roman" w:cs="Times New Roman"/>
          <w:noProof/>
          <w:sz w:val="24"/>
          <w:szCs w:val="24"/>
        </w:rPr>
        <w:t xml:space="preserve">. (2015).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anan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ang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a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lam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ingkatan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si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ajar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ak</w:t>
      </w:r>
      <w:r w:rsidRPr="005428C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428CF">
        <w:rPr>
          <w:rFonts w:ascii="Times New Roman" w:hAnsi="Times New Roman" w:cs="Times New Roman"/>
          <w:noProof/>
          <w:sz w:val="24"/>
          <w:szCs w:val="24"/>
        </w:rPr>
        <w:t>, 20–28.</w:t>
      </w:r>
    </w:p>
    <w:p w14:paraId="267B31B4" w14:textId="77777777" w:rsidR="00AC091C" w:rsidRPr="009B2005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87D3C">
        <w:rPr>
          <w:rFonts w:ascii="Times New Roman" w:hAnsi="Times New Roman" w:cs="Times New Roman"/>
          <w:noProof/>
          <w:sz w:val="24"/>
          <w:szCs w:val="24"/>
        </w:rPr>
        <w:t>Wahi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A. (2018).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tingnya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dia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lajaran dalam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ningkatka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p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stasi 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lajar </w:t>
      </w:r>
      <w:r w:rsidRPr="005428CF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Pr="005428CF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5428CF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</w:p>
    <w:p w14:paraId="5F2E9164" w14:textId="77777777" w:rsidR="00AC091C" w:rsidRPr="009B2005" w:rsidRDefault="00AC091C" w:rsidP="00AC09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9B2005">
        <w:rPr>
          <w:rFonts w:ascii="Times New Roman" w:hAnsi="Times New Roman" w:cs="Times New Roman"/>
          <w:noProof/>
          <w:sz w:val="24"/>
          <w:szCs w:val="24"/>
        </w:rPr>
        <w:t>Y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nni, R. F. (2016). 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nggunaan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u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d 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ad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r ( NHT ) dalam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lajaran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matika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Jurnal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litian Dan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m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lajaran Ma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i/>
          <w:iCs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matika</w:t>
      </w:r>
      <w:r w:rsidRPr="009B200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200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9B2005">
        <w:rPr>
          <w:rFonts w:ascii="Times New Roman" w:hAnsi="Times New Roman" w:cs="Times New Roman"/>
          <w:noProof/>
          <w:sz w:val="24"/>
          <w:szCs w:val="24"/>
        </w:rPr>
        <w:t>(2), 263–267. http://jurnal.untirta.ac.id/ind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noProof/>
          <w:sz w:val="24"/>
          <w:szCs w:val="24"/>
        </w:rPr>
        <w:t>x.php/JPPM/articl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noProof/>
          <w:sz w:val="24"/>
          <w:szCs w:val="24"/>
        </w:rPr>
        <w:t>/vi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6B63BC">
        <w:rPr>
          <w:rFonts w:ascii="Microsoft Himalaya" w:hAnsi="Microsoft Himalaya" w:cs="Times New Roman"/>
          <w:noProof/>
          <w:spacing w:val="-20"/>
          <w:w w:val="1"/>
          <w:sz w:val="5"/>
          <w:szCs w:val="24"/>
        </w:rPr>
        <w:t>l</w:t>
      </w:r>
      <w:r w:rsidRPr="009B2005">
        <w:rPr>
          <w:rFonts w:ascii="Times New Roman" w:hAnsi="Times New Roman" w:cs="Times New Roman"/>
          <w:noProof/>
          <w:sz w:val="24"/>
          <w:szCs w:val="24"/>
        </w:rPr>
        <w:t>w/1006</w:t>
      </w:r>
    </w:p>
    <w:p w14:paraId="188CA2B7" w14:textId="77777777" w:rsidR="00AC091C" w:rsidRPr="00EA09D3" w:rsidRDefault="00AC091C" w:rsidP="00AC091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5266AA31" w14:textId="60E7E802" w:rsidR="00C64224" w:rsidRDefault="00C6422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BBC88B7" w14:textId="23C90333" w:rsidR="00C64224" w:rsidRDefault="00C6422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18C85DA" w14:textId="3C659C56" w:rsidR="00C64224" w:rsidRDefault="00C6422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12B56F3" w14:textId="6049DFF0" w:rsidR="00C64224" w:rsidRDefault="00C6422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D20F4B3" w14:textId="71347024" w:rsidR="00C64224" w:rsidRDefault="00C6422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3BF064C" w14:textId="7688A757" w:rsidR="00C64224" w:rsidRDefault="00C6422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388B4F4" w14:textId="149965D0" w:rsidR="00C64224" w:rsidRDefault="00C6422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03E87A2" w14:textId="77777777" w:rsidR="00D06A41" w:rsidRDefault="00D06A41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3685B48" w14:textId="77777777" w:rsidR="00C64224" w:rsidRDefault="00C64224">
      <w:pPr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</w:pPr>
    </w:p>
    <w:p w14:paraId="122EAE9E" w14:textId="77777777" w:rsidR="00E939E8" w:rsidRDefault="00E939E8" w:rsidP="00144B3D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rFonts w:ascii="Times New Roman" w:hAnsi="Times New Roman" w:cs="Times New Roman"/>
          <w:b/>
          <w:bCs/>
          <w:color w:val="000000" w:themeColor="text1"/>
          <w:sz w:val="80"/>
          <w:szCs w:val="80"/>
        </w:rPr>
        <w:sectPr w:rsidR="00E939E8" w:rsidSect="0091293E">
          <w:headerReference w:type="default" r:id="rId9"/>
          <w:headerReference w:type="first" r:id="rId10"/>
          <w:footerReference w:type="first" r:id="rId11"/>
          <w:pgSz w:w="11906" w:h="16838" w:code="9"/>
          <w:pgMar w:top="2275" w:right="1699" w:bottom="1699" w:left="2275" w:header="720" w:footer="720" w:gutter="0"/>
          <w:pgNumType w:start="71"/>
          <w:cols w:space="720"/>
          <w:titlePg/>
          <w:docGrid w:linePitch="360"/>
        </w:sectPr>
      </w:pPr>
      <w:bookmarkStart w:id="1" w:name="_Toc142819400"/>
    </w:p>
    <w:p w14:paraId="23ED94EE" w14:textId="77777777" w:rsidR="00E939E8" w:rsidRDefault="00E939E8" w:rsidP="00E939E8"/>
    <w:p w14:paraId="6C772468" w14:textId="77777777" w:rsidR="00E939E8" w:rsidRDefault="00E939E8" w:rsidP="00E939E8"/>
    <w:p w14:paraId="0206A6F7" w14:textId="77777777" w:rsidR="00E939E8" w:rsidRDefault="00E939E8" w:rsidP="00E939E8"/>
    <w:p w14:paraId="54400E46" w14:textId="77777777" w:rsidR="00E939E8" w:rsidRDefault="00E939E8" w:rsidP="00E939E8"/>
    <w:p w14:paraId="38706448" w14:textId="77777777" w:rsidR="00E939E8" w:rsidRDefault="00E939E8" w:rsidP="00E939E8"/>
    <w:p w14:paraId="4AC3E843" w14:textId="77777777" w:rsidR="00E939E8" w:rsidRDefault="00E939E8" w:rsidP="00E939E8"/>
    <w:p w14:paraId="58B21E77" w14:textId="77777777" w:rsidR="00E939E8" w:rsidRDefault="00E939E8" w:rsidP="00E939E8"/>
    <w:p w14:paraId="4447AA0D" w14:textId="77777777" w:rsidR="00E939E8" w:rsidRDefault="00E939E8" w:rsidP="00E939E8"/>
    <w:p w14:paraId="0C538101" w14:textId="77777777" w:rsidR="00E939E8" w:rsidRDefault="00E939E8" w:rsidP="00E939E8"/>
    <w:p w14:paraId="7A88B364" w14:textId="77777777" w:rsidR="00E939E8" w:rsidRDefault="00E939E8" w:rsidP="00E939E8"/>
    <w:p w14:paraId="6956EDB9" w14:textId="77777777" w:rsidR="00E939E8" w:rsidRDefault="00E939E8" w:rsidP="00E939E8"/>
    <w:p w14:paraId="18B764B1" w14:textId="52AEACF9" w:rsidR="006F4306" w:rsidRPr="00C64224" w:rsidRDefault="00926828" w:rsidP="00144B3D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rFonts w:ascii="Times New Roman" w:hAnsi="Times New Roman" w:cs="Times New Roman"/>
          <w:b/>
          <w:bCs/>
          <w:color w:val="000000" w:themeColor="text1"/>
          <w:sz w:val="80"/>
          <w:szCs w:val="80"/>
        </w:rPr>
      </w:pPr>
      <w:r w:rsidRPr="00C64224">
        <w:rPr>
          <w:rFonts w:ascii="Times New Roman" w:hAnsi="Times New Roman" w:cs="Times New Roman"/>
          <w:b/>
          <w:bCs/>
          <w:color w:val="000000" w:themeColor="text1"/>
          <w:sz w:val="80"/>
          <w:szCs w:val="80"/>
        </w:rPr>
        <w:t>LAMPIRAN</w:t>
      </w:r>
      <w:bookmarkEnd w:id="1"/>
    </w:p>
    <w:p w14:paraId="5B704F99" w14:textId="7B299206" w:rsidR="0029390E" w:rsidRPr="00C44A61" w:rsidRDefault="00C64224" w:rsidP="00C44A61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2" w:name="_Toc140914161"/>
      <w:bookmarkStart w:id="3" w:name="_Toc141127423"/>
      <w:r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</w:rPr>
        <w:br w:type="page"/>
      </w:r>
      <w:bookmarkEnd w:id="2"/>
      <w:bookmarkEnd w:id="3"/>
    </w:p>
    <w:p w14:paraId="467A1CDB" w14:textId="70BA0E2D" w:rsidR="006A50C1" w:rsidRDefault="000F44D7" w:rsidP="000F44D7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" w:name="_Toc140914163"/>
      <w:bookmarkStart w:id="5" w:name="_Toc141127425"/>
      <w:bookmarkStart w:id="6" w:name="_Toc142832236"/>
      <w:r w:rsidRPr="000F44D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0F44D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0F44D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0F44D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0F44D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>
        <w:t xml:space="preserve"> </w:t>
      </w:r>
      <w:proofErr w:type="spellStart"/>
      <w:r w:rsidR="0029390E"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Peserta</w:t>
      </w:r>
      <w:proofErr w:type="spellEnd"/>
      <w:r w:rsidR="0029390E"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="0029390E"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Didik</w:t>
      </w:r>
      <w:proofErr w:type="spellEnd"/>
      <w:r w:rsidR="0029390E"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="0029390E"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Ujicoba</w:t>
      </w:r>
      <w:bookmarkEnd w:id="4"/>
      <w:bookmarkEnd w:id="5"/>
      <w:bookmarkEnd w:id="6"/>
      <w:proofErr w:type="spellEnd"/>
    </w:p>
    <w:p w14:paraId="7606A34E" w14:textId="77777777" w:rsidR="0029390E" w:rsidRPr="0029390E" w:rsidRDefault="0029390E" w:rsidP="0029390E"/>
    <w:tbl>
      <w:tblPr>
        <w:tblW w:w="4641" w:type="dxa"/>
        <w:jc w:val="center"/>
        <w:tblLook w:val="04A0" w:firstRow="1" w:lastRow="0" w:firstColumn="1" w:lastColumn="0" w:noHBand="0" w:noVBand="1"/>
      </w:tblPr>
      <w:tblGrid>
        <w:gridCol w:w="600"/>
        <w:gridCol w:w="3805"/>
        <w:gridCol w:w="236"/>
      </w:tblGrid>
      <w:tr w:rsidR="006A50C1" w:rsidRPr="006A50C1" w14:paraId="08E2FC3D" w14:textId="77777777" w:rsidTr="006A50C1">
        <w:trPr>
          <w:gridAfter w:val="1"/>
          <w:wAfter w:w="236" w:type="dxa"/>
          <w:trHeight w:val="450"/>
          <w:jc w:val="center"/>
        </w:trPr>
        <w:tc>
          <w:tcPr>
            <w:tcW w:w="6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5512A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38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7A3C7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ma</w:t>
            </w:r>
          </w:p>
        </w:tc>
      </w:tr>
      <w:tr w:rsidR="006A50C1" w:rsidRPr="006A50C1" w14:paraId="7CAC4011" w14:textId="77777777" w:rsidTr="006A50C1">
        <w:trPr>
          <w:trHeight w:val="315"/>
          <w:jc w:val="center"/>
        </w:trPr>
        <w:tc>
          <w:tcPr>
            <w:tcW w:w="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355B4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8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2B8DF1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12F30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A50C1" w:rsidRPr="006A50C1" w14:paraId="590C4CD7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22C123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80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0B584A63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Abdan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Ghulam Hikmatyar</w:t>
            </w:r>
          </w:p>
        </w:tc>
        <w:tc>
          <w:tcPr>
            <w:tcW w:w="236" w:type="dxa"/>
            <w:vAlign w:val="center"/>
            <w:hideMark/>
          </w:tcPr>
          <w:p w14:paraId="552A7661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5EA890F5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ECB9A2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bottom"/>
            <w:hideMark/>
          </w:tcPr>
          <w:p w14:paraId="5F9A5A69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Farel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Rizqi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Putra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Nadhir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3F8B50D3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42958043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CDECD6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bottom"/>
            <w:hideMark/>
          </w:tcPr>
          <w:p w14:paraId="0E037B74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Manggala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Satrio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Wijoyo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36A3BCF9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20081AA4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666214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7ECD8E00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M.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Hafidzurrohman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Ar-Rosyid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2ECD9634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7DF9EA62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F2BF92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08AC3483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Moh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.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Arif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Febriansyah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51672B6E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17F7FE89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A1A01E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0E889C1B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Muhammad Al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Fath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Haidar Akbar</w:t>
            </w:r>
          </w:p>
        </w:tc>
        <w:tc>
          <w:tcPr>
            <w:tcW w:w="236" w:type="dxa"/>
            <w:vAlign w:val="center"/>
            <w:hideMark/>
          </w:tcPr>
          <w:p w14:paraId="29D97F5E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0619EE84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EC88E4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bottom"/>
            <w:hideMark/>
          </w:tcPr>
          <w:p w14:paraId="504C525E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Muhammad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Alvito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Rizaldi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1B00BB30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12F81EBC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DFFBC5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4ACA88C9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Hammam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usnan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56EE6727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5A4324E4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BFC46C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7EDF50ED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Muhammad Naufal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Arga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Abhista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5830914D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3F3A2F67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EB2A93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44CD2AE2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Naufal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Farros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0DF30602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51F8690E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39507F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bottom"/>
            <w:hideMark/>
          </w:tcPr>
          <w:p w14:paraId="4FD1D5F4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sya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say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aliki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4009C5DC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2A800FE5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E319A6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bottom"/>
            <w:hideMark/>
          </w:tcPr>
          <w:p w14:paraId="405BCDCC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Rayyan Ardhi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Wardhana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1CF2D272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A50C1" w:rsidRPr="006A50C1" w14:paraId="7FDBD013" w14:textId="77777777" w:rsidTr="006A50C1">
        <w:trPr>
          <w:trHeight w:val="330"/>
          <w:jc w:val="center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EE8BAD" w14:textId="77777777" w:rsidR="006A50C1" w:rsidRPr="006A50C1" w:rsidRDefault="006A50C1" w:rsidP="006A50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50C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80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13712A44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Rifqy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Syalendra</w:t>
            </w:r>
            <w:proofErr w:type="spellEnd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6A50C1">
              <w:rPr>
                <w:rFonts w:ascii="Times New Roman" w:eastAsia="Times New Roman" w:hAnsi="Times New Roman" w:cs="Times New Roman"/>
                <w:color w:val="000000"/>
              </w:rPr>
              <w:t>Adiatsyah</w:t>
            </w:r>
            <w:proofErr w:type="spellEnd"/>
          </w:p>
        </w:tc>
        <w:tc>
          <w:tcPr>
            <w:tcW w:w="236" w:type="dxa"/>
            <w:vAlign w:val="center"/>
            <w:hideMark/>
          </w:tcPr>
          <w:p w14:paraId="776F31F1" w14:textId="77777777" w:rsidR="006A50C1" w:rsidRPr="006A50C1" w:rsidRDefault="006A50C1" w:rsidP="006A50C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3A92C986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52714C7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3503A35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5CB8E39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FDF15B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4B360A5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E6D0262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67C781C" w14:textId="77777777" w:rsidR="006A50C1" w:rsidRDefault="006A50C1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678E91" w14:textId="1F269BC2" w:rsidR="00105B38" w:rsidRDefault="00105B38" w:rsidP="006A50C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73224C4" w14:textId="431ED273" w:rsidR="0029390E" w:rsidRDefault="0029390E" w:rsidP="00B94706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7" w:name="_Toc140914164"/>
      <w:bookmarkStart w:id="8" w:name="_Toc141127426"/>
      <w:bookmarkStart w:id="9" w:name="_Toc142688065"/>
      <w:bookmarkStart w:id="10" w:name="_Toc142832237"/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Peserta</w:t>
      </w:r>
      <w:proofErr w:type="spellEnd"/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Didik</w:t>
      </w:r>
      <w:proofErr w:type="spellEnd"/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2939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Eksperimen</w:t>
      </w:r>
      <w:bookmarkEnd w:id="7"/>
      <w:bookmarkEnd w:id="8"/>
      <w:bookmarkEnd w:id="9"/>
      <w:bookmarkEnd w:id="10"/>
      <w:proofErr w:type="spellEnd"/>
    </w:p>
    <w:p w14:paraId="5285F620" w14:textId="77777777" w:rsidR="0029390E" w:rsidRPr="0029390E" w:rsidRDefault="0029390E" w:rsidP="0029390E"/>
    <w:tbl>
      <w:tblPr>
        <w:tblW w:w="6104" w:type="dxa"/>
        <w:tblInd w:w="643" w:type="dxa"/>
        <w:tblLook w:val="04A0" w:firstRow="1" w:lastRow="0" w:firstColumn="1" w:lastColumn="0" w:noHBand="0" w:noVBand="1"/>
      </w:tblPr>
      <w:tblGrid>
        <w:gridCol w:w="604"/>
        <w:gridCol w:w="3244"/>
        <w:gridCol w:w="1128"/>
        <w:gridCol w:w="1128"/>
      </w:tblGrid>
      <w:tr w:rsidR="00105B38" w:rsidRPr="00105B38" w14:paraId="2A9D3CE2" w14:textId="77777777" w:rsidTr="00105B38">
        <w:trPr>
          <w:trHeight w:val="246"/>
        </w:trPr>
        <w:tc>
          <w:tcPr>
            <w:tcW w:w="6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8099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32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3A73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ma</w:t>
            </w:r>
          </w:p>
        </w:tc>
        <w:tc>
          <w:tcPr>
            <w:tcW w:w="22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3A56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</w:t>
            </w:r>
          </w:p>
        </w:tc>
      </w:tr>
      <w:tr w:rsidR="00105B38" w:rsidRPr="00105B38" w14:paraId="72590480" w14:textId="77777777" w:rsidTr="00105B38">
        <w:trPr>
          <w:trHeight w:val="246"/>
        </w:trPr>
        <w:tc>
          <w:tcPr>
            <w:tcW w:w="6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356345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2E3E9C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4B9E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etest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D3EA5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sttest</w:t>
            </w:r>
          </w:p>
        </w:tc>
      </w:tr>
      <w:tr w:rsidR="00105B38" w:rsidRPr="00105B38" w14:paraId="2BDE1A24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0E840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ECFA1C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nd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oor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sy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43C2A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8FB9F7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105B38" w:rsidRPr="00105B38" w14:paraId="549D3C04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9D8FA7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9CB276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ggi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ur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dayat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774CE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CF452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105B38" w:rsidRPr="00105B38" w14:paraId="1C2E0BC3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14448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9628DE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if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uliant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AA921C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B3FE4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105B38" w:rsidRPr="00105B38" w14:paraId="6228AD93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85ECE4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DDB163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udias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fiani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rz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EACC2D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A7B07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105B38" w:rsidRPr="00105B38" w14:paraId="7F7D1935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97C807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E19666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uli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ani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hmawat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53A97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97F41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105B38" w:rsidRPr="00105B38" w14:paraId="5FCD16B8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3CFF2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16B4DF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yu Amalia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25A02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7E13D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</w:t>
            </w:r>
          </w:p>
        </w:tc>
      </w:tr>
      <w:tr w:rsidR="00105B38" w:rsidRPr="00105B38" w14:paraId="2207F236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ED805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6147E0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zqiyatul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y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0F0DA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8C939D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105B38" w:rsidRPr="00105B38" w14:paraId="194A2985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E3C4FB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088FFA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ela Aprili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spit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ari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88258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14F00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105B38" w:rsidRPr="00105B38" w14:paraId="05E1562F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7A46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DA5857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iaz Ayu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nasih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7BA41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5235A8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105B38" w:rsidRPr="00105B38" w14:paraId="49D2DC52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B40F22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B55ED3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z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isha Fatima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03857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2404A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105B38" w:rsidRPr="00105B38" w14:paraId="39B17380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5B205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F46851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ell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fah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Zahrani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52ECE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572EF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105B38" w:rsidRPr="00105B38" w14:paraId="0364EF37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A8D10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692B4D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rd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ulidi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anah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AF16AB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0574F8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105B38" w:rsidRPr="00105B38" w14:paraId="0323D59C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39CF6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D6524B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ndis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ugrah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utri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1FAE0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6552BD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05B38" w:rsidRPr="00105B38" w14:paraId="50C16A03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C676F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CE0160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itasih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ring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sil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179A18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7F328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105B38" w:rsidRPr="00105B38" w14:paraId="62FFE950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0CDC3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681B3E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sti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zari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lsabil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E9F264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04AA24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105B38" w:rsidRPr="00105B38" w14:paraId="39EF0F09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A691C9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3378D4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es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syill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utri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AF285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AA9A5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105B38" w:rsidRPr="00105B38" w14:paraId="44DC375D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209E8B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6EFEE8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ayl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dan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35DDE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8EB5A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105B38" w:rsidRPr="00105B38" w14:paraId="55337E9B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44C752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9F7B25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halind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uli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f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43F29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BD5A07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05B38" w:rsidRPr="00105B38" w14:paraId="4D3A17EA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8CE5C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57416E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ontin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s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unit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75FFC4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E1BDC5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105B38" w:rsidRPr="00105B38" w14:paraId="30E3E5A9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B454D5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274DA3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una Felicia Talitha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DA5364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BDC964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105B38" w:rsidRPr="00105B38" w14:paraId="6F6806B6" w14:textId="77777777" w:rsidTr="00105B38">
        <w:trPr>
          <w:trHeight w:val="258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EE403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214955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vik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Zahr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tri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Wibowo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06F7D4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5E517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05B38" w:rsidRPr="00105B38" w14:paraId="050AFD8A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D6751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55FE3E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ken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yu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rt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hay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076E09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151D1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105B38" w:rsidRPr="00105B38" w14:paraId="5DDEB344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AD515B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16C8B4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ril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nin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lsabilah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1E8785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41C2E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105B38" w:rsidRPr="00105B38" w14:paraId="350245B6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901D02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B59F62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ezw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eschayl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bat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B03B47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DF1A57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05B38" w:rsidRPr="00105B38" w14:paraId="48DDE531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39233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09F058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hmi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Kayl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madhan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562C3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EC4347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105B38" w:rsidRPr="00105B38" w14:paraId="6344894E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AE5FF2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A383E8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in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uli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utri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082F9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16018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105B38" w:rsidRPr="00105B38" w14:paraId="35F91DB7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544E3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48E4B3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zki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trian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7A8FA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E4DCD8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105B38" w:rsidRPr="00105B38" w14:paraId="25379660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F5C7C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FCFB85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lw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hurul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n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4A174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6CB3B9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105B38" w:rsidRPr="00105B38" w14:paraId="0B8B93B4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90B65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B117A8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ar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ugrah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sha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E543E6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6AAD6B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105B38" w:rsidRPr="00105B38" w14:paraId="71F6D474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AE0BD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096B29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fiyah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fian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60C9E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2D893D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105B38" w:rsidRPr="00105B38" w14:paraId="0861B169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416A8A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A10879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smin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CEE9B8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E8F09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105B38" w:rsidRPr="00105B38" w14:paraId="640E0DEF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DFCE9B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05D264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Zahra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y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lsabila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654E79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805371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05B38" w:rsidRPr="00105B38" w14:paraId="13954892" w14:textId="77777777" w:rsidTr="00105B38">
        <w:trPr>
          <w:trHeight w:val="246"/>
        </w:trPr>
        <w:tc>
          <w:tcPr>
            <w:tcW w:w="6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397BA5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3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49190B" w14:textId="77777777" w:rsidR="00105B38" w:rsidRPr="00105B38" w:rsidRDefault="00105B38" w:rsidP="00105B3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ahratul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zza</w:t>
            </w:r>
            <w:proofErr w:type="spellEnd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razzyati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52AC5D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AB3ECF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105B38" w:rsidRPr="00105B38" w14:paraId="787321A4" w14:textId="77777777" w:rsidTr="00105B38">
        <w:trPr>
          <w:trHeight w:val="246"/>
        </w:trPr>
        <w:tc>
          <w:tcPr>
            <w:tcW w:w="38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DB372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A1545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EF7B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2</w:t>
            </w:r>
          </w:p>
        </w:tc>
      </w:tr>
      <w:tr w:rsidR="00105B38" w:rsidRPr="00105B38" w14:paraId="55645831" w14:textId="77777777" w:rsidTr="00105B38">
        <w:trPr>
          <w:trHeight w:val="246"/>
        </w:trPr>
        <w:tc>
          <w:tcPr>
            <w:tcW w:w="38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DE86D0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ta-rata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6CBAE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.45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09E43" w14:textId="77777777" w:rsidR="00105B38" w:rsidRPr="00105B38" w:rsidRDefault="00105B38" w:rsidP="00105B3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5B3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.39</w:t>
            </w:r>
          </w:p>
        </w:tc>
      </w:tr>
    </w:tbl>
    <w:p w14:paraId="41D466C2" w14:textId="77777777" w:rsidR="00144B3D" w:rsidRDefault="00144B3D" w:rsidP="006F4306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E76B063" w14:textId="77777777" w:rsidR="006A50C1" w:rsidRDefault="006A50C1" w:rsidP="0005156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5297810" w14:textId="2DE9AC4A" w:rsidR="004A2419" w:rsidRDefault="0029390E" w:rsidP="00B94706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1" w:name="_Toc140914165"/>
      <w:bookmarkStart w:id="12" w:name="_Toc141127427"/>
      <w:bookmarkStart w:id="13" w:name="_Toc142688066"/>
      <w:bookmarkStart w:id="14" w:name="_Toc142832238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Peserta</w:t>
      </w:r>
      <w:proofErr w:type="spellEnd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Didik</w:t>
      </w:r>
      <w:proofErr w:type="spellEnd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Kontrol</w:t>
      </w:r>
      <w:bookmarkEnd w:id="11"/>
      <w:bookmarkEnd w:id="12"/>
      <w:bookmarkEnd w:id="13"/>
      <w:bookmarkEnd w:id="14"/>
      <w:proofErr w:type="spellEnd"/>
    </w:p>
    <w:p w14:paraId="18A78599" w14:textId="77777777" w:rsidR="005A0B3E" w:rsidRPr="005A0B3E" w:rsidRDefault="005A0B3E" w:rsidP="005A0B3E"/>
    <w:tbl>
      <w:tblPr>
        <w:tblW w:w="6187" w:type="dxa"/>
        <w:tblInd w:w="800" w:type="dxa"/>
        <w:tblLook w:val="04A0" w:firstRow="1" w:lastRow="0" w:firstColumn="1" w:lastColumn="0" w:noHBand="0" w:noVBand="1"/>
      </w:tblPr>
      <w:tblGrid>
        <w:gridCol w:w="611"/>
        <w:gridCol w:w="3707"/>
        <w:gridCol w:w="887"/>
        <w:gridCol w:w="982"/>
      </w:tblGrid>
      <w:tr w:rsidR="00370D33" w:rsidRPr="00370D33" w14:paraId="2B613A9D" w14:textId="77777777" w:rsidTr="00370D33">
        <w:trPr>
          <w:trHeight w:val="244"/>
        </w:trPr>
        <w:tc>
          <w:tcPr>
            <w:tcW w:w="61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67C6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370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00411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ma</w:t>
            </w:r>
          </w:p>
        </w:tc>
        <w:tc>
          <w:tcPr>
            <w:tcW w:w="18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8C8EF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</w:t>
            </w:r>
          </w:p>
        </w:tc>
      </w:tr>
      <w:tr w:rsidR="00370D33" w:rsidRPr="00370D33" w14:paraId="107F4F4B" w14:textId="77777777" w:rsidTr="00370D33">
        <w:trPr>
          <w:trHeight w:val="244"/>
        </w:trPr>
        <w:tc>
          <w:tcPr>
            <w:tcW w:w="61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125EF1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70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D12F72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617D5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etest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D241C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sttest</w:t>
            </w:r>
          </w:p>
        </w:tc>
      </w:tr>
      <w:tr w:rsidR="00370D33" w:rsidRPr="00370D33" w14:paraId="6176386A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11B34E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18A6FA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dulloh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CAB788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FE021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70D33" w:rsidRPr="00370D33" w14:paraId="0126208E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5F1FF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9F7F5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hmad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fik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ri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dayat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8A58CE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DB8C4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70D33" w:rsidRPr="00370D33" w14:paraId="6C84B7D8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BBA9E6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1ACE0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dam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oga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ly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fffandz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020E4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B0752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308E007D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8DB86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826A6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h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ulid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fa'i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1FA95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02BD2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70D33" w:rsidRPr="00370D33" w14:paraId="4D2A0060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B59626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E085F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rsalan Faruk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b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A3F2D0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6E848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3014A200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5D4435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0E7D39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zmiral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rdhiy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z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E6B09F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2B77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70D33" w:rsidRPr="00370D33" w14:paraId="074B58F2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97B125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73956F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intang Okta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yaban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38979E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D6F80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02D37570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9FEE6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8A42AE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vid Nur Salim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CF5E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1D5C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70D33" w:rsidRPr="00370D33" w14:paraId="6435DE5C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4CEF01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79BE5F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imas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farizy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893E8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FE375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370D33" w:rsidRPr="00370D33" w14:paraId="351F7377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A06DF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A7E1A5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rel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l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yami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hmud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8837E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590C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38417A81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9D61FE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504DF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hynar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aya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rlambang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58B04F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0A39C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70D33" w:rsidRPr="00370D33" w14:paraId="61E8736C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0570D1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C5E67B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fizh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aufal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bbani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27CD62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EF421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70D33" w:rsidRPr="00370D33" w14:paraId="1CEFB7C8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A0E37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3B915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hram Aa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dyadhan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20147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E487E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70D33" w:rsidRPr="00370D33" w14:paraId="72A01515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6A3B5D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4321C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mam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man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utra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B30F0C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52604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70D33" w:rsidRPr="00370D33" w14:paraId="3F69C0F0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55B839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92445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ykarim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kmal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man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414270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E8539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370D33" w:rsidRPr="00370D33" w14:paraId="178C48DA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1B8556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D71F63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evin Bilal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basithu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DC0F6D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8A91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70D33" w:rsidRPr="00370D33" w14:paraId="2D7D3DF4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D3972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5AA9B3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hairul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fie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2D4604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3E962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70D33" w:rsidRPr="00370D33" w14:paraId="34DBE91F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BE7BF4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A60FF6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.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hri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farizi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BF45C8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4D569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5FC2529C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8B2B24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2FEF6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h.Rafi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s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FBF90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CB32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370D33" w:rsidRPr="00370D33" w14:paraId="52725194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E80A5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E21D2D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oham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zaaz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hiy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haq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86123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519F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370D33" w:rsidRPr="00370D33" w14:paraId="6ABC2389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B078B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448DE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zky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anjaya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3C4990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ED5C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70D33" w:rsidRPr="00370D33" w14:paraId="65A53A81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AC1C5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8A3E1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</w:t>
            </w:r>
            <w:proofErr w:type="gram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</w:t>
            </w:r>
            <w:proofErr w:type="gram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qib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43B9E5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F40C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70D33" w:rsidRPr="00370D33" w14:paraId="0764E89F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C25EC0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9B734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iz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B61C5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AC06D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476A1735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3CD921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297C3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ozan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rawan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64E656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54A8F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70D33" w:rsidRPr="00370D33" w14:paraId="7F902C36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091C21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8E998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z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nudin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762A42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00F1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70D33" w:rsidRPr="00370D33" w14:paraId="2C5751C1" w14:textId="77777777" w:rsidTr="00370D33">
        <w:trPr>
          <w:trHeight w:val="289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FD16A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B6C20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Hafiz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sy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hendr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4FBE79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B004C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70D33" w:rsidRPr="00370D33" w14:paraId="16AB201E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E8336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8CB89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fizh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l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hoits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752DCB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ABB96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70D33" w:rsidRPr="00370D33" w14:paraId="0C62F7AB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FBE256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6C301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bil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kha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Kusuma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rdhan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13B4F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212A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70D33" w:rsidRPr="00370D33" w14:paraId="75BB2711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C421C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50B426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afi Adhi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man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1BDC0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4407E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1F96AE67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D6BCC6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14CCAC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ndi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akarsa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FCCD08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29122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70D33" w:rsidRPr="00370D33" w14:paraId="461A7661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AD723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03AF28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di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tyawan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6338B8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3C49C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70D33" w:rsidRPr="00370D33" w14:paraId="411FD0A1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3C3BB0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A7740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snu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anjaya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4DA17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7A0C8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70D33" w:rsidRPr="00370D33" w14:paraId="490F00C2" w14:textId="77777777" w:rsidTr="00370D33">
        <w:trPr>
          <w:trHeight w:val="244"/>
        </w:trPr>
        <w:tc>
          <w:tcPr>
            <w:tcW w:w="6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937E4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3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5FBF02" w14:textId="77777777" w:rsidR="00370D33" w:rsidRPr="00370D33" w:rsidRDefault="00370D33" w:rsidP="00370D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fly</w:t>
            </w:r>
            <w:proofErr w:type="spellEnd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yynanda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2F9482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0FE77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70D33" w:rsidRPr="00370D33" w14:paraId="2F67DDF5" w14:textId="77777777" w:rsidTr="00370D33">
        <w:trPr>
          <w:trHeight w:val="244"/>
        </w:trPr>
        <w:tc>
          <w:tcPr>
            <w:tcW w:w="43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CF109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7C8F4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9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4F495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6</w:t>
            </w:r>
          </w:p>
        </w:tc>
      </w:tr>
      <w:tr w:rsidR="00370D33" w:rsidRPr="00370D33" w14:paraId="39181D35" w14:textId="77777777" w:rsidTr="00370D33">
        <w:trPr>
          <w:trHeight w:val="244"/>
        </w:trPr>
        <w:tc>
          <w:tcPr>
            <w:tcW w:w="43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AD413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ta-rata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6AF1A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.79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835E4" w14:textId="77777777" w:rsidR="00370D33" w:rsidRPr="00370D33" w:rsidRDefault="00370D33" w:rsidP="00370D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0D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.27</w:t>
            </w:r>
          </w:p>
        </w:tc>
      </w:tr>
    </w:tbl>
    <w:p w14:paraId="5B22A756" w14:textId="696DEC5B" w:rsidR="00144B3D" w:rsidRDefault="00144B3D" w:rsidP="00144B3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EA62E58" w14:textId="77777777" w:rsidR="006A50C1" w:rsidRDefault="006A50C1" w:rsidP="0005156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9114171" w14:textId="5F84A6AB" w:rsidR="00144B3D" w:rsidRPr="00B94706" w:rsidRDefault="005A0B3E" w:rsidP="00B94706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5" w:name="_Toc140914166"/>
      <w:bookmarkStart w:id="16" w:name="_Toc141127428"/>
      <w:bookmarkStart w:id="17" w:name="_Toc142688067"/>
      <w:bookmarkStart w:id="18" w:name="_Toc142832239"/>
      <w:r w:rsidRPr="00B947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B947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B947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B947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B947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B947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bookmarkEnd w:id="15"/>
      <m:oMath>
        <m:sSub>
          <m:sSubPr>
            <m:ctrlPr>
              <w:rPr>
                <w:rFonts w:ascii="Cambria Math" w:hAnsi="Cambria Math" w:cs="Times New Roman"/>
                <w:b/>
                <w:bCs/>
                <w:iCs w:val="0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r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tabel</m:t>
            </m:r>
          </m:sub>
        </m:sSub>
      </m:oMath>
      <w:bookmarkEnd w:id="16"/>
      <w:bookmarkEnd w:id="17"/>
      <w:bookmarkEnd w:id="18"/>
    </w:p>
    <w:p w14:paraId="6F3CB7CA" w14:textId="77777777" w:rsidR="005A0B3E" w:rsidRPr="005A0B3E" w:rsidRDefault="005A0B3E" w:rsidP="005A0B3E"/>
    <w:p w14:paraId="1A76622D" w14:textId="383F7669" w:rsidR="006A50C1" w:rsidRDefault="006A50C1" w:rsidP="0005156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75AE5CD4" wp14:editId="709A03A5">
            <wp:extent cx="5036820" cy="6666230"/>
            <wp:effectExtent l="0" t="0" r="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6666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7CF6DA" w14:textId="77777777" w:rsidR="001D3204" w:rsidRDefault="001D3204" w:rsidP="00926828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907B6C6" w14:textId="77777777" w:rsidR="001D3204" w:rsidRDefault="001D3204" w:rsidP="00926828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B4C3FAC" w14:textId="32563756" w:rsidR="00F6149D" w:rsidRDefault="00F6149D" w:rsidP="001D320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  <w:sectPr w:rsidR="00F6149D" w:rsidSect="0091293E">
          <w:footerReference w:type="first" r:id="rId13"/>
          <w:pgSz w:w="11906" w:h="16838" w:code="9"/>
          <w:pgMar w:top="2275" w:right="1699" w:bottom="1699" w:left="2275" w:header="720" w:footer="720" w:gutter="0"/>
          <w:pgNumType w:start="73"/>
          <w:cols w:space="720"/>
          <w:titlePg/>
          <w:docGrid w:linePitch="360"/>
        </w:sectPr>
      </w:pPr>
    </w:p>
    <w:p w14:paraId="12C985B1" w14:textId="15D8B0A9" w:rsidR="001D3204" w:rsidRPr="005A0B3E" w:rsidRDefault="005A0B3E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9" w:name="_Toc140914167"/>
      <w:bookmarkStart w:id="20" w:name="_Toc141127429"/>
      <w:bookmarkStart w:id="21" w:name="_Toc142688068"/>
      <w:bookmarkStart w:id="22" w:name="_Toc142832240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isi-</w:t>
      </w:r>
      <w:proofErr w:type="spellStart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kisi</w:t>
      </w:r>
      <w:proofErr w:type="spellEnd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es</w:t>
      </w:r>
      <w:bookmarkEnd w:id="19"/>
      <w:bookmarkEnd w:id="20"/>
      <w:bookmarkEnd w:id="21"/>
      <w:bookmarkEnd w:id="22"/>
      <w:proofErr w:type="spellEnd"/>
    </w:p>
    <w:p w14:paraId="424893CA" w14:textId="77777777" w:rsidR="00F6149D" w:rsidRDefault="00F6149D" w:rsidP="00F6149D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ISI-KISI INSTRUMENT TES PESERTA DIDIK</w:t>
      </w:r>
    </w:p>
    <w:p w14:paraId="755A7463" w14:textId="77777777" w:rsidR="00F6149D" w:rsidRDefault="00F6149D" w:rsidP="00B90C0F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</w:t>
      </w:r>
      <w:r>
        <w:rPr>
          <w:rFonts w:ascii="Times New Roman" w:hAnsi="Times New Roman" w:cs="Times New Roman"/>
          <w:sz w:val="24"/>
          <w:szCs w:val="24"/>
        </w:rPr>
        <w:tab/>
        <w:t>: SMA Al-</w:t>
      </w:r>
      <w:proofErr w:type="spellStart"/>
      <w:r>
        <w:rPr>
          <w:rFonts w:ascii="Times New Roman" w:hAnsi="Times New Roman" w:cs="Times New Roman"/>
          <w:sz w:val="24"/>
          <w:szCs w:val="24"/>
        </w:rPr>
        <w:t>Irsya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 10</w:t>
      </w:r>
    </w:p>
    <w:p w14:paraId="2A2FE929" w14:textId="77777777" w:rsidR="00F6149D" w:rsidRDefault="00F6149D" w:rsidP="00B90C0F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las/Semester</w:t>
      </w:r>
      <w:r>
        <w:rPr>
          <w:rFonts w:ascii="Times New Roman" w:hAnsi="Times New Roman" w:cs="Times New Roman"/>
          <w:sz w:val="24"/>
          <w:szCs w:val="24"/>
        </w:rPr>
        <w:tab/>
        <w:t>: X/</w:t>
      </w:r>
      <w:proofErr w:type="spellStart"/>
      <w:r>
        <w:rPr>
          <w:rFonts w:ascii="Times New Roman" w:hAnsi="Times New Roman" w:cs="Times New Roman"/>
          <w:sz w:val="24"/>
          <w:szCs w:val="24"/>
        </w:rPr>
        <w:t>Gen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</w:p>
    <w:p w14:paraId="542A7A8E" w14:textId="2FAB9A2B" w:rsidR="00F6149D" w:rsidRPr="00B90C0F" w:rsidRDefault="00F6149D" w:rsidP="00B90C0F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Waktu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6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</w:p>
    <w:tbl>
      <w:tblPr>
        <w:tblW w:w="13334" w:type="dxa"/>
        <w:tblInd w:w="-95" w:type="dxa"/>
        <w:tblLook w:val="04A0" w:firstRow="1" w:lastRow="0" w:firstColumn="1" w:lastColumn="0" w:noHBand="0" w:noVBand="1"/>
      </w:tblPr>
      <w:tblGrid>
        <w:gridCol w:w="1011"/>
        <w:gridCol w:w="4479"/>
        <w:gridCol w:w="5310"/>
        <w:gridCol w:w="540"/>
        <w:gridCol w:w="540"/>
        <w:gridCol w:w="540"/>
        <w:gridCol w:w="914"/>
      </w:tblGrid>
      <w:tr w:rsidR="00B90C0F" w:rsidRPr="00B90C0F" w14:paraId="29E5A178" w14:textId="77777777" w:rsidTr="00B475AD">
        <w:trPr>
          <w:trHeight w:val="199"/>
        </w:trPr>
        <w:tc>
          <w:tcPr>
            <w:tcW w:w="101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C6C97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ateri</w:t>
            </w:r>
            <w:proofErr w:type="spellEnd"/>
          </w:p>
        </w:tc>
        <w:tc>
          <w:tcPr>
            <w:tcW w:w="447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ED0B1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uju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embelajaran</w:t>
            </w:r>
            <w:proofErr w:type="spellEnd"/>
          </w:p>
        </w:tc>
        <w:tc>
          <w:tcPr>
            <w:tcW w:w="53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90F9D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dikator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oal</w:t>
            </w:r>
            <w:proofErr w:type="spellEnd"/>
            <w:proofErr w:type="gramEnd"/>
          </w:p>
        </w:tc>
        <w:tc>
          <w:tcPr>
            <w:tcW w:w="1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8B070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Tingkat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Kesukaran</w:t>
            </w:r>
            <w:proofErr w:type="spellEnd"/>
          </w:p>
        </w:tc>
        <w:tc>
          <w:tcPr>
            <w:tcW w:w="9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D56738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mor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oal</w:t>
            </w:r>
            <w:proofErr w:type="spellEnd"/>
          </w:p>
        </w:tc>
      </w:tr>
      <w:tr w:rsidR="00B90C0F" w:rsidRPr="00B90C0F" w14:paraId="43305DCF" w14:textId="77777777" w:rsidTr="00B475AD">
        <w:trPr>
          <w:trHeight w:val="199"/>
        </w:trPr>
        <w:tc>
          <w:tcPr>
            <w:tcW w:w="101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02F10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CA7B0B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53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DEFCA2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EB010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52E28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D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86DED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K</w:t>
            </w:r>
          </w:p>
        </w:tc>
        <w:tc>
          <w:tcPr>
            <w:tcW w:w="9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2DFC2F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B90C0F" w:rsidRPr="00B90C0F" w14:paraId="61985124" w14:textId="77777777" w:rsidTr="00B475AD">
        <w:trPr>
          <w:trHeight w:val="199"/>
        </w:trPr>
        <w:tc>
          <w:tcPr>
            <w:tcW w:w="101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B93A9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lua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</w:p>
        </w:tc>
        <w:tc>
          <w:tcPr>
            <w:tcW w:w="447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C7C7B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jelas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nta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lua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atu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coba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ak</w:t>
            </w:r>
            <w:proofErr w:type="spellEnd"/>
          </w:p>
        </w:tc>
        <w:tc>
          <w:tcPr>
            <w:tcW w:w="53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05C77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yelesai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al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yang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rkait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ng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lua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atu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cobaan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81CA4" w14:textId="1630DD54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FB07F" w14:textId="7283054B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2C7B7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46735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B90C0F" w:rsidRPr="00B90C0F" w14:paraId="3C0A604C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6DB9B5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7A1040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3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CE2346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BD47F" w14:textId="276EFBCB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40272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EC86D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BBE90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B90C0F" w:rsidRPr="00B90C0F" w14:paraId="6BA4AFE5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1D101C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FFED77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3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45F2A1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9E2D4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FBEC7" w14:textId="4D408925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69103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60D30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</w:tr>
      <w:tr w:rsidR="00B90C0F" w:rsidRPr="00B90C0F" w14:paraId="0F6A7461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FCCCA5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439183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3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321193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1D13" w14:textId="3FDA2EC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D5898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C67E7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AFAF5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B90C0F" w:rsidRPr="00B90C0F" w14:paraId="204340FC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FF6BE2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DA6AE2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3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33944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8DC64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BB760" w14:textId="30415612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6CFEA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32F89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</w:tr>
      <w:tr w:rsidR="00B90C0F" w:rsidRPr="00B90C0F" w14:paraId="7F103FD4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20CF73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348B1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entu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ekuensi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ap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ri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atu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cobaan</w:t>
            </w:r>
            <w:proofErr w:type="spellEnd"/>
          </w:p>
        </w:tc>
        <w:tc>
          <w:tcPr>
            <w:tcW w:w="53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886F1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yelesai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al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yang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rkait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ng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ekuensi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ap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atu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nyakny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"n"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cobaan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DA0D2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F66E3" w14:textId="558FB8D8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010F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47A30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</w:tr>
      <w:tr w:rsidR="00B90C0F" w:rsidRPr="00B90C0F" w14:paraId="41304FAF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6D914B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6BA5AA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3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BF462C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3D08A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40DB5" w14:textId="05B31B2D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EAED8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6895B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</w:tr>
      <w:tr w:rsidR="00B90C0F" w:rsidRPr="00B90C0F" w14:paraId="331FB3C8" w14:textId="77777777" w:rsidTr="00B475AD">
        <w:trPr>
          <w:trHeight w:val="3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6DCE6D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53458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entu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li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pas</w:t>
            </w:r>
            <w:proofErr w:type="spellEnd"/>
          </w:p>
        </w:tc>
        <w:tc>
          <w:tcPr>
            <w:tcW w:w="53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5DA7A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yelesai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al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yang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rkait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ng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li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pas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B513D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85F9C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8C454" w14:textId="4326459E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0B07E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</w:tr>
      <w:tr w:rsidR="00B90C0F" w:rsidRPr="00B90C0F" w14:paraId="59E50220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40C99C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834A39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entu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da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li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pas</w:t>
            </w:r>
            <w:proofErr w:type="spellEnd"/>
          </w:p>
        </w:tc>
        <w:tc>
          <w:tcPr>
            <w:tcW w:w="53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C363C5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sert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di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apat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nyelesaik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al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yang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rkait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ng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a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jadi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dak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ling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pas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74818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59E27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12B6B" w14:textId="2E49A80C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B54E7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</w:tr>
      <w:tr w:rsidR="00B90C0F" w:rsidRPr="00B90C0F" w14:paraId="46C3163F" w14:textId="77777777" w:rsidTr="00B475AD">
        <w:trPr>
          <w:trHeight w:val="262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8F6828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7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9B9AE7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3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9257A0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86872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BB6A8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B0B52" w14:textId="5AC0B28B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m:oMath>
              <m:r>
                <w:rPr>
                  <w:rFonts w:ascii="Cambria Math" w:eastAsia="Times New Roman" w:hAnsi="Cambria Math" w:cs="Times New Roman"/>
                  <w:color w:val="000000"/>
                  <w:sz w:val="20"/>
                  <w:szCs w:val="20"/>
                </w:rPr>
                <m:t>√</m:t>
              </m:r>
            </m:oMath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E1CC9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</w:tr>
      <w:tr w:rsidR="00B90C0F" w:rsidRPr="00B90C0F" w14:paraId="5D615F99" w14:textId="77777777" w:rsidTr="00B475AD">
        <w:trPr>
          <w:trHeight w:val="199"/>
        </w:trPr>
        <w:tc>
          <w:tcPr>
            <w:tcW w:w="101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3956D0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78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440EE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mlah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BBC5B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5DD5B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9ADEB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2039C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</w:tr>
      <w:tr w:rsidR="00B90C0F" w:rsidRPr="00B90C0F" w14:paraId="252F94B6" w14:textId="77777777" w:rsidTr="00B475AD">
        <w:trPr>
          <w:trHeight w:val="199"/>
        </w:trPr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D47F2" w14:textId="77777777" w:rsidR="00B90C0F" w:rsidRPr="00B90C0F" w:rsidRDefault="00B90C0F" w:rsidP="00B90C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E072C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6115A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498E4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2B96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6DB49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71F10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90C0F" w:rsidRPr="00B90C0F" w14:paraId="66A65C2E" w14:textId="77777777" w:rsidTr="00B475AD">
        <w:trPr>
          <w:trHeight w:val="199"/>
        </w:trPr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8E18F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203D1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proofErr w:type="gramStart"/>
            <w:r w:rsidRPr="00B90C0F">
              <w:rPr>
                <w:rFonts w:ascii="Times New Roman" w:eastAsia="Times New Roman" w:hAnsi="Times New Roman" w:cs="Times New Roman"/>
                <w:color w:val="000000"/>
              </w:rPr>
              <w:t>Keterangan</w:t>
            </w:r>
            <w:proofErr w:type="spellEnd"/>
            <w:r w:rsidRPr="00B90C0F">
              <w:rPr>
                <w:rFonts w:ascii="Times New Roman" w:eastAsia="Times New Roman" w:hAnsi="Times New Roman" w:cs="Times New Roman"/>
                <w:color w:val="000000"/>
              </w:rPr>
              <w:t xml:space="preserve"> :</w:t>
            </w:r>
            <w:proofErr w:type="gramEnd"/>
          </w:p>
        </w:tc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92CBD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610E6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310EA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C9952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29261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90C0F" w:rsidRPr="00B90C0F" w14:paraId="0F090A0B" w14:textId="77777777" w:rsidTr="00B475AD">
        <w:trPr>
          <w:trHeight w:val="199"/>
        </w:trPr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B371A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DAF44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</w:rPr>
              <w:t xml:space="preserve">M =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</w:rPr>
              <w:t>Mudah</w:t>
            </w:r>
            <w:proofErr w:type="spellEnd"/>
          </w:p>
        </w:tc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9C735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BE756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6B917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781F2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0EB8B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90C0F" w:rsidRPr="00B90C0F" w14:paraId="62EB3867" w14:textId="77777777" w:rsidTr="00B475AD">
        <w:trPr>
          <w:trHeight w:val="199"/>
        </w:trPr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2F39A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85034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</w:rPr>
              <w:t xml:space="preserve">SD =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</w:rPr>
              <w:t>Sedang</w:t>
            </w:r>
            <w:proofErr w:type="spellEnd"/>
          </w:p>
        </w:tc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9E55C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0C7AC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8F5BD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82ED9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A16D7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90C0F" w:rsidRPr="00B90C0F" w14:paraId="1246E930" w14:textId="77777777" w:rsidTr="00B475AD">
        <w:trPr>
          <w:trHeight w:val="199"/>
        </w:trPr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FC2D2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1F8B6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90C0F">
              <w:rPr>
                <w:rFonts w:ascii="Times New Roman" w:eastAsia="Times New Roman" w:hAnsi="Times New Roman" w:cs="Times New Roman"/>
                <w:color w:val="000000"/>
              </w:rPr>
              <w:t xml:space="preserve">SK = </w:t>
            </w:r>
            <w:proofErr w:type="spellStart"/>
            <w:r w:rsidRPr="00B90C0F">
              <w:rPr>
                <w:rFonts w:ascii="Times New Roman" w:eastAsia="Times New Roman" w:hAnsi="Times New Roman" w:cs="Times New Roman"/>
                <w:color w:val="000000"/>
              </w:rPr>
              <w:t>Sukar</w:t>
            </w:r>
            <w:proofErr w:type="spellEnd"/>
          </w:p>
        </w:tc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F32DC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F0C79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E3CAB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6D98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B5BA1" w14:textId="77777777" w:rsidR="00B90C0F" w:rsidRPr="00B90C0F" w:rsidRDefault="00B90C0F" w:rsidP="00B90C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146B116E" w14:textId="52C11409" w:rsidR="00B90C0F" w:rsidRDefault="00B90C0F" w:rsidP="001D320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  <w:sectPr w:rsidR="00B90C0F" w:rsidSect="0091293E">
          <w:footerReference w:type="default" r:id="rId14"/>
          <w:footerReference w:type="first" r:id="rId15"/>
          <w:pgSz w:w="16838" w:h="11906" w:orient="landscape" w:code="9"/>
          <w:pgMar w:top="1699" w:right="1699" w:bottom="2275" w:left="2275" w:header="720" w:footer="720" w:gutter="0"/>
          <w:cols w:space="720"/>
          <w:docGrid w:linePitch="360"/>
        </w:sectPr>
      </w:pPr>
    </w:p>
    <w:p w14:paraId="7B1F2621" w14:textId="1F491E04" w:rsidR="000A7547" w:rsidRDefault="005A0B3E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3" w:name="_Toc140914168"/>
      <w:bookmarkStart w:id="24" w:name="_Toc141127430"/>
      <w:bookmarkStart w:id="25" w:name="_Toc142688069"/>
      <w:bookmarkStart w:id="26" w:name="_Toc142832241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6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isi-</w:t>
      </w:r>
      <w:proofErr w:type="spellStart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kisi</w:t>
      </w:r>
      <w:proofErr w:type="spellEnd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ngket</w:t>
      </w:r>
      <w:bookmarkEnd w:id="23"/>
      <w:bookmarkEnd w:id="24"/>
      <w:bookmarkEnd w:id="25"/>
      <w:bookmarkEnd w:id="26"/>
      <w:proofErr w:type="spellEnd"/>
    </w:p>
    <w:p w14:paraId="00E55512" w14:textId="77777777" w:rsidR="005A0B3E" w:rsidRPr="005A0B3E" w:rsidRDefault="005A0B3E" w:rsidP="005A0B3E"/>
    <w:p w14:paraId="6DEC9504" w14:textId="1FB56793" w:rsidR="000A7547" w:rsidRDefault="000A7547" w:rsidP="000A7547">
      <w:pPr>
        <w:tabs>
          <w:tab w:val="left" w:pos="2160"/>
        </w:tabs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KISI-KISI INSTRUMENT ANGKET  </w:t>
      </w:r>
    </w:p>
    <w:tbl>
      <w:tblPr>
        <w:tblW w:w="9066" w:type="dxa"/>
        <w:tblInd w:w="-691" w:type="dxa"/>
        <w:tblLook w:val="04A0" w:firstRow="1" w:lastRow="0" w:firstColumn="1" w:lastColumn="0" w:noHBand="0" w:noVBand="1"/>
      </w:tblPr>
      <w:tblGrid>
        <w:gridCol w:w="500"/>
        <w:gridCol w:w="2180"/>
        <w:gridCol w:w="3220"/>
        <w:gridCol w:w="1120"/>
        <w:gridCol w:w="1120"/>
        <w:gridCol w:w="926"/>
      </w:tblGrid>
      <w:tr w:rsidR="000A7547" w:rsidRPr="00C93B48" w14:paraId="5488B7AC" w14:textId="77777777" w:rsidTr="006B1752">
        <w:trPr>
          <w:trHeight w:val="300"/>
        </w:trPr>
        <w:tc>
          <w:tcPr>
            <w:tcW w:w="5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DA5FA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</w:t>
            </w:r>
          </w:p>
        </w:tc>
        <w:tc>
          <w:tcPr>
            <w:tcW w:w="21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5347A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spek</w:t>
            </w:r>
            <w:proofErr w:type="spellEnd"/>
          </w:p>
        </w:tc>
        <w:tc>
          <w:tcPr>
            <w:tcW w:w="32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AD8D3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Indikator</w:t>
            </w:r>
            <w:proofErr w:type="spellEnd"/>
          </w:p>
        </w:tc>
        <w:tc>
          <w:tcPr>
            <w:tcW w:w="22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D12CE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mor</w:t>
            </w:r>
            <w:proofErr w:type="spellEnd"/>
          </w:p>
        </w:tc>
        <w:tc>
          <w:tcPr>
            <w:tcW w:w="9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7684B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0A7547" w:rsidRPr="00C93B48" w14:paraId="5CCCF6A8" w14:textId="77777777" w:rsidTr="006B1752">
        <w:trPr>
          <w:trHeight w:val="300"/>
        </w:trPr>
        <w:tc>
          <w:tcPr>
            <w:tcW w:w="5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FB24B1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21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BB60A9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32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77FC61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9C592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ositif</w:t>
            </w:r>
            <w:proofErr w:type="spellEnd"/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D2B96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egatif</w:t>
            </w:r>
            <w:proofErr w:type="spellEnd"/>
          </w:p>
        </w:tc>
        <w:tc>
          <w:tcPr>
            <w:tcW w:w="92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3DE027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</w:tr>
      <w:tr w:rsidR="000A7547" w:rsidRPr="00C93B48" w14:paraId="0CF7B8A4" w14:textId="77777777" w:rsidTr="006B1752">
        <w:trPr>
          <w:trHeight w:val="720"/>
        </w:trPr>
        <w:tc>
          <w:tcPr>
            <w:tcW w:w="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F779A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C305A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tekun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</w:p>
        </w:tc>
        <w:tc>
          <w:tcPr>
            <w:tcW w:w="3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7CBA2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hadir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isw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di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las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pembelajar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BBEA5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DB401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 </w:t>
            </w:r>
          </w:p>
        </w:tc>
        <w:tc>
          <w:tcPr>
            <w:tcW w:w="9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F7210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0A7547" w:rsidRPr="00C93B48" w14:paraId="0E5AB9BB" w14:textId="77777777" w:rsidTr="006B1752">
        <w:trPr>
          <w:trHeight w:val="1320"/>
        </w:trPr>
        <w:tc>
          <w:tcPr>
            <w:tcW w:w="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3237A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24C620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Ulet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ghadap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sulitan</w:t>
            </w:r>
            <w:proofErr w:type="spellEnd"/>
          </w:p>
        </w:tc>
        <w:tc>
          <w:tcPr>
            <w:tcW w:w="3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D1AC6A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ikap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isw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ghadap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sulit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dan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rusah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untuk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ghadap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sulitan</w:t>
            </w:r>
            <w:proofErr w:type="spellEnd"/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042D6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7, 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0EDE7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6, 17, 2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36873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</w:tr>
      <w:tr w:rsidR="000A7547" w:rsidRPr="00C93B48" w14:paraId="3E2B5B6A" w14:textId="77777777" w:rsidTr="006B1752">
        <w:trPr>
          <w:trHeight w:val="1320"/>
        </w:trPr>
        <w:tc>
          <w:tcPr>
            <w:tcW w:w="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3E604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EC124D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inat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dan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tajam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perhati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</w:p>
        </w:tc>
        <w:tc>
          <w:tcPr>
            <w:tcW w:w="3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6EE91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biasa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isw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tik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gikut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giat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pembelajar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ert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emangat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gikut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7AD4F1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14, 20, 21, 25, 28, 2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7F819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3, 5, 26, 27</w:t>
            </w:r>
          </w:p>
        </w:tc>
        <w:tc>
          <w:tcPr>
            <w:tcW w:w="9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58E28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</w:tr>
      <w:tr w:rsidR="000A7547" w:rsidRPr="00C93B48" w14:paraId="15DDF6DC" w14:textId="77777777" w:rsidTr="006B1752">
        <w:trPr>
          <w:trHeight w:val="960"/>
        </w:trPr>
        <w:tc>
          <w:tcPr>
            <w:tcW w:w="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EC4E8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4B220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rprestas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</w:p>
        </w:tc>
        <w:tc>
          <w:tcPr>
            <w:tcW w:w="3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225828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isw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rkeingin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untuk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prestas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dan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dapatk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prestas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aik</w:t>
            </w:r>
            <w:proofErr w:type="spellEnd"/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CCAFA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9, 12, 18, 19, 22, 3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3A77E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1, 2</w:t>
            </w:r>
          </w:p>
        </w:tc>
        <w:tc>
          <w:tcPr>
            <w:tcW w:w="9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D8256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</w:tr>
      <w:tr w:rsidR="000A7547" w:rsidRPr="00C93B48" w14:paraId="37F79519" w14:textId="77777777" w:rsidTr="006B1752">
        <w:trPr>
          <w:trHeight w:val="1320"/>
        </w:trPr>
        <w:tc>
          <w:tcPr>
            <w:tcW w:w="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412AF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DCFB0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andiri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</w:p>
        </w:tc>
        <w:tc>
          <w:tcPr>
            <w:tcW w:w="3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5868D" w14:textId="77777777" w:rsidR="000A7547" w:rsidRPr="00C93B48" w:rsidRDefault="000A7547" w:rsidP="006B175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isw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yelesaik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aik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serta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menggunak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kesempat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diluar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jam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untuk</w:t>
            </w:r>
            <w:proofErr w:type="spellEnd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C93B48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7B37B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11, 13, 1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D2A82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10, 24, 1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4993D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93B48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</w:tr>
      <w:tr w:rsidR="000A7547" w:rsidRPr="00C93B48" w14:paraId="52B25D62" w14:textId="77777777" w:rsidTr="006B1752">
        <w:trPr>
          <w:trHeight w:val="469"/>
        </w:trPr>
        <w:tc>
          <w:tcPr>
            <w:tcW w:w="5900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1FB50D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Jumlah</w:t>
            </w:r>
            <w:proofErr w:type="spellEnd"/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718CD0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33E047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9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2FE009" w14:textId="77777777" w:rsidR="000A7547" w:rsidRPr="00C93B48" w:rsidRDefault="000A7547" w:rsidP="006B175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</w:tr>
    </w:tbl>
    <w:p w14:paraId="0E24BFB1" w14:textId="71C6AD20" w:rsidR="000A7547" w:rsidRPr="00F6149D" w:rsidRDefault="000A7547" w:rsidP="000A7547">
      <w:pPr>
        <w:tabs>
          <w:tab w:val="left" w:pos="2160"/>
        </w:tabs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  <w:sectPr w:rsidR="000A7547" w:rsidRPr="00F6149D" w:rsidSect="00246842">
          <w:headerReference w:type="first" r:id="rId16"/>
          <w:pgSz w:w="11906" w:h="16838" w:code="9"/>
          <w:pgMar w:top="2275" w:right="1699" w:bottom="1699" w:left="2275" w:header="720" w:footer="720" w:gutter="0"/>
          <w:cols w:space="720"/>
          <w:docGrid w:linePitch="360"/>
        </w:sectPr>
      </w:pPr>
    </w:p>
    <w:p w14:paraId="44A0CCAD" w14:textId="6C2170FC" w:rsidR="00F6149D" w:rsidRDefault="00F6149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F2741F4" w14:textId="6C87463E" w:rsidR="007C6D8B" w:rsidRDefault="005A0B3E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7" w:name="_Toc141127431"/>
      <w:bookmarkStart w:id="28" w:name="_Toc142688070"/>
      <w:bookmarkStart w:id="29" w:name="_Toc142832242"/>
      <w:bookmarkStart w:id="30" w:name="_Toc140914169"/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7</w:t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5A0B3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7C6D8B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Modul Ajar</w:t>
      </w:r>
      <w:bookmarkEnd w:id="27"/>
      <w:bookmarkEnd w:id="28"/>
      <w:bookmarkEnd w:id="29"/>
    </w:p>
    <w:p w14:paraId="1A96DBAA" w14:textId="77777777" w:rsidR="007C6D8B" w:rsidRDefault="007C6D8B" w:rsidP="007C6D8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ODUL AJAR</w:t>
      </w:r>
    </w:p>
    <w:tbl>
      <w:tblPr>
        <w:tblW w:w="8195" w:type="dxa"/>
        <w:tblInd w:w="26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"/>
        <w:gridCol w:w="2875"/>
        <w:gridCol w:w="5310"/>
      </w:tblGrid>
      <w:tr w:rsidR="007C6D8B" w14:paraId="2A9D343E" w14:textId="77777777" w:rsidTr="00427B5F">
        <w:trPr>
          <w:gridBefore w:val="1"/>
          <w:wBefore w:w="10" w:type="dxa"/>
          <w:trHeight w:val="251"/>
        </w:trPr>
        <w:tc>
          <w:tcPr>
            <w:tcW w:w="2875" w:type="dxa"/>
            <w:shd w:val="clear" w:color="auto" w:fill="9CC2E5" w:themeFill="accent5" w:themeFillTint="99"/>
          </w:tcPr>
          <w:p w14:paraId="2875C706" w14:textId="77777777" w:rsidR="007C6D8B" w:rsidRPr="0085069D" w:rsidRDefault="007C6D8B" w:rsidP="00427B5F">
            <w:pPr>
              <w:pStyle w:val="TableParagraph"/>
              <w:spacing w:before="123"/>
              <w:ind w:left="878" w:firstLine="0"/>
            </w:pPr>
            <w:r w:rsidRPr="0085069D">
              <w:t>Komponen</w:t>
            </w:r>
          </w:p>
        </w:tc>
        <w:tc>
          <w:tcPr>
            <w:tcW w:w="5310" w:type="dxa"/>
            <w:shd w:val="clear" w:color="auto" w:fill="9CC2E5" w:themeFill="accent5" w:themeFillTint="99"/>
          </w:tcPr>
          <w:p w14:paraId="496108D8" w14:textId="77777777" w:rsidR="007C6D8B" w:rsidRPr="0085069D" w:rsidRDefault="007C6D8B" w:rsidP="00427B5F">
            <w:pPr>
              <w:pStyle w:val="TableParagraph"/>
              <w:spacing w:before="123"/>
              <w:ind w:left="1443" w:firstLine="0"/>
            </w:pPr>
            <w:r w:rsidRPr="0085069D">
              <w:t>Deskripsi</w:t>
            </w:r>
            <w:r w:rsidRPr="0085069D">
              <w:rPr>
                <w:spacing w:val="-3"/>
              </w:rPr>
              <w:t xml:space="preserve"> </w:t>
            </w:r>
            <w:r w:rsidRPr="0085069D">
              <w:t>/</w:t>
            </w:r>
            <w:r w:rsidRPr="0085069D">
              <w:rPr>
                <w:spacing w:val="-2"/>
              </w:rPr>
              <w:t xml:space="preserve"> </w:t>
            </w:r>
            <w:r w:rsidRPr="0085069D">
              <w:t>Keterangan</w:t>
            </w:r>
          </w:p>
        </w:tc>
      </w:tr>
      <w:tr w:rsidR="007C6D8B" w14:paraId="072844D2" w14:textId="77777777" w:rsidTr="00427B5F">
        <w:trPr>
          <w:gridBefore w:val="1"/>
          <w:wBefore w:w="10" w:type="dxa"/>
          <w:trHeight w:val="249"/>
        </w:trPr>
        <w:tc>
          <w:tcPr>
            <w:tcW w:w="8185" w:type="dxa"/>
            <w:gridSpan w:val="2"/>
            <w:shd w:val="clear" w:color="auto" w:fill="A8D08D" w:themeFill="accent6" w:themeFillTint="99"/>
          </w:tcPr>
          <w:p w14:paraId="6BE9E5F8" w14:textId="77777777" w:rsidR="007C6D8B" w:rsidRPr="0085069D" w:rsidRDefault="007C6D8B" w:rsidP="00427B5F">
            <w:pPr>
              <w:pStyle w:val="TableParagraph"/>
              <w:ind w:left="2868" w:right="2864" w:firstLine="0"/>
              <w:jc w:val="center"/>
            </w:pPr>
            <w:r w:rsidRPr="0085069D">
              <w:t>INFORMASI</w:t>
            </w:r>
            <w:r w:rsidRPr="0085069D">
              <w:rPr>
                <w:spacing w:val="-7"/>
              </w:rPr>
              <w:t xml:space="preserve"> </w:t>
            </w:r>
            <w:r w:rsidRPr="0085069D">
              <w:t>UMUM</w:t>
            </w:r>
          </w:p>
        </w:tc>
      </w:tr>
      <w:tr w:rsidR="007C6D8B" w14:paraId="1F1E2038" w14:textId="77777777" w:rsidTr="00427B5F">
        <w:trPr>
          <w:gridBefore w:val="1"/>
          <w:wBefore w:w="10" w:type="dxa"/>
          <w:trHeight w:val="248"/>
        </w:trPr>
        <w:tc>
          <w:tcPr>
            <w:tcW w:w="8185" w:type="dxa"/>
            <w:gridSpan w:val="2"/>
          </w:tcPr>
          <w:p w14:paraId="2EE4EB28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Identitas</w:t>
            </w:r>
          </w:p>
        </w:tc>
      </w:tr>
      <w:tr w:rsidR="007C6D8B" w14:paraId="2936B9CD" w14:textId="77777777" w:rsidTr="00427B5F">
        <w:trPr>
          <w:gridBefore w:val="1"/>
          <w:wBefore w:w="10" w:type="dxa"/>
          <w:trHeight w:val="249"/>
        </w:trPr>
        <w:tc>
          <w:tcPr>
            <w:tcW w:w="2875" w:type="dxa"/>
          </w:tcPr>
          <w:p w14:paraId="61C6D125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Nama</w:t>
            </w:r>
            <w:r w:rsidRPr="0085069D">
              <w:rPr>
                <w:spacing w:val="-3"/>
              </w:rPr>
              <w:t xml:space="preserve"> </w:t>
            </w:r>
            <w:r w:rsidRPr="0085069D">
              <w:t>Penyusun</w:t>
            </w:r>
          </w:p>
        </w:tc>
        <w:tc>
          <w:tcPr>
            <w:tcW w:w="5310" w:type="dxa"/>
          </w:tcPr>
          <w:p w14:paraId="23525940" w14:textId="77777777" w:rsidR="007C6D8B" w:rsidRPr="0085069D" w:rsidRDefault="007C6D8B" w:rsidP="00427B5F">
            <w:pPr>
              <w:pStyle w:val="TableParagraph"/>
              <w:ind w:left="107" w:firstLine="0"/>
              <w:rPr>
                <w:lang w:val="en-US"/>
              </w:rPr>
            </w:pPr>
            <w:r w:rsidRPr="0085069D">
              <w:t>:</w:t>
            </w:r>
            <w:r w:rsidRPr="0085069D">
              <w:rPr>
                <w:spacing w:val="-4"/>
              </w:rPr>
              <w:t xml:space="preserve"> </w:t>
            </w:r>
            <w:r w:rsidRPr="0085069D">
              <w:rPr>
                <w:lang w:val="en-US"/>
              </w:rPr>
              <w:t xml:space="preserve">Salma </w:t>
            </w:r>
            <w:proofErr w:type="spellStart"/>
            <w:r w:rsidRPr="0085069D">
              <w:rPr>
                <w:lang w:val="en-US"/>
              </w:rPr>
              <w:t>Aulia</w:t>
            </w:r>
            <w:proofErr w:type="spellEnd"/>
            <w:r w:rsidRPr="0085069D">
              <w:rPr>
                <w:lang w:val="en-US"/>
              </w:rPr>
              <w:t xml:space="preserve"> </w:t>
            </w:r>
            <w:proofErr w:type="spellStart"/>
            <w:r w:rsidRPr="0085069D">
              <w:rPr>
                <w:lang w:val="en-US"/>
              </w:rPr>
              <w:t>Rahma</w:t>
            </w:r>
            <w:proofErr w:type="spellEnd"/>
          </w:p>
        </w:tc>
      </w:tr>
      <w:tr w:rsidR="007C6D8B" w14:paraId="2B12B0CC" w14:textId="77777777" w:rsidTr="00427B5F">
        <w:trPr>
          <w:gridBefore w:val="1"/>
          <w:wBefore w:w="10" w:type="dxa"/>
          <w:trHeight w:val="249"/>
        </w:trPr>
        <w:tc>
          <w:tcPr>
            <w:tcW w:w="2875" w:type="dxa"/>
          </w:tcPr>
          <w:p w14:paraId="3382C73D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Nama</w:t>
            </w:r>
            <w:r w:rsidRPr="0085069D">
              <w:rPr>
                <w:spacing w:val="-3"/>
              </w:rPr>
              <w:t xml:space="preserve"> </w:t>
            </w:r>
            <w:r w:rsidRPr="0085069D">
              <w:t>Instansi</w:t>
            </w:r>
          </w:p>
        </w:tc>
        <w:tc>
          <w:tcPr>
            <w:tcW w:w="5310" w:type="dxa"/>
          </w:tcPr>
          <w:p w14:paraId="3B2239DD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:</w:t>
            </w:r>
            <w:r w:rsidRPr="0085069D">
              <w:rPr>
                <w:spacing w:val="-6"/>
              </w:rPr>
              <w:t xml:space="preserve"> </w:t>
            </w:r>
            <w:r w:rsidRPr="0085069D">
              <w:t>SMA</w:t>
            </w:r>
            <w:r w:rsidRPr="0085069D">
              <w:rPr>
                <w:spacing w:val="-1"/>
              </w:rPr>
              <w:t xml:space="preserve"> </w:t>
            </w:r>
            <w:r w:rsidRPr="0085069D">
              <w:t>Al-Irsyad Kota</w:t>
            </w:r>
            <w:r w:rsidRPr="0085069D">
              <w:rPr>
                <w:spacing w:val="-2"/>
              </w:rPr>
              <w:t xml:space="preserve"> </w:t>
            </w:r>
            <w:r w:rsidRPr="0085069D">
              <w:t>Tegal</w:t>
            </w:r>
          </w:p>
        </w:tc>
      </w:tr>
      <w:tr w:rsidR="007C6D8B" w14:paraId="17C6F72A" w14:textId="77777777" w:rsidTr="00427B5F">
        <w:trPr>
          <w:gridBefore w:val="1"/>
          <w:wBefore w:w="10" w:type="dxa"/>
          <w:trHeight w:val="248"/>
        </w:trPr>
        <w:tc>
          <w:tcPr>
            <w:tcW w:w="2875" w:type="dxa"/>
          </w:tcPr>
          <w:p w14:paraId="07154FF7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Kelas</w:t>
            </w:r>
          </w:p>
        </w:tc>
        <w:tc>
          <w:tcPr>
            <w:tcW w:w="5310" w:type="dxa"/>
          </w:tcPr>
          <w:p w14:paraId="57A95FA4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:</w:t>
            </w:r>
            <w:r w:rsidRPr="0085069D">
              <w:rPr>
                <w:spacing w:val="-4"/>
              </w:rPr>
              <w:t xml:space="preserve"> </w:t>
            </w:r>
            <w:r w:rsidRPr="0085069D">
              <w:t>X</w:t>
            </w:r>
            <w:r w:rsidRPr="0085069D">
              <w:rPr>
                <w:spacing w:val="-2"/>
              </w:rPr>
              <w:t xml:space="preserve"> </w:t>
            </w:r>
            <w:r w:rsidRPr="0085069D">
              <w:t>( Sepuluh)</w:t>
            </w:r>
          </w:p>
        </w:tc>
      </w:tr>
      <w:tr w:rsidR="007C6D8B" w14:paraId="0DE8B7F1" w14:textId="77777777" w:rsidTr="00427B5F">
        <w:trPr>
          <w:gridBefore w:val="1"/>
          <w:wBefore w:w="10" w:type="dxa"/>
          <w:trHeight w:val="249"/>
        </w:trPr>
        <w:tc>
          <w:tcPr>
            <w:tcW w:w="2875" w:type="dxa"/>
          </w:tcPr>
          <w:p w14:paraId="4704BEE7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Mata</w:t>
            </w:r>
            <w:r w:rsidRPr="0085069D">
              <w:rPr>
                <w:spacing w:val="-3"/>
              </w:rPr>
              <w:t xml:space="preserve"> </w:t>
            </w:r>
            <w:r w:rsidRPr="0085069D">
              <w:t>Pelajaran</w:t>
            </w:r>
          </w:p>
        </w:tc>
        <w:tc>
          <w:tcPr>
            <w:tcW w:w="5310" w:type="dxa"/>
          </w:tcPr>
          <w:p w14:paraId="1C1C8A0C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:</w:t>
            </w:r>
            <w:r w:rsidRPr="0085069D">
              <w:rPr>
                <w:spacing w:val="-5"/>
              </w:rPr>
              <w:t xml:space="preserve"> </w:t>
            </w:r>
            <w:r w:rsidRPr="0085069D">
              <w:t>Matematika</w:t>
            </w:r>
          </w:p>
        </w:tc>
      </w:tr>
      <w:tr w:rsidR="007C6D8B" w14:paraId="127A0099" w14:textId="77777777" w:rsidTr="00427B5F">
        <w:trPr>
          <w:gridBefore w:val="1"/>
          <w:wBefore w:w="10" w:type="dxa"/>
          <w:trHeight w:val="246"/>
        </w:trPr>
        <w:tc>
          <w:tcPr>
            <w:tcW w:w="2875" w:type="dxa"/>
          </w:tcPr>
          <w:p w14:paraId="33E55A44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Materi</w:t>
            </w:r>
          </w:p>
        </w:tc>
        <w:tc>
          <w:tcPr>
            <w:tcW w:w="5310" w:type="dxa"/>
          </w:tcPr>
          <w:p w14:paraId="00C4A1A6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:</w:t>
            </w:r>
            <w:r w:rsidRPr="0085069D">
              <w:rPr>
                <w:spacing w:val="-4"/>
              </w:rPr>
              <w:t xml:space="preserve"> </w:t>
            </w:r>
            <w:r w:rsidRPr="0085069D">
              <w:t>Peluang</w:t>
            </w:r>
          </w:p>
        </w:tc>
      </w:tr>
      <w:tr w:rsidR="007C6D8B" w14:paraId="7DD95FF7" w14:textId="77777777" w:rsidTr="00427B5F">
        <w:trPr>
          <w:gridBefore w:val="1"/>
          <w:wBefore w:w="10" w:type="dxa"/>
          <w:trHeight w:val="248"/>
        </w:trPr>
        <w:tc>
          <w:tcPr>
            <w:tcW w:w="2875" w:type="dxa"/>
          </w:tcPr>
          <w:p w14:paraId="6D75B643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Alokasi</w:t>
            </w:r>
            <w:r w:rsidRPr="0085069D">
              <w:rPr>
                <w:spacing w:val="-4"/>
              </w:rPr>
              <w:t xml:space="preserve"> </w:t>
            </w:r>
            <w:r w:rsidRPr="0085069D">
              <w:t>Waktu</w:t>
            </w:r>
          </w:p>
        </w:tc>
        <w:tc>
          <w:tcPr>
            <w:tcW w:w="5310" w:type="dxa"/>
          </w:tcPr>
          <w:p w14:paraId="57DE1506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:</w:t>
            </w:r>
            <w:r w:rsidRPr="0085069D">
              <w:rPr>
                <w:spacing w:val="-3"/>
              </w:rPr>
              <w:t xml:space="preserve"> </w:t>
            </w:r>
            <w:r w:rsidRPr="0085069D">
              <w:t>1</w:t>
            </w:r>
            <w:r w:rsidRPr="0085069D">
              <w:rPr>
                <w:lang w:val="en-US"/>
              </w:rPr>
              <w:t>2</w:t>
            </w:r>
            <w:r w:rsidRPr="0085069D">
              <w:rPr>
                <w:spacing w:val="1"/>
              </w:rPr>
              <w:t xml:space="preserve"> </w:t>
            </w:r>
            <w:r w:rsidRPr="0085069D">
              <w:t>JP</w:t>
            </w:r>
            <w:r w:rsidRPr="0085069D">
              <w:rPr>
                <w:spacing w:val="-2"/>
              </w:rPr>
              <w:t xml:space="preserve"> </w:t>
            </w:r>
            <w:r w:rsidRPr="0085069D">
              <w:t>(</w:t>
            </w:r>
            <w:r w:rsidRPr="0085069D">
              <w:rPr>
                <w:spacing w:val="1"/>
              </w:rPr>
              <w:t xml:space="preserve"> </w:t>
            </w:r>
            <w:r w:rsidRPr="0085069D">
              <w:rPr>
                <w:lang w:val="en-US"/>
              </w:rPr>
              <w:t>6</w:t>
            </w:r>
            <w:r w:rsidRPr="0085069D">
              <w:rPr>
                <w:spacing w:val="1"/>
              </w:rPr>
              <w:t xml:space="preserve"> </w:t>
            </w:r>
            <w:r w:rsidRPr="0085069D">
              <w:t>Pertemuan)</w:t>
            </w:r>
          </w:p>
        </w:tc>
      </w:tr>
      <w:tr w:rsidR="007C6D8B" w14:paraId="1603A055" w14:textId="77777777" w:rsidTr="00427B5F">
        <w:trPr>
          <w:gridBefore w:val="1"/>
          <w:wBefore w:w="10" w:type="dxa"/>
          <w:trHeight w:val="249"/>
        </w:trPr>
        <w:tc>
          <w:tcPr>
            <w:tcW w:w="8185" w:type="dxa"/>
            <w:gridSpan w:val="2"/>
            <w:shd w:val="clear" w:color="auto" w:fill="9CC2E5" w:themeFill="accent5" w:themeFillTint="99"/>
          </w:tcPr>
          <w:p w14:paraId="1743904D" w14:textId="77777777" w:rsidR="007C6D8B" w:rsidRPr="0085069D" w:rsidRDefault="007C6D8B" w:rsidP="00427B5F">
            <w:pPr>
              <w:pStyle w:val="TableParagraph"/>
              <w:ind w:left="0" w:firstLine="0"/>
            </w:pPr>
          </w:p>
        </w:tc>
      </w:tr>
      <w:tr w:rsidR="007C6D8B" w14:paraId="1329BF9E" w14:textId="77777777" w:rsidTr="00427B5F">
        <w:trPr>
          <w:gridBefore w:val="1"/>
          <w:wBefore w:w="10" w:type="dxa"/>
          <w:trHeight w:val="248"/>
        </w:trPr>
        <w:tc>
          <w:tcPr>
            <w:tcW w:w="8185" w:type="dxa"/>
            <w:gridSpan w:val="2"/>
          </w:tcPr>
          <w:p w14:paraId="242AA5DC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Kompetensi</w:t>
            </w:r>
            <w:r w:rsidRPr="0085069D">
              <w:rPr>
                <w:spacing w:val="-4"/>
              </w:rPr>
              <w:t xml:space="preserve"> </w:t>
            </w:r>
            <w:r w:rsidRPr="0085069D">
              <w:t>Awal</w:t>
            </w:r>
          </w:p>
        </w:tc>
      </w:tr>
      <w:tr w:rsidR="007C6D8B" w14:paraId="7E456F65" w14:textId="77777777" w:rsidTr="00427B5F">
        <w:trPr>
          <w:gridBefore w:val="1"/>
          <w:wBefore w:w="10" w:type="dxa"/>
          <w:trHeight w:val="497"/>
        </w:trPr>
        <w:tc>
          <w:tcPr>
            <w:tcW w:w="2875" w:type="dxa"/>
          </w:tcPr>
          <w:p w14:paraId="43A8C9F2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Fase</w:t>
            </w:r>
            <w:r w:rsidRPr="0085069D">
              <w:rPr>
                <w:spacing w:val="59"/>
              </w:rPr>
              <w:t xml:space="preserve"> </w:t>
            </w:r>
            <w:r w:rsidRPr="0085069D">
              <w:t>Capaian</w:t>
            </w:r>
          </w:p>
          <w:p w14:paraId="3D580F92" w14:textId="77777777" w:rsidR="007C6D8B" w:rsidRPr="0085069D" w:rsidRDefault="007C6D8B" w:rsidP="00427B5F">
            <w:pPr>
              <w:pStyle w:val="TableParagraph"/>
              <w:spacing w:before="44"/>
              <w:ind w:firstLine="0"/>
            </w:pPr>
            <w:r w:rsidRPr="0085069D">
              <w:t>Pembelajaran</w:t>
            </w:r>
            <w:r w:rsidRPr="0085069D">
              <w:rPr>
                <w:spacing w:val="54"/>
              </w:rPr>
              <w:t xml:space="preserve"> </w:t>
            </w:r>
            <w:r w:rsidRPr="0085069D">
              <w:t>(CP)</w:t>
            </w:r>
          </w:p>
        </w:tc>
        <w:tc>
          <w:tcPr>
            <w:tcW w:w="5310" w:type="dxa"/>
          </w:tcPr>
          <w:p w14:paraId="765A38E4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E</w:t>
            </w:r>
          </w:p>
        </w:tc>
      </w:tr>
      <w:tr w:rsidR="007C6D8B" w14:paraId="09AE3F66" w14:textId="77777777" w:rsidTr="00427B5F">
        <w:trPr>
          <w:gridBefore w:val="1"/>
          <w:wBefore w:w="10" w:type="dxa"/>
          <w:trHeight w:val="249"/>
        </w:trPr>
        <w:tc>
          <w:tcPr>
            <w:tcW w:w="2875" w:type="dxa"/>
          </w:tcPr>
          <w:p w14:paraId="48CF7D89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Elemen</w:t>
            </w:r>
          </w:p>
        </w:tc>
        <w:tc>
          <w:tcPr>
            <w:tcW w:w="5310" w:type="dxa"/>
          </w:tcPr>
          <w:p w14:paraId="5B0FD6BF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Peluang</w:t>
            </w:r>
            <w:r w:rsidRPr="0085069D">
              <w:rPr>
                <w:spacing w:val="-4"/>
              </w:rPr>
              <w:t xml:space="preserve"> </w:t>
            </w:r>
            <w:r w:rsidRPr="0085069D">
              <w:t>/</w:t>
            </w:r>
            <w:r w:rsidRPr="0085069D">
              <w:rPr>
                <w:spacing w:val="-2"/>
              </w:rPr>
              <w:t xml:space="preserve"> </w:t>
            </w:r>
            <w:r w:rsidRPr="0085069D">
              <w:t>peluang</w:t>
            </w:r>
            <w:r w:rsidRPr="0085069D">
              <w:rPr>
                <w:spacing w:val="-4"/>
              </w:rPr>
              <w:t xml:space="preserve"> </w:t>
            </w:r>
            <w:r w:rsidRPr="0085069D">
              <w:t>kejadian</w:t>
            </w:r>
          </w:p>
        </w:tc>
      </w:tr>
      <w:tr w:rsidR="007C6D8B" w14:paraId="4605C5FC" w14:textId="77777777" w:rsidTr="00427B5F">
        <w:trPr>
          <w:gridBefore w:val="1"/>
          <w:wBefore w:w="10" w:type="dxa"/>
          <w:trHeight w:val="249"/>
        </w:trPr>
        <w:tc>
          <w:tcPr>
            <w:tcW w:w="2875" w:type="dxa"/>
          </w:tcPr>
          <w:p w14:paraId="7CC2CFA4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Pengetahuan/Keterampilan</w:t>
            </w:r>
          </w:p>
        </w:tc>
        <w:tc>
          <w:tcPr>
            <w:tcW w:w="5310" w:type="dxa"/>
          </w:tcPr>
          <w:p w14:paraId="58A4D17E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Mengenal</w:t>
            </w:r>
            <w:r w:rsidRPr="0085069D">
              <w:rPr>
                <w:spacing w:val="-4"/>
              </w:rPr>
              <w:t xml:space="preserve"> </w:t>
            </w:r>
            <w:r w:rsidRPr="0085069D">
              <w:t>Himpunan</w:t>
            </w:r>
          </w:p>
        </w:tc>
      </w:tr>
      <w:tr w:rsidR="007C6D8B" w14:paraId="37B6FE49" w14:textId="77777777" w:rsidTr="00427B5F">
        <w:trPr>
          <w:gridBefore w:val="1"/>
          <w:wBefore w:w="10" w:type="dxa"/>
          <w:trHeight w:val="249"/>
        </w:trPr>
        <w:tc>
          <w:tcPr>
            <w:tcW w:w="8185" w:type="dxa"/>
            <w:gridSpan w:val="2"/>
            <w:shd w:val="clear" w:color="auto" w:fill="9CC2E5" w:themeFill="accent5" w:themeFillTint="99"/>
          </w:tcPr>
          <w:p w14:paraId="66892E02" w14:textId="77777777" w:rsidR="007C6D8B" w:rsidRPr="0085069D" w:rsidRDefault="007C6D8B" w:rsidP="00427B5F">
            <w:pPr>
              <w:pStyle w:val="TableParagraph"/>
              <w:ind w:left="0" w:firstLine="0"/>
            </w:pPr>
          </w:p>
        </w:tc>
      </w:tr>
      <w:tr w:rsidR="007C6D8B" w14:paraId="5233EA85" w14:textId="77777777" w:rsidTr="00427B5F">
        <w:trPr>
          <w:gridBefore w:val="1"/>
          <w:wBefore w:w="10" w:type="dxa"/>
          <w:trHeight w:val="245"/>
        </w:trPr>
        <w:tc>
          <w:tcPr>
            <w:tcW w:w="8185" w:type="dxa"/>
            <w:gridSpan w:val="2"/>
          </w:tcPr>
          <w:p w14:paraId="0245FE28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Profil</w:t>
            </w:r>
            <w:r w:rsidRPr="0085069D">
              <w:rPr>
                <w:spacing w:val="-3"/>
              </w:rPr>
              <w:t xml:space="preserve"> </w:t>
            </w:r>
            <w:r w:rsidRPr="0085069D">
              <w:t>Pelajar</w:t>
            </w:r>
            <w:r w:rsidRPr="0085069D">
              <w:rPr>
                <w:spacing w:val="-2"/>
              </w:rPr>
              <w:t xml:space="preserve"> </w:t>
            </w:r>
            <w:r w:rsidRPr="0085069D">
              <w:t>Pancasila</w:t>
            </w:r>
          </w:p>
        </w:tc>
      </w:tr>
      <w:tr w:rsidR="007C6D8B" w14:paraId="005BA990" w14:textId="77777777" w:rsidTr="00427B5F">
        <w:trPr>
          <w:gridBefore w:val="1"/>
          <w:wBefore w:w="10" w:type="dxa"/>
          <w:trHeight w:val="1496"/>
        </w:trPr>
        <w:tc>
          <w:tcPr>
            <w:tcW w:w="2875" w:type="dxa"/>
          </w:tcPr>
          <w:p w14:paraId="2CB8CDAE" w14:textId="77777777" w:rsidR="007C6D8B" w:rsidRPr="0085069D" w:rsidRDefault="007C6D8B" w:rsidP="00427B5F">
            <w:pPr>
              <w:pStyle w:val="TableParagraph"/>
              <w:tabs>
                <w:tab w:val="left" w:pos="906"/>
                <w:tab w:val="left" w:pos="1824"/>
              </w:tabs>
              <w:ind w:right="99" w:firstLine="0"/>
            </w:pPr>
            <w:r w:rsidRPr="0085069D">
              <w:t>Profil</w:t>
            </w:r>
            <w:r w:rsidRPr="0085069D">
              <w:tab/>
              <w:t>Pelajar</w:t>
            </w:r>
            <w:r w:rsidRPr="0085069D">
              <w:tab/>
            </w:r>
            <w:r w:rsidRPr="0085069D">
              <w:rPr>
                <w:spacing w:val="-1"/>
              </w:rPr>
              <w:t>pancasila</w:t>
            </w:r>
            <w:r w:rsidRPr="0085069D">
              <w:rPr>
                <w:spacing w:val="-57"/>
              </w:rPr>
              <w:t xml:space="preserve"> </w:t>
            </w:r>
            <w:r w:rsidRPr="0085069D">
              <w:t>yang</w:t>
            </w:r>
            <w:r w:rsidRPr="0085069D">
              <w:rPr>
                <w:spacing w:val="-5"/>
              </w:rPr>
              <w:t xml:space="preserve"> </w:t>
            </w:r>
            <w:r w:rsidRPr="0085069D">
              <w:t>berkaitan</w:t>
            </w:r>
          </w:p>
        </w:tc>
        <w:tc>
          <w:tcPr>
            <w:tcW w:w="5310" w:type="dxa"/>
          </w:tcPr>
          <w:p w14:paraId="48B76321" w14:textId="77777777" w:rsidR="007C6D8B" w:rsidRPr="0085069D" w:rsidRDefault="007C6D8B" w:rsidP="00427B5F">
            <w:pPr>
              <w:pStyle w:val="TableParagraph"/>
              <w:numPr>
                <w:ilvl w:val="0"/>
                <w:numId w:val="58"/>
              </w:numPr>
              <w:tabs>
                <w:tab w:val="left" w:pos="448"/>
              </w:tabs>
              <w:ind w:right="100"/>
            </w:pPr>
            <w:r w:rsidRPr="0085069D">
              <w:t>Beriman,</w:t>
            </w:r>
            <w:r w:rsidRPr="0085069D">
              <w:rPr>
                <w:spacing w:val="21"/>
              </w:rPr>
              <w:t xml:space="preserve"> </w:t>
            </w:r>
            <w:r w:rsidRPr="0085069D">
              <w:t>bertaqwa</w:t>
            </w:r>
            <w:r w:rsidRPr="0085069D">
              <w:rPr>
                <w:spacing w:val="22"/>
              </w:rPr>
              <w:t xml:space="preserve"> </w:t>
            </w:r>
            <w:r w:rsidRPr="0085069D">
              <w:t>kepada</w:t>
            </w:r>
            <w:r w:rsidRPr="0085069D">
              <w:rPr>
                <w:spacing w:val="23"/>
              </w:rPr>
              <w:t xml:space="preserve"> </w:t>
            </w:r>
            <w:r w:rsidRPr="0085069D">
              <w:t>Tuhan</w:t>
            </w:r>
            <w:r w:rsidRPr="0085069D">
              <w:rPr>
                <w:spacing w:val="21"/>
              </w:rPr>
              <w:t xml:space="preserve"> </w:t>
            </w:r>
            <w:r w:rsidRPr="0085069D">
              <w:t>Yang</w:t>
            </w:r>
            <w:r w:rsidRPr="0085069D">
              <w:rPr>
                <w:spacing w:val="18"/>
              </w:rPr>
              <w:t xml:space="preserve"> </w:t>
            </w:r>
            <w:r w:rsidRPr="0085069D">
              <w:t>Maha</w:t>
            </w:r>
            <w:r w:rsidRPr="0085069D">
              <w:rPr>
                <w:spacing w:val="-57"/>
              </w:rPr>
              <w:t xml:space="preserve"> </w:t>
            </w:r>
            <w:r w:rsidRPr="0085069D">
              <w:t>Esa dan berahlak</w:t>
            </w:r>
            <w:r w:rsidRPr="0085069D">
              <w:rPr>
                <w:spacing w:val="-5"/>
              </w:rPr>
              <w:t xml:space="preserve"> </w:t>
            </w:r>
            <w:r w:rsidRPr="0085069D">
              <w:t>mulia;</w:t>
            </w:r>
          </w:p>
          <w:p w14:paraId="3E62B770" w14:textId="77777777" w:rsidR="007C6D8B" w:rsidRPr="0085069D" w:rsidRDefault="007C6D8B" w:rsidP="00427B5F">
            <w:pPr>
              <w:pStyle w:val="TableParagraph"/>
              <w:numPr>
                <w:ilvl w:val="0"/>
                <w:numId w:val="58"/>
              </w:numPr>
              <w:tabs>
                <w:tab w:val="left" w:pos="448"/>
              </w:tabs>
              <w:ind w:hanging="361"/>
            </w:pPr>
            <w:r w:rsidRPr="0085069D">
              <w:t>Gotong</w:t>
            </w:r>
            <w:r w:rsidRPr="0085069D">
              <w:rPr>
                <w:spacing w:val="-8"/>
              </w:rPr>
              <w:t xml:space="preserve"> </w:t>
            </w:r>
            <w:r w:rsidRPr="0085069D">
              <w:t>royong;</w:t>
            </w:r>
          </w:p>
          <w:p w14:paraId="6C242458" w14:textId="77777777" w:rsidR="007C6D8B" w:rsidRPr="0085069D" w:rsidRDefault="007C6D8B" w:rsidP="00427B5F">
            <w:pPr>
              <w:pStyle w:val="TableParagraph"/>
              <w:numPr>
                <w:ilvl w:val="0"/>
                <w:numId w:val="58"/>
              </w:numPr>
              <w:tabs>
                <w:tab w:val="left" w:pos="448"/>
              </w:tabs>
              <w:spacing w:before="40"/>
              <w:ind w:hanging="361"/>
            </w:pPr>
            <w:r w:rsidRPr="0085069D">
              <w:t>Mandiri:</w:t>
            </w:r>
          </w:p>
          <w:p w14:paraId="419329F2" w14:textId="77777777" w:rsidR="007C6D8B" w:rsidRPr="0085069D" w:rsidRDefault="007C6D8B" w:rsidP="00427B5F">
            <w:pPr>
              <w:pStyle w:val="TableParagraph"/>
              <w:numPr>
                <w:ilvl w:val="0"/>
                <w:numId w:val="58"/>
              </w:numPr>
              <w:tabs>
                <w:tab w:val="left" w:pos="448"/>
              </w:tabs>
              <w:spacing w:before="41"/>
              <w:ind w:hanging="361"/>
            </w:pPr>
            <w:r w:rsidRPr="0085069D">
              <w:t>Kreatif:</w:t>
            </w:r>
          </w:p>
          <w:p w14:paraId="45BD0AFF" w14:textId="77777777" w:rsidR="007C6D8B" w:rsidRPr="0085069D" w:rsidRDefault="007C6D8B" w:rsidP="00427B5F">
            <w:pPr>
              <w:pStyle w:val="TableParagraph"/>
              <w:numPr>
                <w:ilvl w:val="0"/>
                <w:numId w:val="58"/>
              </w:numPr>
              <w:tabs>
                <w:tab w:val="left" w:pos="448"/>
              </w:tabs>
              <w:spacing w:before="43"/>
              <w:ind w:hanging="361"/>
            </w:pPr>
            <w:r w:rsidRPr="0085069D">
              <w:t>Bernalar</w:t>
            </w:r>
            <w:r w:rsidRPr="0085069D">
              <w:rPr>
                <w:spacing w:val="-3"/>
              </w:rPr>
              <w:t xml:space="preserve"> </w:t>
            </w:r>
            <w:r w:rsidRPr="0085069D">
              <w:t>Kritis:</w:t>
            </w:r>
          </w:p>
        </w:tc>
      </w:tr>
      <w:tr w:rsidR="007C6D8B" w14:paraId="18E287AE" w14:textId="77777777" w:rsidTr="00427B5F">
        <w:trPr>
          <w:gridBefore w:val="1"/>
          <w:wBefore w:w="10" w:type="dxa"/>
          <w:trHeight w:val="248"/>
        </w:trPr>
        <w:tc>
          <w:tcPr>
            <w:tcW w:w="8185" w:type="dxa"/>
            <w:gridSpan w:val="2"/>
            <w:shd w:val="clear" w:color="auto" w:fill="9CC2E5" w:themeFill="accent5" w:themeFillTint="99"/>
          </w:tcPr>
          <w:p w14:paraId="5784B361" w14:textId="77777777" w:rsidR="007C6D8B" w:rsidRPr="0085069D" w:rsidRDefault="007C6D8B" w:rsidP="00427B5F">
            <w:pPr>
              <w:pStyle w:val="TableParagraph"/>
              <w:ind w:left="0" w:firstLine="0"/>
            </w:pPr>
          </w:p>
        </w:tc>
      </w:tr>
      <w:tr w:rsidR="007C6D8B" w14:paraId="39A3E48F" w14:textId="77777777" w:rsidTr="00427B5F">
        <w:trPr>
          <w:gridBefore w:val="1"/>
          <w:wBefore w:w="10" w:type="dxa"/>
          <w:trHeight w:val="249"/>
        </w:trPr>
        <w:tc>
          <w:tcPr>
            <w:tcW w:w="8185" w:type="dxa"/>
            <w:gridSpan w:val="2"/>
          </w:tcPr>
          <w:p w14:paraId="457BCE3D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Sarana</w:t>
            </w:r>
            <w:r w:rsidRPr="0085069D">
              <w:rPr>
                <w:spacing w:val="-1"/>
              </w:rPr>
              <w:t xml:space="preserve"> </w:t>
            </w:r>
            <w:r w:rsidRPr="0085069D">
              <w:t>dan</w:t>
            </w:r>
            <w:r w:rsidRPr="0085069D">
              <w:rPr>
                <w:spacing w:val="-1"/>
              </w:rPr>
              <w:t xml:space="preserve"> </w:t>
            </w:r>
            <w:r w:rsidRPr="0085069D">
              <w:t>Prasarana</w:t>
            </w:r>
          </w:p>
        </w:tc>
      </w:tr>
      <w:tr w:rsidR="007C6D8B" w14:paraId="08E19C6A" w14:textId="77777777" w:rsidTr="00427B5F">
        <w:trPr>
          <w:gridBefore w:val="1"/>
          <w:wBefore w:w="10" w:type="dxa"/>
          <w:trHeight w:val="249"/>
        </w:trPr>
        <w:tc>
          <w:tcPr>
            <w:tcW w:w="2875" w:type="dxa"/>
          </w:tcPr>
          <w:p w14:paraId="5F841917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Fasilitas</w:t>
            </w:r>
          </w:p>
        </w:tc>
        <w:tc>
          <w:tcPr>
            <w:tcW w:w="5310" w:type="dxa"/>
          </w:tcPr>
          <w:p w14:paraId="69C36AB5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Ruang</w:t>
            </w:r>
            <w:r w:rsidRPr="0085069D">
              <w:rPr>
                <w:spacing w:val="-6"/>
              </w:rPr>
              <w:t xml:space="preserve"> </w:t>
            </w:r>
            <w:r w:rsidRPr="0085069D">
              <w:t>kelas, papan tulis</w:t>
            </w:r>
          </w:p>
        </w:tc>
      </w:tr>
      <w:tr w:rsidR="007C6D8B" w14:paraId="4DFC9E61" w14:textId="77777777" w:rsidTr="00427B5F">
        <w:trPr>
          <w:gridBefore w:val="1"/>
          <w:wBefore w:w="10" w:type="dxa"/>
          <w:trHeight w:val="246"/>
        </w:trPr>
        <w:tc>
          <w:tcPr>
            <w:tcW w:w="2875" w:type="dxa"/>
          </w:tcPr>
          <w:p w14:paraId="523A4F3F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Bahan</w:t>
            </w:r>
            <w:r w:rsidRPr="0085069D">
              <w:rPr>
                <w:spacing w:val="-2"/>
              </w:rPr>
              <w:t xml:space="preserve"> </w:t>
            </w:r>
            <w:r w:rsidRPr="0085069D">
              <w:t>Pembelajaran</w:t>
            </w:r>
          </w:p>
        </w:tc>
        <w:tc>
          <w:tcPr>
            <w:tcW w:w="5310" w:type="dxa"/>
          </w:tcPr>
          <w:p w14:paraId="21FEFB55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Buku</w:t>
            </w:r>
            <w:r w:rsidRPr="0085069D">
              <w:rPr>
                <w:spacing w:val="-3"/>
              </w:rPr>
              <w:t xml:space="preserve"> </w:t>
            </w:r>
            <w:r w:rsidRPr="0085069D">
              <w:t>paket</w:t>
            </w:r>
            <w:r w:rsidRPr="0085069D">
              <w:rPr>
                <w:spacing w:val="-2"/>
              </w:rPr>
              <w:t xml:space="preserve"> </w:t>
            </w:r>
            <w:r w:rsidRPr="0085069D">
              <w:t>kelas</w:t>
            </w:r>
            <w:r w:rsidRPr="0085069D">
              <w:rPr>
                <w:spacing w:val="-5"/>
              </w:rPr>
              <w:t xml:space="preserve"> </w:t>
            </w:r>
            <w:r w:rsidRPr="0085069D">
              <w:t>X,</w:t>
            </w:r>
            <w:r w:rsidRPr="0085069D">
              <w:rPr>
                <w:spacing w:val="-2"/>
              </w:rPr>
              <w:t xml:space="preserve"> </w:t>
            </w:r>
            <w:r w:rsidRPr="0085069D">
              <w:t>internet</w:t>
            </w:r>
            <w:r w:rsidRPr="0085069D">
              <w:rPr>
                <w:spacing w:val="-3"/>
              </w:rPr>
              <w:t xml:space="preserve"> </w:t>
            </w:r>
            <w:r w:rsidRPr="0085069D">
              <w:t>dan</w:t>
            </w:r>
            <w:r w:rsidRPr="0085069D">
              <w:rPr>
                <w:spacing w:val="-2"/>
              </w:rPr>
              <w:t xml:space="preserve"> </w:t>
            </w:r>
            <w:r w:rsidRPr="0085069D">
              <w:t>sumber</w:t>
            </w:r>
            <w:r w:rsidRPr="0085069D">
              <w:rPr>
                <w:spacing w:val="-2"/>
              </w:rPr>
              <w:t xml:space="preserve"> </w:t>
            </w:r>
            <w:r w:rsidRPr="0085069D">
              <w:t>lainnya</w:t>
            </w:r>
          </w:p>
        </w:tc>
      </w:tr>
      <w:tr w:rsidR="007C6D8B" w14:paraId="252579BF" w14:textId="77777777" w:rsidTr="00427B5F">
        <w:trPr>
          <w:gridBefore w:val="1"/>
          <w:wBefore w:w="10" w:type="dxa"/>
          <w:trHeight w:val="248"/>
        </w:trPr>
        <w:tc>
          <w:tcPr>
            <w:tcW w:w="8185" w:type="dxa"/>
            <w:gridSpan w:val="2"/>
            <w:shd w:val="clear" w:color="auto" w:fill="9CC2E5" w:themeFill="accent5" w:themeFillTint="99"/>
          </w:tcPr>
          <w:p w14:paraId="6F54D969" w14:textId="77777777" w:rsidR="007C6D8B" w:rsidRPr="0085069D" w:rsidRDefault="007C6D8B" w:rsidP="00427B5F">
            <w:pPr>
              <w:pStyle w:val="TableParagraph"/>
              <w:ind w:left="0" w:firstLine="0"/>
            </w:pPr>
          </w:p>
        </w:tc>
      </w:tr>
      <w:tr w:rsidR="007C6D8B" w14:paraId="3A651532" w14:textId="77777777" w:rsidTr="00427B5F">
        <w:trPr>
          <w:gridBefore w:val="1"/>
          <w:wBefore w:w="10" w:type="dxa"/>
          <w:trHeight w:val="249"/>
        </w:trPr>
        <w:tc>
          <w:tcPr>
            <w:tcW w:w="8185" w:type="dxa"/>
            <w:gridSpan w:val="2"/>
          </w:tcPr>
          <w:p w14:paraId="29BC5DBE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Target</w:t>
            </w:r>
            <w:r w:rsidRPr="0085069D">
              <w:rPr>
                <w:spacing w:val="-3"/>
              </w:rPr>
              <w:t xml:space="preserve"> </w:t>
            </w:r>
            <w:r w:rsidRPr="0085069D">
              <w:t>dan</w:t>
            </w:r>
            <w:r w:rsidRPr="0085069D">
              <w:rPr>
                <w:spacing w:val="-2"/>
              </w:rPr>
              <w:t xml:space="preserve"> </w:t>
            </w:r>
            <w:r w:rsidRPr="0085069D">
              <w:t>jumlah</w:t>
            </w:r>
            <w:r w:rsidRPr="0085069D">
              <w:rPr>
                <w:spacing w:val="-2"/>
              </w:rPr>
              <w:t xml:space="preserve"> </w:t>
            </w:r>
            <w:r w:rsidRPr="0085069D">
              <w:t>peserta</w:t>
            </w:r>
            <w:r w:rsidRPr="0085069D">
              <w:rPr>
                <w:spacing w:val="-1"/>
              </w:rPr>
              <w:t xml:space="preserve"> </w:t>
            </w:r>
            <w:r w:rsidRPr="0085069D">
              <w:t>didik</w:t>
            </w:r>
          </w:p>
        </w:tc>
      </w:tr>
      <w:tr w:rsidR="007C6D8B" w14:paraId="258A8CDF" w14:textId="77777777" w:rsidTr="00427B5F">
        <w:trPr>
          <w:gridBefore w:val="1"/>
          <w:wBefore w:w="10" w:type="dxa"/>
          <w:trHeight w:val="249"/>
        </w:trPr>
        <w:tc>
          <w:tcPr>
            <w:tcW w:w="2875" w:type="dxa"/>
          </w:tcPr>
          <w:p w14:paraId="52EAEA77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Target</w:t>
            </w:r>
            <w:r w:rsidRPr="0085069D">
              <w:rPr>
                <w:spacing w:val="-3"/>
              </w:rPr>
              <w:t xml:space="preserve"> </w:t>
            </w:r>
            <w:r w:rsidRPr="0085069D">
              <w:t>Peserta</w:t>
            </w:r>
            <w:r w:rsidRPr="0085069D">
              <w:rPr>
                <w:spacing w:val="-2"/>
              </w:rPr>
              <w:t xml:space="preserve"> </w:t>
            </w:r>
            <w:r w:rsidRPr="0085069D">
              <w:t>Didik</w:t>
            </w:r>
          </w:p>
        </w:tc>
        <w:tc>
          <w:tcPr>
            <w:tcW w:w="5310" w:type="dxa"/>
          </w:tcPr>
          <w:p w14:paraId="1931C621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Semua</w:t>
            </w:r>
            <w:r w:rsidRPr="0085069D">
              <w:rPr>
                <w:spacing w:val="-2"/>
              </w:rPr>
              <w:t xml:space="preserve"> </w:t>
            </w:r>
            <w:r w:rsidRPr="0085069D">
              <w:t>peserta</w:t>
            </w:r>
            <w:r w:rsidRPr="0085069D">
              <w:rPr>
                <w:spacing w:val="-1"/>
              </w:rPr>
              <w:t xml:space="preserve"> </w:t>
            </w:r>
            <w:r w:rsidRPr="0085069D">
              <w:t>didik</w:t>
            </w:r>
            <w:r w:rsidRPr="0085069D">
              <w:rPr>
                <w:spacing w:val="-2"/>
              </w:rPr>
              <w:t xml:space="preserve"> </w:t>
            </w:r>
            <w:r w:rsidRPr="0085069D">
              <w:t>dalam</w:t>
            </w:r>
            <w:r w:rsidRPr="0085069D">
              <w:rPr>
                <w:spacing w:val="-3"/>
              </w:rPr>
              <w:t xml:space="preserve"> </w:t>
            </w:r>
            <w:r w:rsidRPr="0085069D">
              <w:t>kelas</w:t>
            </w:r>
          </w:p>
        </w:tc>
      </w:tr>
      <w:tr w:rsidR="007C6D8B" w14:paraId="51F08315" w14:textId="77777777" w:rsidTr="00427B5F">
        <w:trPr>
          <w:gridBefore w:val="1"/>
          <w:wBefore w:w="10" w:type="dxa"/>
          <w:trHeight w:val="248"/>
        </w:trPr>
        <w:tc>
          <w:tcPr>
            <w:tcW w:w="2875" w:type="dxa"/>
          </w:tcPr>
          <w:p w14:paraId="4F4B1948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Jumlah</w:t>
            </w:r>
            <w:r w:rsidRPr="0085069D">
              <w:rPr>
                <w:spacing w:val="-1"/>
              </w:rPr>
              <w:t xml:space="preserve"> </w:t>
            </w:r>
            <w:r w:rsidRPr="0085069D">
              <w:t>Peserta Didik</w:t>
            </w:r>
          </w:p>
        </w:tc>
        <w:tc>
          <w:tcPr>
            <w:tcW w:w="5310" w:type="dxa"/>
          </w:tcPr>
          <w:p w14:paraId="0F15C9EF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Sebanyak</w:t>
            </w:r>
            <w:r w:rsidRPr="0085069D">
              <w:rPr>
                <w:spacing w:val="-3"/>
              </w:rPr>
              <w:t xml:space="preserve"> </w:t>
            </w:r>
            <w:r w:rsidRPr="0085069D">
              <w:t>maksimal</w:t>
            </w:r>
            <w:r w:rsidRPr="0085069D">
              <w:rPr>
                <w:spacing w:val="-2"/>
              </w:rPr>
              <w:t xml:space="preserve"> </w:t>
            </w:r>
            <w:r w:rsidRPr="0085069D">
              <w:t>33</w:t>
            </w:r>
            <w:r w:rsidRPr="0085069D">
              <w:rPr>
                <w:spacing w:val="-2"/>
              </w:rPr>
              <w:t xml:space="preserve"> </w:t>
            </w:r>
            <w:r w:rsidRPr="0085069D">
              <w:t>peserta</w:t>
            </w:r>
            <w:r w:rsidRPr="0085069D">
              <w:rPr>
                <w:spacing w:val="-1"/>
              </w:rPr>
              <w:t xml:space="preserve"> </w:t>
            </w:r>
            <w:r w:rsidRPr="0085069D">
              <w:t>didik</w:t>
            </w:r>
            <w:r w:rsidRPr="0085069D">
              <w:rPr>
                <w:spacing w:val="-2"/>
              </w:rPr>
              <w:t xml:space="preserve"> </w:t>
            </w:r>
            <w:r w:rsidRPr="0085069D">
              <w:t>kelas</w:t>
            </w:r>
            <w:r w:rsidRPr="0085069D">
              <w:rPr>
                <w:spacing w:val="-8"/>
              </w:rPr>
              <w:t xml:space="preserve"> </w:t>
            </w:r>
            <w:r w:rsidRPr="0085069D">
              <w:t>X</w:t>
            </w:r>
          </w:p>
        </w:tc>
      </w:tr>
      <w:tr w:rsidR="007C6D8B" w14:paraId="71ACDE67" w14:textId="77777777" w:rsidTr="00427B5F">
        <w:trPr>
          <w:gridBefore w:val="1"/>
          <w:wBefore w:w="10" w:type="dxa"/>
          <w:trHeight w:val="249"/>
        </w:trPr>
        <w:tc>
          <w:tcPr>
            <w:tcW w:w="8185" w:type="dxa"/>
            <w:gridSpan w:val="2"/>
            <w:shd w:val="clear" w:color="auto" w:fill="9CC2E5" w:themeFill="accent5" w:themeFillTint="99"/>
          </w:tcPr>
          <w:p w14:paraId="12E18B62" w14:textId="77777777" w:rsidR="007C6D8B" w:rsidRPr="0085069D" w:rsidRDefault="007C6D8B" w:rsidP="00427B5F">
            <w:pPr>
              <w:pStyle w:val="TableParagraph"/>
              <w:ind w:left="0" w:firstLine="0"/>
            </w:pPr>
          </w:p>
        </w:tc>
      </w:tr>
      <w:tr w:rsidR="007C6D8B" w14:paraId="2EEC8E03" w14:textId="77777777" w:rsidTr="00427B5F">
        <w:trPr>
          <w:gridBefore w:val="1"/>
          <w:wBefore w:w="10" w:type="dxa"/>
          <w:trHeight w:val="245"/>
        </w:trPr>
        <w:tc>
          <w:tcPr>
            <w:tcW w:w="8185" w:type="dxa"/>
            <w:gridSpan w:val="2"/>
          </w:tcPr>
          <w:p w14:paraId="0FDD1147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Model</w:t>
            </w:r>
            <w:r w:rsidRPr="0085069D">
              <w:rPr>
                <w:spacing w:val="-3"/>
              </w:rPr>
              <w:t xml:space="preserve"> </w:t>
            </w:r>
            <w:r w:rsidRPr="0085069D">
              <w:t>Pembelajaran</w:t>
            </w:r>
          </w:p>
        </w:tc>
      </w:tr>
      <w:tr w:rsidR="007C6D8B" w14:paraId="2F490ECC" w14:textId="77777777" w:rsidTr="00427B5F">
        <w:trPr>
          <w:gridBefore w:val="1"/>
          <w:wBefore w:w="10" w:type="dxa"/>
          <w:trHeight w:val="500"/>
        </w:trPr>
        <w:tc>
          <w:tcPr>
            <w:tcW w:w="2875" w:type="dxa"/>
          </w:tcPr>
          <w:p w14:paraId="4410CBED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Model</w:t>
            </w:r>
            <w:r w:rsidRPr="0085069D">
              <w:rPr>
                <w:spacing w:val="41"/>
              </w:rPr>
              <w:t xml:space="preserve"> </w:t>
            </w:r>
            <w:r w:rsidRPr="0085069D">
              <w:t>Pembelajaran</w:t>
            </w:r>
            <w:r w:rsidRPr="0085069D">
              <w:rPr>
                <w:spacing w:val="41"/>
              </w:rPr>
              <w:t xml:space="preserve"> </w:t>
            </w:r>
            <w:r w:rsidRPr="0085069D">
              <w:t>yang</w:t>
            </w:r>
          </w:p>
          <w:p w14:paraId="536C1DD6" w14:textId="77777777" w:rsidR="007C6D8B" w:rsidRPr="0085069D" w:rsidRDefault="007C6D8B" w:rsidP="00427B5F">
            <w:pPr>
              <w:pStyle w:val="TableParagraph"/>
              <w:spacing w:before="40"/>
              <w:ind w:firstLine="0"/>
            </w:pPr>
            <w:r w:rsidRPr="0085069D">
              <w:t>digunakan</w:t>
            </w:r>
          </w:p>
        </w:tc>
        <w:tc>
          <w:tcPr>
            <w:tcW w:w="5310" w:type="dxa"/>
          </w:tcPr>
          <w:p w14:paraId="75C1734E" w14:textId="77777777" w:rsidR="007C6D8B" w:rsidRPr="0085069D" w:rsidRDefault="007C6D8B" w:rsidP="00427B5F">
            <w:pPr>
              <w:pStyle w:val="TableParagraph"/>
              <w:ind w:left="107" w:firstLine="0"/>
              <w:rPr>
                <w:lang w:val="en-US"/>
              </w:rPr>
            </w:pPr>
            <w:r w:rsidRPr="0085069D">
              <w:t>Model</w:t>
            </w:r>
            <w:r w:rsidRPr="0085069D">
              <w:rPr>
                <w:spacing w:val="72"/>
              </w:rPr>
              <w:t xml:space="preserve"> </w:t>
            </w:r>
            <w:r w:rsidRPr="0085069D">
              <w:t xml:space="preserve">Pembelajaran  </w:t>
            </w:r>
            <w:r w:rsidRPr="0085069D">
              <w:rPr>
                <w:spacing w:val="6"/>
              </w:rPr>
              <w:t xml:space="preserve"> </w:t>
            </w:r>
            <w:r w:rsidRPr="0085069D">
              <w:rPr>
                <w:lang w:val="en-US"/>
              </w:rPr>
              <w:t>Numbered Head Together</w:t>
            </w:r>
          </w:p>
          <w:p w14:paraId="19716C01" w14:textId="77777777" w:rsidR="007C6D8B" w:rsidRPr="0085069D" w:rsidRDefault="007C6D8B" w:rsidP="00427B5F">
            <w:pPr>
              <w:pStyle w:val="TableParagraph"/>
              <w:spacing w:before="40"/>
              <w:ind w:left="107" w:firstLine="0"/>
            </w:pPr>
          </w:p>
        </w:tc>
      </w:tr>
      <w:tr w:rsidR="007C6D8B" w14:paraId="6BE48BF5" w14:textId="77777777" w:rsidTr="00427B5F">
        <w:trPr>
          <w:gridBefore w:val="1"/>
          <w:wBefore w:w="10" w:type="dxa"/>
          <w:trHeight w:val="248"/>
        </w:trPr>
        <w:tc>
          <w:tcPr>
            <w:tcW w:w="8185" w:type="dxa"/>
            <w:gridSpan w:val="2"/>
            <w:shd w:val="clear" w:color="auto" w:fill="A8D08D" w:themeFill="accent6" w:themeFillTint="99"/>
          </w:tcPr>
          <w:p w14:paraId="20C976F0" w14:textId="77777777" w:rsidR="007C6D8B" w:rsidRPr="0085069D" w:rsidRDefault="007C6D8B" w:rsidP="00427B5F">
            <w:pPr>
              <w:pStyle w:val="TableParagraph"/>
              <w:ind w:left="2867" w:right="2864" w:firstLine="0"/>
              <w:jc w:val="center"/>
            </w:pPr>
            <w:r w:rsidRPr="0085069D">
              <w:t>KOMPONEN</w:t>
            </w:r>
            <w:r w:rsidRPr="0085069D">
              <w:rPr>
                <w:spacing w:val="-2"/>
              </w:rPr>
              <w:t xml:space="preserve"> </w:t>
            </w:r>
            <w:r w:rsidRPr="0085069D">
              <w:t>INTI</w:t>
            </w:r>
          </w:p>
        </w:tc>
      </w:tr>
      <w:tr w:rsidR="007C6D8B" w14:paraId="29AA3F96" w14:textId="77777777" w:rsidTr="00427B5F">
        <w:trPr>
          <w:trHeight w:val="365"/>
        </w:trPr>
        <w:tc>
          <w:tcPr>
            <w:tcW w:w="2885" w:type="dxa"/>
            <w:gridSpan w:val="2"/>
          </w:tcPr>
          <w:p w14:paraId="39DA2DBD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Topik</w:t>
            </w:r>
          </w:p>
        </w:tc>
        <w:tc>
          <w:tcPr>
            <w:tcW w:w="5310" w:type="dxa"/>
          </w:tcPr>
          <w:p w14:paraId="02198FB2" w14:textId="77777777" w:rsidR="007C6D8B" w:rsidRPr="0085069D" w:rsidRDefault="007C6D8B" w:rsidP="00427B5F">
            <w:pPr>
              <w:pStyle w:val="TableParagraph"/>
              <w:ind w:left="107" w:firstLine="0"/>
            </w:pPr>
            <w:r w:rsidRPr="0085069D">
              <w:t>Peluang</w:t>
            </w:r>
            <w:r w:rsidRPr="0085069D">
              <w:rPr>
                <w:spacing w:val="-4"/>
              </w:rPr>
              <w:t xml:space="preserve"> </w:t>
            </w:r>
            <w:r w:rsidRPr="0085069D">
              <w:t>kejadian</w:t>
            </w:r>
          </w:p>
        </w:tc>
      </w:tr>
      <w:tr w:rsidR="007C6D8B" w14:paraId="5EFF9466" w14:textId="77777777" w:rsidTr="00427B5F">
        <w:trPr>
          <w:trHeight w:val="2510"/>
        </w:trPr>
        <w:tc>
          <w:tcPr>
            <w:tcW w:w="2885" w:type="dxa"/>
            <w:gridSpan w:val="2"/>
          </w:tcPr>
          <w:p w14:paraId="03561F83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lastRenderedPageBreak/>
              <w:t>Tujuan</w:t>
            </w:r>
            <w:r w:rsidRPr="0085069D">
              <w:rPr>
                <w:spacing w:val="-4"/>
              </w:rPr>
              <w:t xml:space="preserve"> </w:t>
            </w:r>
            <w:r w:rsidRPr="0085069D">
              <w:t>Pembelajaran</w:t>
            </w:r>
          </w:p>
        </w:tc>
        <w:tc>
          <w:tcPr>
            <w:tcW w:w="5310" w:type="dxa"/>
          </w:tcPr>
          <w:p w14:paraId="1A0389AF" w14:textId="77777777" w:rsidR="007C6D8B" w:rsidRPr="0085069D" w:rsidRDefault="007C6D8B" w:rsidP="00427B5F">
            <w:pPr>
              <w:pStyle w:val="TableParagraph"/>
              <w:numPr>
                <w:ilvl w:val="0"/>
                <w:numId w:val="61"/>
              </w:numPr>
              <w:tabs>
                <w:tab w:val="left" w:pos="447"/>
                <w:tab w:val="left" w:pos="448"/>
              </w:tabs>
              <w:ind w:right="92"/>
            </w:pPr>
            <w:r w:rsidRPr="0085069D">
              <w:t>Peserta</w:t>
            </w:r>
            <w:r w:rsidRPr="0085069D">
              <w:rPr>
                <w:spacing w:val="15"/>
              </w:rPr>
              <w:t xml:space="preserve"> </w:t>
            </w:r>
            <w:r w:rsidRPr="0085069D">
              <w:t>didik</w:t>
            </w:r>
            <w:r w:rsidRPr="0085069D">
              <w:rPr>
                <w:spacing w:val="14"/>
              </w:rPr>
              <w:t xml:space="preserve"> </w:t>
            </w:r>
            <w:r w:rsidRPr="0085069D">
              <w:t>dapat</w:t>
            </w:r>
            <w:r w:rsidRPr="0085069D">
              <w:rPr>
                <w:spacing w:val="12"/>
              </w:rPr>
              <w:t xml:space="preserve"> </w:t>
            </w:r>
            <w:r w:rsidRPr="0085069D">
              <w:t>menjelaskan</w:t>
            </w:r>
            <w:r w:rsidRPr="0085069D">
              <w:rPr>
                <w:spacing w:val="14"/>
              </w:rPr>
              <w:t xml:space="preserve"> </w:t>
            </w:r>
            <w:r w:rsidRPr="0085069D">
              <w:t>pelu</w:t>
            </w:r>
            <w:r w:rsidRPr="0085069D">
              <w:rPr>
                <w:lang w:val="en-US"/>
              </w:rPr>
              <w:t>a</w:t>
            </w:r>
            <w:r w:rsidRPr="0085069D">
              <w:t>ng,</w:t>
            </w:r>
            <w:r w:rsidRPr="0085069D">
              <w:rPr>
                <w:spacing w:val="14"/>
              </w:rPr>
              <w:t xml:space="preserve"> </w:t>
            </w:r>
            <w:r w:rsidRPr="0085069D">
              <w:t>ruang</w:t>
            </w:r>
            <w:r w:rsidRPr="0085069D">
              <w:rPr>
                <w:lang w:val="en-US"/>
              </w:rPr>
              <w:t xml:space="preserve"> </w:t>
            </w:r>
            <w:r w:rsidRPr="0085069D">
              <w:rPr>
                <w:spacing w:val="-57"/>
              </w:rPr>
              <w:t xml:space="preserve"> </w:t>
            </w:r>
            <w:r w:rsidRPr="0085069D">
              <w:t>sampel</w:t>
            </w:r>
            <w:r w:rsidRPr="0085069D">
              <w:rPr>
                <w:spacing w:val="-1"/>
              </w:rPr>
              <w:t xml:space="preserve"> </w:t>
            </w:r>
            <w:r w:rsidRPr="0085069D">
              <w:t>dan kejadian.</w:t>
            </w:r>
          </w:p>
          <w:p w14:paraId="14C5AEAE" w14:textId="77777777" w:rsidR="007C6D8B" w:rsidRPr="0085069D" w:rsidRDefault="007C6D8B" w:rsidP="00427B5F">
            <w:pPr>
              <w:pStyle w:val="TableParagraph"/>
              <w:numPr>
                <w:ilvl w:val="0"/>
                <w:numId w:val="61"/>
              </w:numPr>
              <w:tabs>
                <w:tab w:val="left" w:pos="447"/>
                <w:tab w:val="left" w:pos="448"/>
                <w:tab w:val="left" w:pos="1373"/>
                <w:tab w:val="left" w:pos="2100"/>
                <w:tab w:val="left" w:pos="2851"/>
                <w:tab w:val="left" w:pos="4281"/>
              </w:tabs>
              <w:ind w:right="100"/>
            </w:pPr>
            <w:r w:rsidRPr="0085069D">
              <w:t>Peserta</w:t>
            </w:r>
            <w:r w:rsidRPr="0085069D">
              <w:tab/>
              <w:t>didik</w:t>
            </w:r>
            <w:r w:rsidRPr="0085069D">
              <w:tab/>
              <w:t>dapat</w:t>
            </w:r>
            <w:r w:rsidRPr="0085069D">
              <w:tab/>
              <w:t>menjelaskan</w:t>
            </w:r>
            <w:r w:rsidRPr="0085069D">
              <w:tab/>
            </w:r>
            <w:r w:rsidRPr="0085069D">
              <w:rPr>
                <w:spacing w:val="-1"/>
              </w:rPr>
              <w:t>tentang</w:t>
            </w:r>
            <w:r w:rsidRPr="0085069D">
              <w:rPr>
                <w:spacing w:val="-57"/>
              </w:rPr>
              <w:t xml:space="preserve"> </w:t>
            </w:r>
            <w:r w:rsidRPr="0085069D">
              <w:t>peluang</w:t>
            </w:r>
            <w:r w:rsidRPr="0085069D">
              <w:rPr>
                <w:spacing w:val="-6"/>
              </w:rPr>
              <w:t xml:space="preserve"> </w:t>
            </w:r>
            <w:r w:rsidRPr="0085069D">
              <w:t>kejadian suatu percobaan</w:t>
            </w:r>
            <w:r w:rsidRPr="0085069D">
              <w:rPr>
                <w:spacing w:val="-1"/>
              </w:rPr>
              <w:t xml:space="preserve"> </w:t>
            </w:r>
            <w:r w:rsidRPr="0085069D">
              <w:t>acak</w:t>
            </w:r>
            <w:r>
              <w:rPr>
                <w:lang w:val="en-US"/>
              </w:rPr>
              <w:t>.</w:t>
            </w:r>
          </w:p>
          <w:p w14:paraId="7ECB1436" w14:textId="77777777" w:rsidR="007C6D8B" w:rsidRPr="0085069D" w:rsidRDefault="007C6D8B" w:rsidP="00427B5F">
            <w:pPr>
              <w:pStyle w:val="TableParagraph"/>
              <w:numPr>
                <w:ilvl w:val="0"/>
                <w:numId w:val="61"/>
              </w:numPr>
              <w:tabs>
                <w:tab w:val="left" w:pos="447"/>
                <w:tab w:val="left" w:pos="448"/>
              </w:tabs>
              <w:ind w:right="101"/>
            </w:pPr>
            <w:r w:rsidRPr="0085069D">
              <w:t>Peserta</w:t>
            </w:r>
            <w:r w:rsidRPr="0085069D">
              <w:rPr>
                <w:spacing w:val="10"/>
              </w:rPr>
              <w:t xml:space="preserve"> </w:t>
            </w:r>
            <w:r w:rsidRPr="0085069D">
              <w:t>didik</w:t>
            </w:r>
            <w:r w:rsidRPr="0085069D">
              <w:rPr>
                <w:spacing w:val="9"/>
              </w:rPr>
              <w:t xml:space="preserve"> </w:t>
            </w:r>
            <w:r w:rsidRPr="0085069D">
              <w:t>dapat</w:t>
            </w:r>
            <w:r w:rsidRPr="0085069D">
              <w:rPr>
                <w:spacing w:val="10"/>
              </w:rPr>
              <w:t xml:space="preserve"> </w:t>
            </w:r>
            <w:r w:rsidRPr="0085069D">
              <w:t>menentukan</w:t>
            </w:r>
            <w:r w:rsidRPr="0085069D">
              <w:rPr>
                <w:spacing w:val="9"/>
              </w:rPr>
              <w:t xml:space="preserve"> </w:t>
            </w:r>
            <w:r w:rsidRPr="0085069D">
              <w:t>frekuensi</w:t>
            </w:r>
            <w:r>
              <w:rPr>
                <w:lang w:val="en-US"/>
              </w:rPr>
              <w:t xml:space="preserve"> </w:t>
            </w:r>
            <w:r w:rsidRPr="0085069D">
              <w:rPr>
                <w:spacing w:val="-57"/>
              </w:rPr>
              <w:t xml:space="preserve"> </w:t>
            </w:r>
            <w:r w:rsidRPr="0085069D">
              <w:t>harapan</w:t>
            </w:r>
            <w:r w:rsidRPr="0085069D">
              <w:rPr>
                <w:spacing w:val="-1"/>
              </w:rPr>
              <w:t xml:space="preserve"> </w:t>
            </w:r>
            <w:r w:rsidRPr="0085069D">
              <w:t>dari</w:t>
            </w:r>
            <w:r w:rsidRPr="0085069D">
              <w:rPr>
                <w:spacing w:val="1"/>
              </w:rPr>
              <w:t xml:space="preserve"> </w:t>
            </w:r>
            <w:r w:rsidRPr="0085069D">
              <w:t>suatu percobaan</w:t>
            </w:r>
            <w:r>
              <w:rPr>
                <w:lang w:val="en-US"/>
              </w:rPr>
              <w:t>.</w:t>
            </w:r>
          </w:p>
          <w:p w14:paraId="4FD35500" w14:textId="77777777" w:rsidR="007C6D8B" w:rsidRPr="0085069D" w:rsidRDefault="007C6D8B" w:rsidP="00427B5F">
            <w:pPr>
              <w:pStyle w:val="TableParagraph"/>
              <w:numPr>
                <w:ilvl w:val="0"/>
                <w:numId w:val="61"/>
              </w:numPr>
              <w:tabs>
                <w:tab w:val="left" w:pos="447"/>
                <w:tab w:val="left" w:pos="448"/>
              </w:tabs>
              <w:ind w:right="95"/>
            </w:pPr>
            <w:r w:rsidRPr="0085069D">
              <w:t>Peserta</w:t>
            </w:r>
            <w:r w:rsidRPr="0085069D">
              <w:rPr>
                <w:spacing w:val="-7"/>
              </w:rPr>
              <w:t xml:space="preserve"> </w:t>
            </w:r>
            <w:r w:rsidRPr="0085069D">
              <w:t>didik</w:t>
            </w:r>
            <w:r w:rsidRPr="0085069D">
              <w:rPr>
                <w:spacing w:val="-8"/>
              </w:rPr>
              <w:t xml:space="preserve"> </w:t>
            </w:r>
            <w:r w:rsidRPr="0085069D">
              <w:t>dapat</w:t>
            </w:r>
            <w:r w:rsidRPr="0085069D">
              <w:rPr>
                <w:spacing w:val="-10"/>
              </w:rPr>
              <w:t xml:space="preserve"> </w:t>
            </w:r>
            <w:r w:rsidRPr="0085069D">
              <w:t>menentukan</w:t>
            </w:r>
            <w:r w:rsidRPr="0085069D">
              <w:rPr>
                <w:spacing w:val="-4"/>
              </w:rPr>
              <w:t xml:space="preserve"> </w:t>
            </w:r>
            <w:r w:rsidRPr="0085069D">
              <w:t>kejadian</w:t>
            </w:r>
            <w:r w:rsidRPr="0085069D">
              <w:rPr>
                <w:spacing w:val="-8"/>
              </w:rPr>
              <w:t xml:space="preserve"> </w:t>
            </w:r>
            <w:r w:rsidRPr="0085069D">
              <w:t>saling</w:t>
            </w:r>
            <w:r w:rsidRPr="0085069D">
              <w:rPr>
                <w:spacing w:val="-57"/>
              </w:rPr>
              <w:t xml:space="preserve"> </w:t>
            </w:r>
            <w:r>
              <w:rPr>
                <w:spacing w:val="-57"/>
                <w:lang w:val="en-US"/>
              </w:rPr>
              <w:t xml:space="preserve">  </w:t>
            </w:r>
            <w:proofErr w:type="spellStart"/>
            <w:r w:rsidRPr="0085069D">
              <w:rPr>
                <w:lang w:val="en-US"/>
              </w:rPr>
              <w:t>lepas</w:t>
            </w:r>
            <w:proofErr w:type="spellEnd"/>
            <w:r>
              <w:rPr>
                <w:lang w:val="en-US"/>
              </w:rPr>
              <w:t>.</w:t>
            </w:r>
          </w:p>
          <w:p w14:paraId="7970C4BA" w14:textId="77777777" w:rsidR="007C6D8B" w:rsidRPr="0085069D" w:rsidRDefault="007C6D8B" w:rsidP="00427B5F">
            <w:pPr>
              <w:pStyle w:val="TableParagraph"/>
              <w:numPr>
                <w:ilvl w:val="0"/>
                <w:numId w:val="61"/>
              </w:numPr>
              <w:tabs>
                <w:tab w:val="left" w:pos="447"/>
                <w:tab w:val="left" w:pos="448"/>
              </w:tabs>
              <w:ind w:hanging="405"/>
            </w:pPr>
            <w:r w:rsidRPr="0085069D">
              <w:t>Peserta</w:t>
            </w:r>
            <w:r w:rsidRPr="0085069D">
              <w:rPr>
                <w:spacing w:val="22"/>
              </w:rPr>
              <w:t xml:space="preserve"> </w:t>
            </w:r>
            <w:r w:rsidRPr="0085069D">
              <w:t>didik</w:t>
            </w:r>
            <w:r w:rsidRPr="0085069D">
              <w:rPr>
                <w:spacing w:val="22"/>
              </w:rPr>
              <w:t xml:space="preserve"> </w:t>
            </w:r>
            <w:r w:rsidRPr="0085069D">
              <w:t>dapat</w:t>
            </w:r>
            <w:r w:rsidRPr="0085069D">
              <w:rPr>
                <w:spacing w:val="23"/>
              </w:rPr>
              <w:t xml:space="preserve"> </w:t>
            </w:r>
            <w:r w:rsidRPr="0085069D">
              <w:t>menentukan</w:t>
            </w:r>
            <w:r w:rsidRPr="0085069D">
              <w:rPr>
                <w:spacing w:val="22"/>
              </w:rPr>
              <w:t xml:space="preserve"> </w:t>
            </w:r>
            <w:r w:rsidRPr="0085069D">
              <w:t>peluang</w:t>
            </w:r>
            <w:r w:rsidRPr="0085069D">
              <w:rPr>
                <w:spacing w:val="18"/>
              </w:rPr>
              <w:t xml:space="preserve"> </w:t>
            </w:r>
            <w:r w:rsidRPr="0085069D">
              <w:t>tidak</w:t>
            </w:r>
          </w:p>
          <w:p w14:paraId="76380AB4" w14:textId="77777777" w:rsidR="007C6D8B" w:rsidRPr="0085069D" w:rsidRDefault="007C6D8B" w:rsidP="00427B5F">
            <w:pPr>
              <w:pStyle w:val="TableParagraph"/>
              <w:spacing w:before="35"/>
              <w:ind w:left="447" w:firstLine="0"/>
              <w:rPr>
                <w:lang w:val="en-US"/>
              </w:rPr>
            </w:pPr>
            <w:r w:rsidRPr="0085069D">
              <w:t>kejadian</w:t>
            </w:r>
            <w:r w:rsidRPr="0085069D">
              <w:rPr>
                <w:spacing w:val="-1"/>
              </w:rPr>
              <w:t xml:space="preserve"> </w:t>
            </w:r>
            <w:r w:rsidRPr="0085069D">
              <w:t>saling</w:t>
            </w:r>
            <w:r w:rsidRPr="0085069D">
              <w:rPr>
                <w:spacing w:val="-6"/>
              </w:rPr>
              <w:t xml:space="preserve"> </w:t>
            </w:r>
            <w:proofErr w:type="spellStart"/>
            <w:r w:rsidRPr="0085069D">
              <w:rPr>
                <w:lang w:val="en-US"/>
              </w:rPr>
              <w:t>lepas</w:t>
            </w:r>
            <w:proofErr w:type="spellEnd"/>
            <w:r>
              <w:rPr>
                <w:lang w:val="en-US"/>
              </w:rPr>
              <w:t>.</w:t>
            </w:r>
          </w:p>
        </w:tc>
      </w:tr>
      <w:tr w:rsidR="007C6D8B" w14:paraId="3FDA6113" w14:textId="77777777" w:rsidTr="00427B5F">
        <w:trPr>
          <w:trHeight w:val="1430"/>
        </w:trPr>
        <w:tc>
          <w:tcPr>
            <w:tcW w:w="2885" w:type="dxa"/>
            <w:gridSpan w:val="2"/>
          </w:tcPr>
          <w:p w14:paraId="0DECF462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Pemahaman</w:t>
            </w:r>
            <w:r w:rsidRPr="0085069D">
              <w:rPr>
                <w:spacing w:val="-2"/>
              </w:rPr>
              <w:t xml:space="preserve"> </w:t>
            </w:r>
            <w:r w:rsidRPr="0085069D">
              <w:t>Bermakna</w:t>
            </w:r>
          </w:p>
        </w:tc>
        <w:tc>
          <w:tcPr>
            <w:tcW w:w="5310" w:type="dxa"/>
          </w:tcPr>
          <w:p w14:paraId="56681995" w14:textId="77777777" w:rsidR="007C6D8B" w:rsidRPr="0085069D" w:rsidRDefault="007C6D8B" w:rsidP="00427B5F">
            <w:pPr>
              <w:pStyle w:val="TableParagraph"/>
              <w:numPr>
                <w:ilvl w:val="0"/>
                <w:numId w:val="60"/>
              </w:numPr>
              <w:tabs>
                <w:tab w:val="left" w:pos="447"/>
                <w:tab w:val="left" w:pos="448"/>
              </w:tabs>
              <w:ind w:right="100"/>
            </w:pPr>
            <w:r w:rsidRPr="0085069D">
              <w:t>Terdapat</w:t>
            </w:r>
            <w:r w:rsidRPr="0085069D">
              <w:rPr>
                <w:spacing w:val="4"/>
              </w:rPr>
              <w:t xml:space="preserve"> </w:t>
            </w:r>
            <w:r w:rsidRPr="0085069D">
              <w:t>beberapa</w:t>
            </w:r>
            <w:r w:rsidRPr="0085069D">
              <w:rPr>
                <w:spacing w:val="4"/>
              </w:rPr>
              <w:t xml:space="preserve"> </w:t>
            </w:r>
            <w:r w:rsidRPr="0085069D">
              <w:t>macam</w:t>
            </w:r>
            <w:r w:rsidRPr="0085069D">
              <w:rPr>
                <w:spacing w:val="3"/>
              </w:rPr>
              <w:t xml:space="preserve"> </w:t>
            </w:r>
            <w:r w:rsidRPr="0085069D">
              <w:t>peluang</w:t>
            </w:r>
            <w:r w:rsidRPr="0085069D">
              <w:rPr>
                <w:spacing w:val="57"/>
              </w:rPr>
              <w:t xml:space="preserve"> </w:t>
            </w:r>
            <w:r w:rsidRPr="0085069D">
              <w:t>kejadian,</w:t>
            </w:r>
            <w:r w:rsidRPr="0085069D">
              <w:rPr>
                <w:spacing w:val="-57"/>
              </w:rPr>
              <w:t xml:space="preserve"> </w:t>
            </w:r>
            <w:r w:rsidRPr="0085069D">
              <w:t>dan</w:t>
            </w:r>
            <w:r w:rsidRPr="0085069D">
              <w:rPr>
                <w:spacing w:val="-2"/>
              </w:rPr>
              <w:t xml:space="preserve"> </w:t>
            </w:r>
            <w:r w:rsidRPr="0085069D">
              <w:t>salah</w:t>
            </w:r>
            <w:r w:rsidRPr="0085069D">
              <w:rPr>
                <w:spacing w:val="-2"/>
              </w:rPr>
              <w:t xml:space="preserve"> </w:t>
            </w:r>
            <w:r w:rsidRPr="0085069D">
              <w:t>satunya</w:t>
            </w:r>
            <w:r w:rsidRPr="0085069D">
              <w:rPr>
                <w:spacing w:val="-1"/>
              </w:rPr>
              <w:t xml:space="preserve"> </w:t>
            </w:r>
            <w:r w:rsidRPr="0085069D">
              <w:t>adalah</w:t>
            </w:r>
            <w:r w:rsidRPr="0085069D">
              <w:rPr>
                <w:spacing w:val="-2"/>
              </w:rPr>
              <w:t xml:space="preserve"> </w:t>
            </w:r>
            <w:r w:rsidRPr="0085069D">
              <w:t>kejadian</w:t>
            </w:r>
            <w:r w:rsidRPr="0085069D">
              <w:rPr>
                <w:spacing w:val="-1"/>
              </w:rPr>
              <w:t xml:space="preserve"> </w:t>
            </w:r>
            <w:r w:rsidRPr="0085069D">
              <w:t>saling</w:t>
            </w:r>
            <w:r w:rsidRPr="0085069D">
              <w:rPr>
                <w:spacing w:val="-7"/>
              </w:rPr>
              <w:t xml:space="preserve"> </w:t>
            </w:r>
            <w:r w:rsidRPr="0085069D">
              <w:t>lepas</w:t>
            </w:r>
            <w:r>
              <w:rPr>
                <w:lang w:val="en-US"/>
              </w:rPr>
              <w:t>.</w:t>
            </w:r>
          </w:p>
          <w:p w14:paraId="72AA5BFE" w14:textId="77777777" w:rsidR="007C6D8B" w:rsidRPr="0085069D" w:rsidRDefault="007C6D8B" w:rsidP="00427B5F">
            <w:pPr>
              <w:pStyle w:val="TableParagraph"/>
              <w:numPr>
                <w:ilvl w:val="0"/>
                <w:numId w:val="60"/>
              </w:numPr>
              <w:tabs>
                <w:tab w:val="left" w:pos="447"/>
                <w:tab w:val="left" w:pos="448"/>
              </w:tabs>
            </w:pPr>
            <w:r w:rsidRPr="0085069D">
              <w:t>Kejadian</w:t>
            </w:r>
            <w:r w:rsidRPr="0085069D">
              <w:rPr>
                <w:spacing w:val="51"/>
              </w:rPr>
              <w:t xml:space="preserve"> </w:t>
            </w:r>
            <w:r w:rsidRPr="0085069D">
              <w:t>A</w:t>
            </w:r>
            <w:r w:rsidRPr="0085069D">
              <w:rPr>
                <w:spacing w:val="50"/>
              </w:rPr>
              <w:t xml:space="preserve"> </w:t>
            </w:r>
            <w:r w:rsidRPr="0085069D">
              <w:t>dan</w:t>
            </w:r>
            <w:r w:rsidRPr="0085069D">
              <w:rPr>
                <w:spacing w:val="52"/>
              </w:rPr>
              <w:t xml:space="preserve"> </w:t>
            </w:r>
            <w:r w:rsidRPr="0085069D">
              <w:t>kejadian</w:t>
            </w:r>
            <w:r w:rsidRPr="0085069D">
              <w:rPr>
                <w:spacing w:val="51"/>
              </w:rPr>
              <w:t xml:space="preserve"> </w:t>
            </w:r>
            <w:r w:rsidRPr="0085069D">
              <w:t>B</w:t>
            </w:r>
            <w:r w:rsidRPr="0085069D">
              <w:rPr>
                <w:spacing w:val="48"/>
              </w:rPr>
              <w:t xml:space="preserve"> </w:t>
            </w:r>
            <w:r w:rsidRPr="0085069D">
              <w:t>dikatakan</w:t>
            </w:r>
            <w:r w:rsidRPr="0085069D">
              <w:rPr>
                <w:spacing w:val="51"/>
              </w:rPr>
              <w:t xml:space="preserve"> </w:t>
            </w:r>
            <w:r w:rsidRPr="0085069D">
              <w:t>saling</w:t>
            </w:r>
          </w:p>
          <w:p w14:paraId="0C980A93" w14:textId="77777777" w:rsidR="007C6D8B" w:rsidRPr="0085069D" w:rsidRDefault="007C6D8B" w:rsidP="00427B5F">
            <w:pPr>
              <w:pStyle w:val="TableParagraph"/>
              <w:spacing w:before="3"/>
              <w:ind w:left="447" w:firstLine="0"/>
              <w:rPr>
                <w:lang w:val="en-US"/>
              </w:rPr>
            </w:pPr>
            <w:r w:rsidRPr="0085069D">
              <w:t>lepas</w:t>
            </w:r>
            <w:r w:rsidRPr="0085069D">
              <w:rPr>
                <w:spacing w:val="1"/>
              </w:rPr>
              <w:t xml:space="preserve"> </w:t>
            </w:r>
            <w:r w:rsidRPr="0085069D">
              <w:t>jika</w:t>
            </w:r>
            <w:r w:rsidRPr="0085069D">
              <w:rPr>
                <w:spacing w:val="1"/>
              </w:rPr>
              <w:t xml:space="preserve"> </w:t>
            </w:r>
            <w:r w:rsidRPr="0085069D">
              <w:t>irisan dua</w:t>
            </w:r>
            <w:r w:rsidRPr="0085069D">
              <w:rPr>
                <w:spacing w:val="1"/>
              </w:rPr>
              <w:t xml:space="preserve"> </w:t>
            </w:r>
            <w:r w:rsidRPr="0085069D">
              <w:t>kejadian tersebut</w:t>
            </w:r>
            <w:r w:rsidRPr="0085069D">
              <w:rPr>
                <w:spacing w:val="1"/>
              </w:rPr>
              <w:t xml:space="preserve"> </w:t>
            </w:r>
            <w:r w:rsidRPr="0085069D">
              <w:t>adalah</w:t>
            </w:r>
            <w:r w:rsidRPr="0085069D">
              <w:rPr>
                <w:spacing w:val="-57"/>
              </w:rPr>
              <w:t xml:space="preserve"> </w:t>
            </w:r>
            <w:r w:rsidRPr="0085069D">
              <w:t>himpunan</w:t>
            </w:r>
            <w:r w:rsidRPr="0085069D">
              <w:rPr>
                <w:spacing w:val="-1"/>
              </w:rPr>
              <w:t xml:space="preserve"> </w:t>
            </w:r>
            <w:r w:rsidRPr="0085069D">
              <w:t>kosong</w:t>
            </w:r>
            <w:r>
              <w:rPr>
                <w:lang w:val="en-US"/>
              </w:rPr>
              <w:t>.</w:t>
            </w:r>
          </w:p>
        </w:tc>
      </w:tr>
      <w:tr w:rsidR="007C6D8B" w14:paraId="6F05D011" w14:textId="77777777" w:rsidTr="00427B5F">
        <w:trPr>
          <w:trHeight w:val="1070"/>
        </w:trPr>
        <w:tc>
          <w:tcPr>
            <w:tcW w:w="2885" w:type="dxa"/>
            <w:gridSpan w:val="2"/>
          </w:tcPr>
          <w:p w14:paraId="37CAEE2B" w14:textId="77777777" w:rsidR="007C6D8B" w:rsidRPr="0085069D" w:rsidRDefault="007C6D8B" w:rsidP="00427B5F">
            <w:pPr>
              <w:pStyle w:val="TableParagraph"/>
              <w:ind w:firstLine="0"/>
            </w:pPr>
            <w:r w:rsidRPr="0085069D">
              <w:t>Pertanyaan</w:t>
            </w:r>
            <w:r w:rsidRPr="0085069D">
              <w:rPr>
                <w:spacing w:val="-3"/>
              </w:rPr>
              <w:t xml:space="preserve"> </w:t>
            </w:r>
            <w:r w:rsidRPr="0085069D">
              <w:t>Pematik</w:t>
            </w:r>
          </w:p>
        </w:tc>
        <w:tc>
          <w:tcPr>
            <w:tcW w:w="5310" w:type="dxa"/>
          </w:tcPr>
          <w:p w14:paraId="7F1FC068" w14:textId="77777777" w:rsidR="007C6D8B" w:rsidRPr="0085069D" w:rsidRDefault="007C6D8B" w:rsidP="00427B5F">
            <w:pPr>
              <w:pStyle w:val="TableParagraph"/>
              <w:numPr>
                <w:ilvl w:val="0"/>
                <w:numId w:val="59"/>
              </w:numPr>
              <w:tabs>
                <w:tab w:val="left" w:pos="447"/>
                <w:tab w:val="left" w:pos="448"/>
                <w:tab w:val="left" w:pos="1430"/>
                <w:tab w:val="left" w:pos="2125"/>
                <w:tab w:val="left" w:pos="3296"/>
                <w:tab w:val="left" w:pos="4227"/>
              </w:tabs>
              <w:ind w:right="98"/>
            </w:pPr>
            <w:r w:rsidRPr="0085069D">
              <w:t>Apakah</w:t>
            </w:r>
            <w:r>
              <w:rPr>
                <w:lang w:val="en-US"/>
              </w:rPr>
              <w:t xml:space="preserve"> </w:t>
            </w:r>
            <w:r w:rsidRPr="0085069D">
              <w:t>yang</w:t>
            </w:r>
            <w:r>
              <w:rPr>
                <w:lang w:val="en-US"/>
              </w:rPr>
              <w:t xml:space="preserve"> </w:t>
            </w:r>
            <w:r w:rsidRPr="0085069D">
              <w:t>dimaksud</w:t>
            </w:r>
            <w:r>
              <w:rPr>
                <w:lang w:val="en-US"/>
              </w:rPr>
              <w:t xml:space="preserve"> </w:t>
            </w:r>
            <w:r w:rsidRPr="0085069D">
              <w:t>dengan</w:t>
            </w:r>
            <w:r>
              <w:rPr>
                <w:lang w:val="en-US"/>
              </w:rPr>
              <w:t xml:space="preserve"> </w:t>
            </w:r>
            <w:r w:rsidRPr="0085069D">
              <w:rPr>
                <w:spacing w:val="-1"/>
              </w:rPr>
              <w:t>peluang</w:t>
            </w:r>
            <w:r>
              <w:rPr>
                <w:spacing w:val="-1"/>
                <w:lang w:val="en-US"/>
              </w:rPr>
              <w:t xml:space="preserve"> </w:t>
            </w:r>
            <w:r w:rsidRPr="0085069D">
              <w:rPr>
                <w:spacing w:val="-57"/>
              </w:rPr>
              <w:t xml:space="preserve"> </w:t>
            </w:r>
            <w:r w:rsidRPr="0085069D">
              <w:t>kejadian?</w:t>
            </w:r>
          </w:p>
          <w:p w14:paraId="00255F5B" w14:textId="77777777" w:rsidR="007C6D8B" w:rsidRPr="0085069D" w:rsidRDefault="007C6D8B" w:rsidP="00427B5F">
            <w:pPr>
              <w:pStyle w:val="TableParagraph"/>
              <w:numPr>
                <w:ilvl w:val="0"/>
                <w:numId w:val="59"/>
              </w:numPr>
              <w:tabs>
                <w:tab w:val="left" w:pos="447"/>
                <w:tab w:val="left" w:pos="448"/>
              </w:tabs>
              <w:ind w:hanging="361"/>
            </w:pPr>
            <w:r w:rsidRPr="0085069D">
              <w:t>Apakah</w:t>
            </w:r>
            <w:r w:rsidRPr="0085069D">
              <w:rPr>
                <w:spacing w:val="54"/>
              </w:rPr>
              <w:t xml:space="preserve"> </w:t>
            </w:r>
            <w:r w:rsidRPr="0085069D">
              <w:t>perbedaan</w:t>
            </w:r>
            <w:r w:rsidRPr="0085069D">
              <w:rPr>
                <w:spacing w:val="55"/>
              </w:rPr>
              <w:t xml:space="preserve"> </w:t>
            </w:r>
            <w:r w:rsidRPr="0085069D">
              <w:t>kejadian</w:t>
            </w:r>
            <w:r w:rsidRPr="0085069D">
              <w:rPr>
                <w:spacing w:val="55"/>
              </w:rPr>
              <w:t xml:space="preserve"> </w:t>
            </w:r>
            <w:r w:rsidRPr="0085069D">
              <w:t>saling</w:t>
            </w:r>
            <w:r w:rsidRPr="0085069D">
              <w:rPr>
                <w:spacing w:val="51"/>
              </w:rPr>
              <w:t xml:space="preserve"> </w:t>
            </w:r>
            <w:r w:rsidRPr="0085069D">
              <w:t>lepas</w:t>
            </w:r>
            <w:r w:rsidRPr="0085069D">
              <w:rPr>
                <w:spacing w:val="50"/>
              </w:rPr>
              <w:t xml:space="preserve"> </w:t>
            </w:r>
            <w:r w:rsidRPr="0085069D">
              <w:t>dan</w:t>
            </w:r>
          </w:p>
          <w:p w14:paraId="34C7C60E" w14:textId="77777777" w:rsidR="007C6D8B" w:rsidRPr="0085069D" w:rsidRDefault="007C6D8B" w:rsidP="00427B5F">
            <w:pPr>
              <w:pStyle w:val="TableParagraph"/>
              <w:spacing w:before="37"/>
              <w:ind w:left="447" w:firstLine="0"/>
            </w:pPr>
            <w:r w:rsidRPr="0085069D">
              <w:t>kejadian</w:t>
            </w:r>
            <w:r w:rsidRPr="0085069D">
              <w:rPr>
                <w:spacing w:val="-3"/>
              </w:rPr>
              <w:t xml:space="preserve"> </w:t>
            </w:r>
            <w:r w:rsidRPr="0085069D">
              <w:t>tidak</w:t>
            </w:r>
            <w:r w:rsidRPr="0085069D">
              <w:rPr>
                <w:spacing w:val="-2"/>
              </w:rPr>
              <w:t xml:space="preserve"> </w:t>
            </w:r>
            <w:r w:rsidRPr="0085069D">
              <w:t>saling</w:t>
            </w:r>
            <w:r w:rsidRPr="0085069D">
              <w:rPr>
                <w:spacing w:val="-7"/>
              </w:rPr>
              <w:t xml:space="preserve"> </w:t>
            </w:r>
            <w:r w:rsidRPr="0085069D">
              <w:t>lepas?</w:t>
            </w:r>
          </w:p>
        </w:tc>
      </w:tr>
    </w:tbl>
    <w:p w14:paraId="4D0C0141" w14:textId="77777777" w:rsidR="007C6D8B" w:rsidRDefault="007C6D8B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098F5CD" w14:textId="77777777" w:rsidR="007C6D8B" w:rsidRDefault="007C6D8B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tbl>
      <w:tblPr>
        <w:tblW w:w="84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45"/>
        <w:gridCol w:w="1080"/>
        <w:gridCol w:w="5130"/>
      </w:tblGrid>
      <w:tr w:rsidR="007C6D8B" w14:paraId="275DB20C" w14:textId="77777777" w:rsidTr="00BE5ED2">
        <w:trPr>
          <w:trHeight w:val="260"/>
        </w:trPr>
        <w:tc>
          <w:tcPr>
            <w:tcW w:w="2245" w:type="dxa"/>
          </w:tcPr>
          <w:p w14:paraId="671A957C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5069D">
              <w:rPr>
                <w:rFonts w:ascii="Times New Roman" w:hAnsi="Times New Roman" w:cs="Times New Roman"/>
                <w:b/>
                <w:bCs/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08416" behindDoc="0" locked="0" layoutInCell="1" allowOverlap="1" wp14:anchorId="78801CC6" wp14:editId="65DCE338">
                      <wp:simplePos x="0" y="0"/>
                      <wp:positionH relativeFrom="column">
                        <wp:posOffset>-597535</wp:posOffset>
                      </wp:positionH>
                      <wp:positionV relativeFrom="paragraph">
                        <wp:posOffset>-665480</wp:posOffset>
                      </wp:positionV>
                      <wp:extent cx="1485900" cy="342900"/>
                      <wp:effectExtent l="0" t="0" r="19050" b="19050"/>
                      <wp:wrapNone/>
                      <wp:docPr id="9" name="Rectangle: Rounded Corners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485900" cy="342900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7F9E2670" w14:textId="77777777" w:rsidR="00885472" w:rsidRPr="0085069D" w:rsidRDefault="00885472" w:rsidP="007C6D8B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85069D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  <w:t>PERTEMUAN 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8801CC6" id="Rectangle: Rounded Corners 9" o:spid="_x0000_s1026" style="position:absolute;left:0;text-align:left;margin-left:-47.05pt;margin-top:-52.4pt;width:117pt;height:27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" fillcolor="#4472c4 [3204]" strokecolor="#1f3763 [1604]" strokeweight="1pt">
                      <v:stroke joinstyle="miter"/>
                      <v:textbox>
                        <w:txbxContent>
                          <w:p w14:paraId="7F9E2670" w14:textId="77777777" w:rsidR="00885472" w:rsidRPr="0085069D" w:rsidRDefault="00885472" w:rsidP="007C6D8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85069D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PERTEMUAN 1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</w:p>
        </w:tc>
        <w:tc>
          <w:tcPr>
            <w:tcW w:w="1080" w:type="dxa"/>
          </w:tcPr>
          <w:p w14:paraId="01E591FD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5069D">
              <w:rPr>
                <w:rFonts w:ascii="Times New Roman" w:hAnsi="Times New Roman" w:cs="Times New Roman"/>
                <w:b/>
                <w:bCs/>
              </w:rPr>
              <w:t>Waktu</w:t>
            </w:r>
          </w:p>
        </w:tc>
        <w:tc>
          <w:tcPr>
            <w:tcW w:w="5130" w:type="dxa"/>
          </w:tcPr>
          <w:p w14:paraId="5F1E4584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  <w:b/>
                <w:bCs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dilakukan</w:t>
            </w:r>
            <w:proofErr w:type="spellEnd"/>
          </w:p>
        </w:tc>
      </w:tr>
      <w:tr w:rsidR="007C6D8B" w14:paraId="15DE7B73" w14:textId="77777777" w:rsidTr="00BE5ED2">
        <w:trPr>
          <w:trHeight w:val="1700"/>
        </w:trPr>
        <w:tc>
          <w:tcPr>
            <w:tcW w:w="2245" w:type="dxa"/>
          </w:tcPr>
          <w:p w14:paraId="50843FB7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ndahuluan</w:t>
            </w:r>
            <w:proofErr w:type="spellEnd"/>
          </w:p>
        </w:tc>
        <w:tc>
          <w:tcPr>
            <w:tcW w:w="1080" w:type="dxa"/>
          </w:tcPr>
          <w:p w14:paraId="7C8D22A6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130" w:type="dxa"/>
          </w:tcPr>
          <w:p w14:paraId="4D772BF8" w14:textId="77777777" w:rsidR="007C6D8B" w:rsidRPr="0085069D" w:rsidRDefault="007C6D8B" w:rsidP="00427B5F">
            <w:pPr>
              <w:pStyle w:val="ListParagraph"/>
              <w:numPr>
                <w:ilvl w:val="0"/>
                <w:numId w:val="62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uk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awal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do’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sama</w:t>
            </w:r>
            <w:proofErr w:type="spellEnd"/>
          </w:p>
          <w:p w14:paraId="6FDEB80F" w14:textId="77777777" w:rsidR="007C6D8B" w:rsidRPr="0085069D" w:rsidRDefault="007C6D8B" w:rsidP="00427B5F">
            <w:pPr>
              <w:pStyle w:val="ListParagraph"/>
              <w:numPr>
                <w:ilvl w:val="0"/>
                <w:numId w:val="62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ondi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eh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</w:p>
          <w:p w14:paraId="4E481807" w14:textId="77777777" w:rsidR="007C6D8B" w:rsidRPr="0085069D" w:rsidRDefault="007C6D8B" w:rsidP="00427B5F">
            <w:pPr>
              <w:pStyle w:val="ListParagraph"/>
              <w:numPr>
                <w:ilvl w:val="0"/>
                <w:numId w:val="62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laku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res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</w:p>
          <w:p w14:paraId="3ECE92B2" w14:textId="77777777" w:rsidR="007C6D8B" w:rsidRPr="0085069D" w:rsidRDefault="007C6D8B" w:rsidP="00427B5F">
            <w:pPr>
              <w:pStyle w:val="ListParagraph"/>
              <w:numPr>
                <w:ilvl w:val="0"/>
                <w:numId w:val="62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ia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i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</w:p>
        </w:tc>
      </w:tr>
      <w:tr w:rsidR="007C6D8B" w14:paraId="2D8183B4" w14:textId="77777777" w:rsidTr="00BE5ED2">
        <w:trPr>
          <w:trHeight w:val="1790"/>
        </w:trPr>
        <w:tc>
          <w:tcPr>
            <w:tcW w:w="2245" w:type="dxa"/>
          </w:tcPr>
          <w:p w14:paraId="1332BAE1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Inti</w:t>
            </w:r>
          </w:p>
        </w:tc>
        <w:tc>
          <w:tcPr>
            <w:tcW w:w="1080" w:type="dxa"/>
          </w:tcPr>
          <w:p w14:paraId="1C3803E3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6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130" w:type="dxa"/>
          </w:tcPr>
          <w:p w14:paraId="2BF9CD25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laku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la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ikut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293FC854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belu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aja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ta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0EF507B9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a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pak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d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rn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rn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denga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kat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? </w:t>
            </w:r>
          </w:p>
          <w:p w14:paraId="69360970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b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p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kalian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tahu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p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it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>?</w:t>
            </w:r>
          </w:p>
          <w:p w14:paraId="59150798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rtanya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rsebut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ula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16D1405E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perhat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guru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d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sin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berap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c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jadi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749F0A12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tiap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c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jadi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14525006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a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at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jadi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</w:p>
          <w:p w14:paraId="34D4B6D8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b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Freku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rapan</w:t>
            </w:r>
            <w:proofErr w:type="spellEnd"/>
          </w:p>
          <w:p w14:paraId="5F774CF1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c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u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jadi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ali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leppas</w:t>
            </w:r>
            <w:proofErr w:type="spellEnd"/>
          </w:p>
          <w:p w14:paraId="7ECF9689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e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u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jadi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id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ali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lepas</w:t>
            </w:r>
            <w:proofErr w:type="spellEnd"/>
          </w:p>
          <w:p w14:paraId="7CCEEF91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conto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tel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it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cob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latih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perdal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maham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nt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. </w:t>
            </w:r>
          </w:p>
          <w:p w14:paraId="29C979CD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a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bu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d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lambung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kal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ntu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uncul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d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4</w:t>
            </w:r>
            <w:r w:rsidRPr="0085069D">
              <w:rPr>
                <w:rFonts w:ascii="Times New Roman" w:hAnsi="Times New Roman" w:cs="Times New Roman"/>
              </w:rPr>
              <w:t>?</w:t>
            </w:r>
          </w:p>
          <w:p w14:paraId="31526525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b.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u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u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d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lempa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bany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72 kali,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apak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freku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ra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uncul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d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juml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5?</w:t>
            </w:r>
          </w:p>
          <w:p w14:paraId="40FF14B5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mudi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jik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d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k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guru dan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ahas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sama-sama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14CA3C8C" w14:textId="77777777" w:rsidR="007C6D8B" w:rsidRPr="0085069D" w:rsidRDefault="007C6D8B" w:rsidP="00427B5F">
            <w:pPr>
              <w:pStyle w:val="ListParagraph"/>
              <w:numPr>
                <w:ilvl w:val="0"/>
                <w:numId w:val="63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ta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pak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si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lu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ham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w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6EF417D7" w14:textId="77777777" w:rsidTr="00BE5ED2">
        <w:trPr>
          <w:trHeight w:val="1880"/>
        </w:trPr>
        <w:tc>
          <w:tcPr>
            <w:tcW w:w="2245" w:type="dxa"/>
          </w:tcPr>
          <w:p w14:paraId="5CA656BF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nutup</w:t>
            </w:r>
            <w:proofErr w:type="spellEnd"/>
          </w:p>
        </w:tc>
        <w:tc>
          <w:tcPr>
            <w:tcW w:w="1080" w:type="dxa"/>
          </w:tcPr>
          <w:p w14:paraId="745ACCBA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130" w:type="dxa"/>
          </w:tcPr>
          <w:p w14:paraId="5A6CF8A0" w14:textId="77777777" w:rsidR="007C6D8B" w:rsidRPr="0085069D" w:rsidRDefault="007C6D8B" w:rsidP="00427B5F">
            <w:pPr>
              <w:pStyle w:val="ListParagraph"/>
              <w:numPr>
                <w:ilvl w:val="0"/>
                <w:numId w:val="64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impul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nt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ini</w:t>
            </w:r>
            <w:proofErr w:type="spellEnd"/>
          </w:p>
          <w:p w14:paraId="218AF21C" w14:textId="77777777" w:rsidR="007C6D8B" w:rsidRPr="0085069D" w:rsidRDefault="007C6D8B" w:rsidP="00427B5F">
            <w:pPr>
              <w:pStyle w:val="ListParagraph"/>
              <w:numPr>
                <w:ilvl w:val="0"/>
                <w:numId w:val="64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c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refer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lain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lebi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l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ham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rsebut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6A76E9CC" w14:textId="77777777" w:rsidR="007C6D8B" w:rsidRPr="0085069D" w:rsidRDefault="007C6D8B" w:rsidP="00427B5F">
            <w:pPr>
              <w:pStyle w:val="ListParagraph"/>
              <w:numPr>
                <w:ilvl w:val="0"/>
                <w:numId w:val="64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utup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aj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</w:tbl>
    <w:p w14:paraId="39EAFABE" w14:textId="579ACAE0" w:rsidR="007C6D8B" w:rsidRDefault="00BE5ED2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5069D">
        <w:rPr>
          <w:rFonts w:ascii="Times New Roman" w:hAnsi="Times New Roman" w:cs="Times New Roman"/>
          <w:b/>
          <w:bCs/>
          <w:noProof/>
        </w:rPr>
        <w:lastRenderedPageBreak/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6605CEF5" wp14:editId="5397C310">
                <wp:simplePos x="0" y="0"/>
                <wp:positionH relativeFrom="column">
                  <wp:posOffset>-401320</wp:posOffset>
                </wp:positionH>
                <wp:positionV relativeFrom="paragraph">
                  <wp:posOffset>-600075</wp:posOffset>
                </wp:positionV>
                <wp:extent cx="1485900" cy="342900"/>
                <wp:effectExtent l="0" t="0" r="19050" b="19050"/>
                <wp:wrapNone/>
                <wp:docPr id="14" name="Rectangle: Rounded Corners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85900" cy="34290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DFC10D2" w14:textId="77777777" w:rsidR="00885472" w:rsidRDefault="00885472" w:rsidP="007C6D8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85069D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PERTEMU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2</w:t>
                            </w:r>
                          </w:p>
                          <w:p w14:paraId="3A1E14A4" w14:textId="77777777" w:rsidR="00885472" w:rsidRPr="0085069D" w:rsidRDefault="00885472" w:rsidP="007C6D8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605CEF5" id="Rectangle: Rounded Corners 14" o:spid="_x0000_s1027" style="position:absolute;margin-left:-31.6pt;margin-top:-47.25pt;width:117pt;height:27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" fillcolor="#4472c4 [3204]" strokecolor="#1f3763 [1604]" strokeweight="1pt">
                <v:stroke joinstyle="miter"/>
                <v:textbox>
                  <w:txbxContent>
                    <w:p w14:paraId="2DFC10D2" w14:textId="77777777" w:rsidR="00885472" w:rsidRDefault="00885472" w:rsidP="007C6D8B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85069D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 xml:space="preserve">PERTEMU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2</w:t>
                      </w:r>
                    </w:p>
                    <w:p w14:paraId="3A1E14A4" w14:textId="77777777" w:rsidR="00885472" w:rsidRPr="0085069D" w:rsidRDefault="00885472" w:rsidP="007C6D8B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</w:p>
                  </w:txbxContent>
                </v:textbox>
              </v:roundrect>
            </w:pict>
          </mc:Fallback>
        </mc:AlternateContent>
      </w:r>
    </w:p>
    <w:tbl>
      <w:tblPr>
        <w:tblW w:w="85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95"/>
        <w:gridCol w:w="1080"/>
        <w:gridCol w:w="5670"/>
      </w:tblGrid>
      <w:tr w:rsidR="007C6D8B" w14:paraId="341F3914" w14:textId="77777777" w:rsidTr="00491C80">
        <w:trPr>
          <w:trHeight w:val="152"/>
        </w:trPr>
        <w:tc>
          <w:tcPr>
            <w:tcW w:w="1795" w:type="dxa"/>
          </w:tcPr>
          <w:p w14:paraId="06A223D1" w14:textId="6D0012EA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</w:p>
        </w:tc>
        <w:tc>
          <w:tcPr>
            <w:tcW w:w="1080" w:type="dxa"/>
          </w:tcPr>
          <w:p w14:paraId="1544C5C5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5069D">
              <w:rPr>
                <w:rFonts w:ascii="Times New Roman" w:hAnsi="Times New Roman" w:cs="Times New Roman"/>
                <w:b/>
                <w:bCs/>
              </w:rPr>
              <w:t>Waktu</w:t>
            </w:r>
          </w:p>
        </w:tc>
        <w:tc>
          <w:tcPr>
            <w:tcW w:w="5670" w:type="dxa"/>
          </w:tcPr>
          <w:p w14:paraId="0A63DCED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  <w:b/>
                <w:bCs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dilakukan</w:t>
            </w:r>
            <w:proofErr w:type="spellEnd"/>
          </w:p>
        </w:tc>
      </w:tr>
      <w:tr w:rsidR="007C6D8B" w14:paraId="378B5265" w14:textId="77777777" w:rsidTr="00491C80">
        <w:trPr>
          <w:trHeight w:val="948"/>
        </w:trPr>
        <w:tc>
          <w:tcPr>
            <w:tcW w:w="1795" w:type="dxa"/>
          </w:tcPr>
          <w:p w14:paraId="2CDD8AF6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ndahuluan</w:t>
            </w:r>
            <w:proofErr w:type="spellEnd"/>
          </w:p>
        </w:tc>
        <w:tc>
          <w:tcPr>
            <w:tcW w:w="1080" w:type="dxa"/>
          </w:tcPr>
          <w:p w14:paraId="4A28B8E9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174AAFAB" w14:textId="77777777" w:rsidR="007C6D8B" w:rsidRPr="0085069D" w:rsidRDefault="007C6D8B" w:rsidP="00427B5F">
            <w:pPr>
              <w:pStyle w:val="ListParagraph"/>
              <w:numPr>
                <w:ilvl w:val="0"/>
                <w:numId w:val="65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uk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awal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do’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sama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2741F19D" w14:textId="77777777" w:rsidR="007C6D8B" w:rsidRPr="0085069D" w:rsidRDefault="007C6D8B" w:rsidP="00427B5F">
            <w:pPr>
              <w:pStyle w:val="ListParagraph"/>
              <w:numPr>
                <w:ilvl w:val="0"/>
                <w:numId w:val="65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ondi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eh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27DEDA3F" w14:textId="77777777" w:rsidR="007C6D8B" w:rsidRPr="0085069D" w:rsidRDefault="007C6D8B" w:rsidP="00427B5F">
            <w:pPr>
              <w:pStyle w:val="ListParagraph"/>
              <w:numPr>
                <w:ilvl w:val="0"/>
                <w:numId w:val="65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laku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res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2B675DEF" w14:textId="77777777" w:rsidR="007C6D8B" w:rsidRPr="0085069D" w:rsidRDefault="007C6D8B" w:rsidP="00427B5F">
            <w:pPr>
              <w:pStyle w:val="ListParagraph"/>
              <w:numPr>
                <w:ilvl w:val="0"/>
                <w:numId w:val="65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ia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i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4758648C" w14:textId="77777777" w:rsidTr="00491C80">
        <w:trPr>
          <w:trHeight w:val="894"/>
        </w:trPr>
        <w:tc>
          <w:tcPr>
            <w:tcW w:w="1795" w:type="dxa"/>
          </w:tcPr>
          <w:p w14:paraId="76E4CBD9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Inti</w:t>
            </w:r>
          </w:p>
        </w:tc>
        <w:tc>
          <w:tcPr>
            <w:tcW w:w="1080" w:type="dxa"/>
          </w:tcPr>
          <w:p w14:paraId="426D37E5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6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730633F7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laku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la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ikut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50047A86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belu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aja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ta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na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ajarkan</w:t>
            </w:r>
            <w:proofErr w:type="spellEnd"/>
          </w:p>
          <w:p w14:paraId="56DD40D1" w14:textId="77777777" w:rsidR="007C6D8B" w:rsidRPr="0085069D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a. Ad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ap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c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jadian</w:t>
            </w:r>
            <w:proofErr w:type="spellEnd"/>
            <w:r w:rsidRPr="0085069D">
              <w:rPr>
                <w:rFonts w:ascii="Times New Roman" w:hAnsi="Times New Roman" w:cs="Times New Roman"/>
              </w:rPr>
              <w:t>?</w:t>
            </w:r>
          </w:p>
          <w:p w14:paraId="010C7F7A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rtanya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rsebut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ula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57830DDC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perhat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guru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d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59B7A702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ham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conto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na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u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at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jadi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uk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aket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matik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as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X.</w:t>
            </w:r>
          </w:p>
          <w:p w14:paraId="758EE738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berap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conto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k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064933FA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uat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car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c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sing-masi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rdi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6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nggota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415BAF33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Tiap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al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“</w:t>
            </w:r>
            <w:proofErr w:type="spellStart"/>
            <w:r w:rsidRPr="0085069D">
              <w:rPr>
                <w:rFonts w:ascii="Times New Roman" w:hAnsi="Times New Roman" w:cs="Times New Roman"/>
              </w:rPr>
              <w:t>nomo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l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beda-be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car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c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oleh guru.</w:t>
            </w:r>
          </w:p>
          <w:p w14:paraId="755D05E6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mudi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disku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oleh guru.</w:t>
            </w:r>
          </w:p>
          <w:p w14:paraId="0CB8489C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ngg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“</w:t>
            </w:r>
            <w:proofErr w:type="spellStart"/>
            <w:r w:rsidRPr="0085069D">
              <w:rPr>
                <w:rFonts w:ascii="Times New Roman" w:hAnsi="Times New Roman" w:cs="Times New Roman"/>
              </w:rPr>
              <w:t>nomo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l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” pad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car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ca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14C64C7C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>“</w:t>
            </w:r>
            <w:proofErr w:type="spellStart"/>
            <w:r w:rsidRPr="0085069D">
              <w:rPr>
                <w:rFonts w:ascii="Times New Roman" w:hAnsi="Times New Roman" w:cs="Times New Roman"/>
              </w:rPr>
              <w:t>Nomo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l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pangg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j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de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s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jawab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d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skus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sa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1670F349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umpul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s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skusi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063200E1" w14:textId="77777777" w:rsidR="007C6D8B" w:rsidRPr="0085069D" w:rsidRDefault="007C6D8B" w:rsidP="00427B5F">
            <w:pPr>
              <w:pStyle w:val="ListParagraph"/>
              <w:numPr>
                <w:ilvl w:val="0"/>
                <w:numId w:val="66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presia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tas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artisipa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37EE62DF" w14:textId="77777777" w:rsidTr="00491C80">
        <w:trPr>
          <w:trHeight w:val="1106"/>
        </w:trPr>
        <w:tc>
          <w:tcPr>
            <w:tcW w:w="1795" w:type="dxa"/>
          </w:tcPr>
          <w:p w14:paraId="25161A2A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nutup</w:t>
            </w:r>
            <w:proofErr w:type="spellEnd"/>
          </w:p>
        </w:tc>
        <w:tc>
          <w:tcPr>
            <w:tcW w:w="1080" w:type="dxa"/>
          </w:tcPr>
          <w:p w14:paraId="5BF685C9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1B7769A1" w14:textId="77777777" w:rsidR="007C6D8B" w:rsidRPr="0085069D" w:rsidRDefault="007C6D8B" w:rsidP="00427B5F">
            <w:pPr>
              <w:pStyle w:val="ListParagraph"/>
              <w:numPr>
                <w:ilvl w:val="0"/>
                <w:numId w:val="67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impul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nt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ini</w:t>
            </w:r>
            <w:proofErr w:type="spellEnd"/>
          </w:p>
          <w:p w14:paraId="4F1C17C2" w14:textId="77777777" w:rsidR="007C6D8B" w:rsidRPr="0085069D" w:rsidRDefault="007C6D8B" w:rsidP="00427B5F">
            <w:pPr>
              <w:pStyle w:val="ListParagraph"/>
              <w:numPr>
                <w:ilvl w:val="0"/>
                <w:numId w:val="67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c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refer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lain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lebi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l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ham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rsebut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03C85841" w14:textId="77777777" w:rsidR="007C6D8B" w:rsidRPr="0085069D" w:rsidRDefault="007C6D8B" w:rsidP="00427B5F">
            <w:pPr>
              <w:pStyle w:val="ListParagraph"/>
              <w:numPr>
                <w:ilvl w:val="0"/>
                <w:numId w:val="67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utup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aj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</w:tbl>
    <w:p w14:paraId="50264038" w14:textId="27B4BAAB" w:rsidR="007C6D8B" w:rsidRDefault="00491C80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5069D">
        <w:rPr>
          <w:rFonts w:ascii="Times New Roman" w:hAnsi="Times New Roman" w:cs="Times New Roman"/>
          <w:b/>
          <w:bCs/>
          <w:noProof/>
        </w:rPr>
        <w:lastRenderedPageBreak/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6EC2CC29" wp14:editId="442BE3E3">
                <wp:simplePos x="0" y="0"/>
                <wp:positionH relativeFrom="column">
                  <wp:posOffset>-511175</wp:posOffset>
                </wp:positionH>
                <wp:positionV relativeFrom="paragraph">
                  <wp:posOffset>-530225</wp:posOffset>
                </wp:positionV>
                <wp:extent cx="1485900" cy="342900"/>
                <wp:effectExtent l="0" t="0" r="19050" b="19050"/>
                <wp:wrapNone/>
                <wp:docPr id="17" name="Rectangle: Rounded Corners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85900" cy="34290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8CC4177" w14:textId="77777777" w:rsidR="00885472" w:rsidRPr="0085069D" w:rsidRDefault="00885472" w:rsidP="007C6D8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85069D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PERTEMU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6EC2CC29" id="Rectangle: Rounded Corners 17" o:spid="_x0000_s1028" style="position:absolute;margin-left:-40.25pt;margin-top:-41.75pt;width:117pt;height:27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" fillcolor="#4472c4 [3204]" strokecolor="#1f3763 [1604]" strokeweight="1pt">
                <v:stroke joinstyle="miter"/>
                <v:textbox>
                  <w:txbxContent>
                    <w:p w14:paraId="48CC4177" w14:textId="77777777" w:rsidR="00885472" w:rsidRPr="0085069D" w:rsidRDefault="00885472" w:rsidP="007C6D8B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85069D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 xml:space="preserve">PERTEMU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3</w:t>
                      </w:r>
                    </w:p>
                  </w:txbxContent>
                </v:textbox>
              </v:roundrect>
            </w:pict>
          </mc:Fallback>
        </mc:AlternateContent>
      </w:r>
    </w:p>
    <w:tbl>
      <w:tblPr>
        <w:tblW w:w="855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0"/>
        <w:gridCol w:w="1080"/>
        <w:gridCol w:w="5670"/>
      </w:tblGrid>
      <w:tr w:rsidR="007C6D8B" w14:paraId="6757D4AC" w14:textId="77777777" w:rsidTr="00491C80">
        <w:trPr>
          <w:trHeight w:val="146"/>
        </w:trPr>
        <w:tc>
          <w:tcPr>
            <w:tcW w:w="1800" w:type="dxa"/>
          </w:tcPr>
          <w:p w14:paraId="667A87D9" w14:textId="69ECE3F3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</w:p>
        </w:tc>
        <w:tc>
          <w:tcPr>
            <w:tcW w:w="1080" w:type="dxa"/>
          </w:tcPr>
          <w:p w14:paraId="05BA7211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5069D">
              <w:rPr>
                <w:rFonts w:ascii="Times New Roman" w:hAnsi="Times New Roman" w:cs="Times New Roman"/>
                <w:b/>
                <w:bCs/>
              </w:rPr>
              <w:t>Waktu</w:t>
            </w:r>
          </w:p>
        </w:tc>
        <w:tc>
          <w:tcPr>
            <w:tcW w:w="5670" w:type="dxa"/>
          </w:tcPr>
          <w:p w14:paraId="5CB6AEAC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  <w:b/>
                <w:bCs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  <w:b/>
                <w:bCs/>
              </w:rPr>
              <w:t>dilakukan</w:t>
            </w:r>
            <w:proofErr w:type="spellEnd"/>
          </w:p>
        </w:tc>
      </w:tr>
      <w:tr w:rsidR="007C6D8B" w14:paraId="706F9145" w14:textId="77777777" w:rsidTr="00491C80">
        <w:trPr>
          <w:trHeight w:val="1094"/>
        </w:trPr>
        <w:tc>
          <w:tcPr>
            <w:tcW w:w="1800" w:type="dxa"/>
          </w:tcPr>
          <w:p w14:paraId="2F86C2AC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ndahuluan</w:t>
            </w:r>
            <w:proofErr w:type="spellEnd"/>
          </w:p>
        </w:tc>
        <w:tc>
          <w:tcPr>
            <w:tcW w:w="1080" w:type="dxa"/>
          </w:tcPr>
          <w:p w14:paraId="5FE70172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3C2F5EC3" w14:textId="77777777" w:rsidR="007C6D8B" w:rsidRPr="0085069D" w:rsidRDefault="007C6D8B" w:rsidP="00427B5F">
            <w:pPr>
              <w:pStyle w:val="ListParagraph"/>
              <w:numPr>
                <w:ilvl w:val="0"/>
                <w:numId w:val="68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uk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awal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do’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sama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00532B59" w14:textId="77777777" w:rsidR="007C6D8B" w:rsidRPr="0085069D" w:rsidRDefault="007C6D8B" w:rsidP="00427B5F">
            <w:pPr>
              <w:pStyle w:val="ListParagraph"/>
              <w:numPr>
                <w:ilvl w:val="0"/>
                <w:numId w:val="68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ondi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eh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11B293E8" w14:textId="77777777" w:rsidR="007C6D8B" w:rsidRPr="0085069D" w:rsidRDefault="007C6D8B" w:rsidP="00427B5F">
            <w:pPr>
              <w:pStyle w:val="ListParagraph"/>
              <w:numPr>
                <w:ilvl w:val="0"/>
                <w:numId w:val="68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laku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res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0AE0E2F5" w14:textId="77777777" w:rsidR="007C6D8B" w:rsidRPr="0085069D" w:rsidRDefault="007C6D8B" w:rsidP="00427B5F">
            <w:pPr>
              <w:pStyle w:val="ListParagraph"/>
              <w:numPr>
                <w:ilvl w:val="0"/>
                <w:numId w:val="68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ia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i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2074073D" w14:textId="77777777" w:rsidTr="00491C80">
        <w:trPr>
          <w:trHeight w:val="467"/>
        </w:trPr>
        <w:tc>
          <w:tcPr>
            <w:tcW w:w="1800" w:type="dxa"/>
          </w:tcPr>
          <w:p w14:paraId="03250647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Inti</w:t>
            </w:r>
          </w:p>
        </w:tc>
        <w:tc>
          <w:tcPr>
            <w:tcW w:w="1080" w:type="dxa"/>
          </w:tcPr>
          <w:p w14:paraId="3E6E815F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6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30660078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laku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la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ikut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542CB5BD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belu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aja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ta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na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ajarkan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5244EBB3" w14:textId="77777777" w:rsidR="007C6D8B" w:rsidRPr="0085069D" w:rsidRDefault="007C6D8B" w:rsidP="00427B5F">
            <w:pPr>
              <w:pStyle w:val="ListParagraph"/>
              <w:numPr>
                <w:ilvl w:val="0"/>
                <w:numId w:val="76"/>
              </w:num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Ap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maksud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freku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ra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? </w:t>
            </w:r>
          </w:p>
          <w:p w14:paraId="39131C47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rtanya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rsebut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ula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2D309900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perhat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guru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d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3C6A5A3C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ham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conto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na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freku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ra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uk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aket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matik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as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X.</w:t>
            </w:r>
          </w:p>
          <w:p w14:paraId="57148357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berap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conto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k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48FF8EC0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d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kelompo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d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uat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pad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rtemu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an “</w:t>
            </w:r>
            <w:proofErr w:type="spellStart"/>
            <w:r w:rsidRPr="0085069D">
              <w:rPr>
                <w:rFonts w:ascii="Times New Roman" w:hAnsi="Times New Roman" w:cs="Times New Roman"/>
              </w:rPr>
              <w:t>nomo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l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d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ag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car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c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oleh guru pad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rtemu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0F14360B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mudi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disku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oleh guru.</w:t>
            </w:r>
          </w:p>
          <w:p w14:paraId="1569F2C1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ngg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“</w:t>
            </w:r>
            <w:proofErr w:type="spellStart"/>
            <w:r w:rsidRPr="0085069D">
              <w:rPr>
                <w:rFonts w:ascii="Times New Roman" w:hAnsi="Times New Roman" w:cs="Times New Roman"/>
              </w:rPr>
              <w:t>nomo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l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” pad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ecar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ca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1C9296C7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>“</w:t>
            </w:r>
            <w:proofErr w:type="spellStart"/>
            <w:r w:rsidRPr="0085069D">
              <w:rPr>
                <w:rFonts w:ascii="Times New Roman" w:hAnsi="Times New Roman" w:cs="Times New Roman"/>
              </w:rPr>
              <w:t>Nomor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pal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pangg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ju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dep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s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jawab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oa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85069D">
              <w:rPr>
                <w:rFonts w:ascii="Times New Roman" w:hAnsi="Times New Roman" w:cs="Times New Roman"/>
              </w:rPr>
              <w:t>suda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skus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bersam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3EAF20C4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umpul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sil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skusi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5F88DC30" w14:textId="77777777" w:rsidR="007C6D8B" w:rsidRPr="0085069D" w:rsidRDefault="007C6D8B" w:rsidP="00427B5F">
            <w:pPr>
              <w:pStyle w:val="ListParagraph"/>
              <w:numPr>
                <w:ilvl w:val="0"/>
                <w:numId w:val="69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presia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atas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artisipa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0436BF28" w14:textId="77777777" w:rsidTr="00491C80">
        <w:trPr>
          <w:trHeight w:val="703"/>
        </w:trPr>
        <w:tc>
          <w:tcPr>
            <w:tcW w:w="1800" w:type="dxa"/>
          </w:tcPr>
          <w:p w14:paraId="1E4674EC" w14:textId="77777777" w:rsidR="007C6D8B" w:rsidRPr="0085069D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nutup</w:t>
            </w:r>
            <w:proofErr w:type="spellEnd"/>
          </w:p>
        </w:tc>
        <w:tc>
          <w:tcPr>
            <w:tcW w:w="1080" w:type="dxa"/>
          </w:tcPr>
          <w:p w14:paraId="10003956" w14:textId="77777777" w:rsidR="007C6D8B" w:rsidRPr="0085069D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73A4432C" w14:textId="77777777" w:rsidR="007C6D8B" w:rsidRPr="0085069D" w:rsidRDefault="007C6D8B" w:rsidP="00427B5F">
            <w:pPr>
              <w:pStyle w:val="ListParagraph"/>
              <w:numPr>
                <w:ilvl w:val="0"/>
                <w:numId w:val="70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simpul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ntang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h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ini</w:t>
            </w:r>
            <w:proofErr w:type="spellEnd"/>
          </w:p>
          <w:p w14:paraId="7FB1F241" w14:textId="77777777" w:rsidR="007C6D8B" w:rsidRPr="0085069D" w:rsidRDefault="007C6D8B" w:rsidP="00427B5F">
            <w:pPr>
              <w:pStyle w:val="ListParagraph"/>
              <w:numPr>
                <w:ilvl w:val="0"/>
                <w:numId w:val="70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in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ca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referens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lain </w:t>
            </w:r>
            <w:proofErr w:type="spellStart"/>
            <w:r w:rsidRPr="0085069D">
              <w:rPr>
                <w:rFonts w:ascii="Times New Roman" w:hAnsi="Times New Roman" w:cs="Times New Roman"/>
              </w:rPr>
              <w:t>untu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lebih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alam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maham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ateri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tersebut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  <w:p w14:paraId="68A7B0CE" w14:textId="77777777" w:rsidR="007C6D8B" w:rsidRPr="0085069D" w:rsidRDefault="007C6D8B" w:rsidP="00427B5F">
            <w:pPr>
              <w:pStyle w:val="ListParagraph"/>
              <w:numPr>
                <w:ilvl w:val="0"/>
                <w:numId w:val="70"/>
              </w:numPr>
              <w:ind w:left="346"/>
              <w:rPr>
                <w:rFonts w:ascii="Times New Roman" w:hAnsi="Times New Roman" w:cs="Times New Roman"/>
              </w:rPr>
            </w:pPr>
            <w:r w:rsidRPr="0085069D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utup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kegiat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engan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mengajak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peserta</w:t>
            </w:r>
            <w:proofErr w:type="spellEnd"/>
            <w:r w:rsidRPr="0085069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069D">
              <w:rPr>
                <w:rFonts w:ascii="Times New Roman" w:hAnsi="Times New Roman" w:cs="Times New Roman"/>
              </w:rPr>
              <w:t>didik</w:t>
            </w:r>
            <w:proofErr w:type="spellEnd"/>
            <w:r w:rsidRPr="0085069D">
              <w:rPr>
                <w:rFonts w:ascii="Times New Roman" w:hAnsi="Times New Roman" w:cs="Times New Roman"/>
              </w:rPr>
              <w:t>.</w:t>
            </w:r>
          </w:p>
        </w:tc>
      </w:tr>
    </w:tbl>
    <w:p w14:paraId="43501FB9" w14:textId="77777777" w:rsidR="007C6D8B" w:rsidRDefault="007C6D8B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3DDCCE7" w14:textId="77777777" w:rsidR="007C6D8B" w:rsidRDefault="007C6D8B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76E01A2" w14:textId="6CB485AA" w:rsidR="007C6D8B" w:rsidRDefault="00491C80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B7131">
        <w:rPr>
          <w:rFonts w:ascii="Times New Roman" w:hAnsi="Times New Roman" w:cs="Times New Roman"/>
          <w:b/>
          <w:bCs/>
          <w:noProof/>
        </w:rPr>
        <w:lastRenderedPageBreak/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4648A01" wp14:editId="1E6C6684">
                <wp:simplePos x="0" y="0"/>
                <wp:positionH relativeFrom="column">
                  <wp:posOffset>-566420</wp:posOffset>
                </wp:positionH>
                <wp:positionV relativeFrom="paragraph">
                  <wp:posOffset>-280670</wp:posOffset>
                </wp:positionV>
                <wp:extent cx="1485900" cy="342900"/>
                <wp:effectExtent l="0" t="0" r="19050" b="19050"/>
                <wp:wrapNone/>
                <wp:docPr id="18" name="Rectangle: Rounded Corners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85900" cy="34290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6320438" w14:textId="77777777" w:rsidR="00885472" w:rsidRPr="0085069D" w:rsidRDefault="00885472" w:rsidP="007C6D8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85069D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PERTEMU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44648A01" id="Rectangle: Rounded Corners 18" o:spid="_x0000_s1029" style="position:absolute;margin-left:-44.6pt;margin-top:-22.1pt;width:117pt;height:27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" fillcolor="#4472c4 [3204]" strokecolor="#1f3763 [1604]" strokeweight="1pt">
                <v:stroke joinstyle="miter"/>
                <v:textbox>
                  <w:txbxContent>
                    <w:p w14:paraId="76320438" w14:textId="77777777" w:rsidR="00885472" w:rsidRPr="0085069D" w:rsidRDefault="00885472" w:rsidP="007C6D8B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85069D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 xml:space="preserve">PERTEMU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4</w:t>
                      </w:r>
                    </w:p>
                  </w:txbxContent>
                </v:textbox>
              </v:roundrect>
            </w:pict>
          </mc:Fallback>
        </mc:AlternateContent>
      </w:r>
    </w:p>
    <w:tbl>
      <w:tblPr>
        <w:tblW w:w="8730" w:type="dxa"/>
        <w:tblInd w:w="-1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80"/>
        <w:gridCol w:w="1080"/>
        <w:gridCol w:w="5670"/>
      </w:tblGrid>
      <w:tr w:rsidR="007C6D8B" w14:paraId="334BF05B" w14:textId="77777777" w:rsidTr="00491C80">
        <w:trPr>
          <w:trHeight w:val="266"/>
        </w:trPr>
        <w:tc>
          <w:tcPr>
            <w:tcW w:w="1980" w:type="dxa"/>
          </w:tcPr>
          <w:p w14:paraId="52419119" w14:textId="58A406B5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0B7131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</w:p>
        </w:tc>
        <w:tc>
          <w:tcPr>
            <w:tcW w:w="1080" w:type="dxa"/>
          </w:tcPr>
          <w:p w14:paraId="38683FA1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B7131">
              <w:rPr>
                <w:rFonts w:ascii="Times New Roman" w:hAnsi="Times New Roman" w:cs="Times New Roman"/>
                <w:b/>
                <w:bCs/>
              </w:rPr>
              <w:t>Waktu</w:t>
            </w:r>
          </w:p>
        </w:tc>
        <w:tc>
          <w:tcPr>
            <w:tcW w:w="5670" w:type="dxa"/>
          </w:tcPr>
          <w:p w14:paraId="125DCB46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0B7131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  <w:b/>
                <w:bCs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  <w:b/>
                <w:bCs/>
              </w:rPr>
              <w:t>dilakukan</w:t>
            </w:r>
            <w:proofErr w:type="spellEnd"/>
          </w:p>
        </w:tc>
      </w:tr>
      <w:tr w:rsidR="007C6D8B" w14:paraId="5115AF39" w14:textId="77777777" w:rsidTr="00491C80">
        <w:trPr>
          <w:trHeight w:val="1426"/>
        </w:trPr>
        <w:tc>
          <w:tcPr>
            <w:tcW w:w="1980" w:type="dxa"/>
          </w:tcPr>
          <w:p w14:paraId="0350A82E" w14:textId="77777777" w:rsidR="007C6D8B" w:rsidRPr="000B7131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ndahuluan</w:t>
            </w:r>
            <w:proofErr w:type="spellEnd"/>
          </w:p>
        </w:tc>
        <w:tc>
          <w:tcPr>
            <w:tcW w:w="1080" w:type="dxa"/>
          </w:tcPr>
          <w:p w14:paraId="4850AD60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5A180C59" w14:textId="77777777" w:rsidR="007C6D8B" w:rsidRPr="000B7131" w:rsidRDefault="007C6D8B" w:rsidP="00427B5F">
            <w:pPr>
              <w:pStyle w:val="ListParagraph"/>
              <w:numPr>
                <w:ilvl w:val="0"/>
                <w:numId w:val="71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buk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awal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do’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sama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679EA652" w14:textId="77777777" w:rsidR="007C6D8B" w:rsidRPr="000B7131" w:rsidRDefault="007C6D8B" w:rsidP="00427B5F">
            <w:pPr>
              <w:pStyle w:val="ListParagraph"/>
              <w:numPr>
                <w:ilvl w:val="0"/>
                <w:numId w:val="71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ondi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seh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4C5F7885" w14:textId="77777777" w:rsidR="007C6D8B" w:rsidRPr="000B7131" w:rsidRDefault="007C6D8B" w:rsidP="00427B5F">
            <w:pPr>
              <w:pStyle w:val="ListParagraph"/>
              <w:numPr>
                <w:ilvl w:val="0"/>
                <w:numId w:val="71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laku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resen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059F7344" w14:textId="77777777" w:rsidR="007C6D8B" w:rsidRPr="000B7131" w:rsidRDefault="007C6D8B" w:rsidP="00427B5F">
            <w:pPr>
              <w:pStyle w:val="ListParagraph"/>
              <w:numPr>
                <w:ilvl w:val="0"/>
                <w:numId w:val="71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siap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erim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2FB5DA7B" w14:textId="77777777" w:rsidTr="00491C80">
        <w:trPr>
          <w:trHeight w:val="1158"/>
        </w:trPr>
        <w:tc>
          <w:tcPr>
            <w:tcW w:w="1980" w:type="dxa"/>
          </w:tcPr>
          <w:p w14:paraId="47F00E66" w14:textId="77777777" w:rsidR="007C6D8B" w:rsidRPr="000B7131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Inti</w:t>
            </w:r>
          </w:p>
        </w:tc>
        <w:tc>
          <w:tcPr>
            <w:tcW w:w="1080" w:type="dxa"/>
          </w:tcPr>
          <w:p w14:paraId="5F654016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60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4A586E73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laku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lam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ikut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3D91FF2E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belum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aja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tany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d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na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ajarkan</w:t>
            </w:r>
            <w:proofErr w:type="spellEnd"/>
          </w:p>
          <w:p w14:paraId="24F7538A" w14:textId="77777777" w:rsidR="007C6D8B" w:rsidRPr="000B7131" w:rsidRDefault="007C6D8B" w:rsidP="00427B5F">
            <w:pPr>
              <w:pStyle w:val="ListParagraph"/>
              <w:numPr>
                <w:ilvl w:val="0"/>
                <w:numId w:val="77"/>
              </w:numPr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Ap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maksud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u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u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jadi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ali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lepas</w:t>
            </w:r>
            <w:proofErr w:type="spellEnd"/>
            <w:r w:rsidRPr="000B7131">
              <w:rPr>
                <w:rFonts w:ascii="Times New Roman" w:hAnsi="Times New Roman" w:cs="Times New Roman"/>
              </w:rPr>
              <w:t>?</w:t>
            </w:r>
          </w:p>
          <w:p w14:paraId="3F4CA814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a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rtanya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ersebut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ula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7AD8E406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perhat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guru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d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6DB0B56F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aham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conto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na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u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u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rjadi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ali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lepas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uku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aket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matik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as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X.</w:t>
            </w:r>
          </w:p>
          <w:p w14:paraId="2F2D5BE3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berap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conto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kerj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7A2AD0FA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d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kelompo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ompo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uda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uat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pad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rtemu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an “</w:t>
            </w:r>
            <w:proofErr w:type="spellStart"/>
            <w:r w:rsidRPr="000B7131">
              <w:rPr>
                <w:rFonts w:ascii="Times New Roman" w:hAnsi="Times New Roman" w:cs="Times New Roman"/>
              </w:rPr>
              <w:t>nomo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l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uda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ag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car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ca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oleh guru pad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rtemu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57A00BE4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mudi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disku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oleh guru.</w:t>
            </w:r>
          </w:p>
          <w:p w14:paraId="31F51A72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angg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“</w:t>
            </w:r>
            <w:proofErr w:type="spellStart"/>
            <w:r w:rsidRPr="000B7131">
              <w:rPr>
                <w:rFonts w:ascii="Times New Roman" w:hAnsi="Times New Roman" w:cs="Times New Roman"/>
              </w:rPr>
              <w:t>nomo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l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” pad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car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ca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2304617B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>“</w:t>
            </w:r>
            <w:proofErr w:type="spellStart"/>
            <w:r w:rsidRPr="000B7131">
              <w:rPr>
                <w:rFonts w:ascii="Times New Roman" w:hAnsi="Times New Roman" w:cs="Times New Roman"/>
              </w:rPr>
              <w:t>Nomo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l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pangg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ju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dep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has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jawab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uda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skus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sam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7A1C6BE5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umpul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has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skus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2F642395" w14:textId="77777777" w:rsidR="007C6D8B" w:rsidRPr="000B7131" w:rsidRDefault="007C6D8B" w:rsidP="00427B5F">
            <w:pPr>
              <w:pStyle w:val="ListParagraph"/>
              <w:numPr>
                <w:ilvl w:val="0"/>
                <w:numId w:val="72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presia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tas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artisipa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55B188EF" w14:textId="77777777" w:rsidTr="00491C80">
        <w:trPr>
          <w:trHeight w:val="1433"/>
        </w:trPr>
        <w:tc>
          <w:tcPr>
            <w:tcW w:w="1980" w:type="dxa"/>
          </w:tcPr>
          <w:p w14:paraId="6E8B61DE" w14:textId="77777777" w:rsidR="007C6D8B" w:rsidRPr="000B7131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nutup</w:t>
            </w:r>
            <w:proofErr w:type="spellEnd"/>
          </w:p>
        </w:tc>
        <w:tc>
          <w:tcPr>
            <w:tcW w:w="1080" w:type="dxa"/>
          </w:tcPr>
          <w:p w14:paraId="743682E6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670" w:type="dxa"/>
          </w:tcPr>
          <w:p w14:paraId="6A489821" w14:textId="77777777" w:rsidR="007C6D8B" w:rsidRPr="000B7131" w:rsidRDefault="007C6D8B" w:rsidP="00427B5F">
            <w:pPr>
              <w:pStyle w:val="ListParagraph"/>
              <w:numPr>
                <w:ilvl w:val="0"/>
                <w:numId w:val="73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simpul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ent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ha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in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7E011D73" w14:textId="77777777" w:rsidR="007C6D8B" w:rsidRPr="000B7131" w:rsidRDefault="007C6D8B" w:rsidP="00427B5F">
            <w:pPr>
              <w:pStyle w:val="ListParagraph"/>
              <w:numPr>
                <w:ilvl w:val="0"/>
                <w:numId w:val="73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ca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referen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lain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lebi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alam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aham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ersebut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0BD3C176" w14:textId="77777777" w:rsidR="007C6D8B" w:rsidRPr="000B7131" w:rsidRDefault="007C6D8B" w:rsidP="00427B5F">
            <w:pPr>
              <w:pStyle w:val="ListParagraph"/>
              <w:numPr>
                <w:ilvl w:val="0"/>
                <w:numId w:val="73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utup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aja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</w:tc>
      </w:tr>
    </w:tbl>
    <w:p w14:paraId="16DF1417" w14:textId="77777777" w:rsidR="007C6D8B" w:rsidRDefault="007C6D8B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7E55CC6" w14:textId="4DA0995D" w:rsidR="007C6D8B" w:rsidRDefault="00491C80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B7131">
        <w:rPr>
          <w:rFonts w:ascii="Times New Roman" w:hAnsi="Times New Roman" w:cs="Times New Roman"/>
          <w:b/>
          <w:bCs/>
          <w:noProof/>
        </w:rPr>
        <w:lastRenderedPageBreak/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3EE51EF8" wp14:editId="61C27102">
                <wp:simplePos x="0" y="0"/>
                <wp:positionH relativeFrom="column">
                  <wp:posOffset>-604520</wp:posOffset>
                </wp:positionH>
                <wp:positionV relativeFrom="paragraph">
                  <wp:posOffset>-419100</wp:posOffset>
                </wp:positionV>
                <wp:extent cx="1485900" cy="342900"/>
                <wp:effectExtent l="0" t="0" r="19050" b="19050"/>
                <wp:wrapNone/>
                <wp:docPr id="19" name="Rectangle: Rounded Corners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85900" cy="34290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10D11D1" w14:textId="77777777" w:rsidR="00885472" w:rsidRPr="0085069D" w:rsidRDefault="00885472" w:rsidP="007C6D8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85069D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PERTEMUAN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EE51EF8" id="Rectangle: Rounded Corners 19" o:spid="_x0000_s1030" style="position:absolute;margin-left:-47.6pt;margin-top:-33pt;width:117pt;height:27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" fillcolor="#4472c4 [3204]" strokecolor="#1f3763 [1604]" strokeweight="1pt">
                <v:stroke joinstyle="miter"/>
                <v:textbox>
                  <w:txbxContent>
                    <w:p w14:paraId="510D11D1" w14:textId="77777777" w:rsidR="00885472" w:rsidRPr="0085069D" w:rsidRDefault="00885472" w:rsidP="007C6D8B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85069D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 xml:space="preserve">PERTEMUAN 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5</w:t>
                      </w:r>
                    </w:p>
                  </w:txbxContent>
                </v:textbox>
              </v:roundrect>
            </w:pict>
          </mc:Fallback>
        </mc:AlternateContent>
      </w:r>
    </w:p>
    <w:tbl>
      <w:tblPr>
        <w:tblW w:w="8820" w:type="dxa"/>
        <w:tblInd w:w="-1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80"/>
        <w:gridCol w:w="1080"/>
        <w:gridCol w:w="5760"/>
      </w:tblGrid>
      <w:tr w:rsidR="007C6D8B" w14:paraId="322900E4" w14:textId="77777777" w:rsidTr="00491C80">
        <w:trPr>
          <w:trHeight w:val="208"/>
        </w:trPr>
        <w:tc>
          <w:tcPr>
            <w:tcW w:w="1980" w:type="dxa"/>
          </w:tcPr>
          <w:p w14:paraId="2524ED80" w14:textId="0C8A8E55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0B7131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</w:p>
        </w:tc>
        <w:tc>
          <w:tcPr>
            <w:tcW w:w="1080" w:type="dxa"/>
          </w:tcPr>
          <w:p w14:paraId="14B80B9D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B7131">
              <w:rPr>
                <w:rFonts w:ascii="Times New Roman" w:hAnsi="Times New Roman" w:cs="Times New Roman"/>
                <w:b/>
                <w:bCs/>
              </w:rPr>
              <w:t>Waktu</w:t>
            </w:r>
          </w:p>
        </w:tc>
        <w:tc>
          <w:tcPr>
            <w:tcW w:w="5760" w:type="dxa"/>
          </w:tcPr>
          <w:p w14:paraId="73A23DC7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0B7131">
              <w:rPr>
                <w:rFonts w:ascii="Times New Roman" w:hAnsi="Times New Roman" w:cs="Times New Roman"/>
                <w:b/>
                <w:bCs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  <w:b/>
                <w:bCs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  <w:b/>
                <w:bCs/>
              </w:rPr>
              <w:t>dilakukan</w:t>
            </w:r>
            <w:proofErr w:type="spellEnd"/>
          </w:p>
        </w:tc>
      </w:tr>
      <w:tr w:rsidR="007C6D8B" w14:paraId="4AE66297" w14:textId="77777777" w:rsidTr="00491C80">
        <w:trPr>
          <w:trHeight w:val="1122"/>
        </w:trPr>
        <w:tc>
          <w:tcPr>
            <w:tcW w:w="1980" w:type="dxa"/>
          </w:tcPr>
          <w:p w14:paraId="6A13FF92" w14:textId="77777777" w:rsidR="007C6D8B" w:rsidRPr="000B7131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ndahuluan</w:t>
            </w:r>
            <w:proofErr w:type="spellEnd"/>
          </w:p>
        </w:tc>
        <w:tc>
          <w:tcPr>
            <w:tcW w:w="1080" w:type="dxa"/>
          </w:tcPr>
          <w:p w14:paraId="1C406E97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760" w:type="dxa"/>
          </w:tcPr>
          <w:p w14:paraId="6EDF5591" w14:textId="77777777" w:rsidR="007C6D8B" w:rsidRPr="000B7131" w:rsidRDefault="007C6D8B" w:rsidP="00427B5F">
            <w:pPr>
              <w:pStyle w:val="ListParagraph"/>
              <w:numPr>
                <w:ilvl w:val="0"/>
                <w:numId w:val="74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buk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awal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do’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sama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08E29D28" w14:textId="77777777" w:rsidR="007C6D8B" w:rsidRPr="000B7131" w:rsidRDefault="007C6D8B" w:rsidP="00427B5F">
            <w:pPr>
              <w:pStyle w:val="ListParagraph"/>
              <w:numPr>
                <w:ilvl w:val="0"/>
                <w:numId w:val="74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ondi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seh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78B3B635" w14:textId="77777777" w:rsidR="007C6D8B" w:rsidRPr="000B7131" w:rsidRDefault="007C6D8B" w:rsidP="00427B5F">
            <w:pPr>
              <w:pStyle w:val="ListParagraph"/>
              <w:numPr>
                <w:ilvl w:val="0"/>
                <w:numId w:val="74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laku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resen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216215AD" w14:textId="77777777" w:rsidR="007C6D8B" w:rsidRPr="000B7131" w:rsidRDefault="007C6D8B" w:rsidP="00427B5F">
            <w:pPr>
              <w:pStyle w:val="ListParagraph"/>
              <w:numPr>
                <w:ilvl w:val="0"/>
                <w:numId w:val="74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any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siap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erim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42405BC5" w14:textId="77777777" w:rsidTr="00491C80">
        <w:trPr>
          <w:trHeight w:val="907"/>
        </w:trPr>
        <w:tc>
          <w:tcPr>
            <w:tcW w:w="1980" w:type="dxa"/>
          </w:tcPr>
          <w:p w14:paraId="03612568" w14:textId="77777777" w:rsidR="007C6D8B" w:rsidRPr="000B7131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Inti</w:t>
            </w:r>
          </w:p>
        </w:tc>
        <w:tc>
          <w:tcPr>
            <w:tcW w:w="1080" w:type="dxa"/>
          </w:tcPr>
          <w:p w14:paraId="40E4C57F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60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760" w:type="dxa"/>
          </w:tcPr>
          <w:p w14:paraId="23797440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laku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lam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ikut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056D904C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belum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aja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tany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d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na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ajarkan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57456D4E" w14:textId="77777777" w:rsidR="007C6D8B" w:rsidRPr="000B7131" w:rsidRDefault="007C6D8B" w:rsidP="00427B5F">
            <w:pPr>
              <w:pStyle w:val="ListParagraph"/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a.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p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maksud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u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u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jadi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ida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ali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lepas</w:t>
            </w:r>
            <w:proofErr w:type="spellEnd"/>
            <w:r w:rsidRPr="000B7131">
              <w:rPr>
                <w:rFonts w:ascii="Times New Roman" w:hAnsi="Times New Roman" w:cs="Times New Roman"/>
              </w:rPr>
              <w:t>?</w:t>
            </w:r>
          </w:p>
          <w:p w14:paraId="1D7F1DEF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a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rtanya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ersebut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ula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30AC1013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perhat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guru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d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53F16FDC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aham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conto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na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u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u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jadi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ida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ali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lepas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uku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aket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matik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as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X.</w:t>
            </w:r>
          </w:p>
          <w:p w14:paraId="705D2548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erang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berap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conto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kerj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406C3D9B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d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kelompo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ompo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uda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uat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pad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rtemu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an “</w:t>
            </w:r>
            <w:proofErr w:type="spellStart"/>
            <w:r w:rsidRPr="000B7131">
              <w:rPr>
                <w:rFonts w:ascii="Times New Roman" w:hAnsi="Times New Roman" w:cs="Times New Roman"/>
              </w:rPr>
              <w:t>nomo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l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uda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ag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car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ca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oleh guru pad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rtemu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1384464B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mudi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disku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oleh guru.</w:t>
            </w:r>
          </w:p>
          <w:p w14:paraId="54895CB3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Setelah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, 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angg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“</w:t>
            </w:r>
            <w:proofErr w:type="spellStart"/>
            <w:r w:rsidRPr="000B7131">
              <w:rPr>
                <w:rFonts w:ascii="Times New Roman" w:hAnsi="Times New Roman" w:cs="Times New Roman"/>
              </w:rPr>
              <w:t>nomo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l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” pad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ecar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ca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34B6145F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>“</w:t>
            </w:r>
            <w:proofErr w:type="spellStart"/>
            <w:r w:rsidRPr="000B7131">
              <w:rPr>
                <w:rFonts w:ascii="Times New Roman" w:hAnsi="Times New Roman" w:cs="Times New Roman"/>
              </w:rPr>
              <w:t>Nomor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pal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”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pangg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ju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dep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jelas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has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jawab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oa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0B7131">
              <w:rPr>
                <w:rFonts w:ascii="Times New Roman" w:hAnsi="Times New Roman" w:cs="Times New Roman"/>
              </w:rPr>
              <w:t>suda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skus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bersam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lompoknya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48385614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umpul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0B7131">
              <w:rPr>
                <w:rFonts w:ascii="Times New Roman" w:hAnsi="Times New Roman" w:cs="Times New Roman"/>
              </w:rPr>
              <w:t>hasil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skus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344B27BD" w14:textId="77777777" w:rsidR="007C6D8B" w:rsidRPr="000B7131" w:rsidRDefault="007C6D8B" w:rsidP="00427B5F">
            <w:pPr>
              <w:pStyle w:val="ListParagraph"/>
              <w:numPr>
                <w:ilvl w:val="0"/>
                <w:numId w:val="75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presia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atas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artisipa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</w:tc>
      </w:tr>
      <w:tr w:rsidR="007C6D8B" w14:paraId="48525C8D" w14:textId="77777777" w:rsidTr="00491C80">
        <w:trPr>
          <w:trHeight w:val="620"/>
        </w:trPr>
        <w:tc>
          <w:tcPr>
            <w:tcW w:w="1980" w:type="dxa"/>
          </w:tcPr>
          <w:p w14:paraId="3A0D73CD" w14:textId="77777777" w:rsidR="007C6D8B" w:rsidRPr="000B7131" w:rsidRDefault="007C6D8B" w:rsidP="00427B5F">
            <w:pPr>
              <w:rPr>
                <w:rFonts w:ascii="Times New Roman" w:hAnsi="Times New Roman" w:cs="Times New Roman"/>
              </w:rPr>
            </w:pP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nutup</w:t>
            </w:r>
            <w:proofErr w:type="spellEnd"/>
          </w:p>
        </w:tc>
        <w:tc>
          <w:tcPr>
            <w:tcW w:w="1080" w:type="dxa"/>
          </w:tcPr>
          <w:p w14:paraId="31205425" w14:textId="77777777" w:rsidR="007C6D8B" w:rsidRPr="000B7131" w:rsidRDefault="007C6D8B" w:rsidP="00427B5F">
            <w:pPr>
              <w:jc w:val="center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10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it</w:t>
            </w:r>
            <w:proofErr w:type="spellEnd"/>
          </w:p>
        </w:tc>
        <w:tc>
          <w:tcPr>
            <w:tcW w:w="5760" w:type="dxa"/>
          </w:tcPr>
          <w:p w14:paraId="4048CCA8" w14:textId="77777777" w:rsidR="007C6D8B" w:rsidRPr="000B7131" w:rsidRDefault="007C6D8B" w:rsidP="00427B5F">
            <w:pPr>
              <w:pStyle w:val="ListParagraph"/>
              <w:numPr>
                <w:ilvl w:val="0"/>
                <w:numId w:val="78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simpul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entang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ha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ini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43E0323B" w14:textId="77777777" w:rsidR="007C6D8B" w:rsidRPr="000B7131" w:rsidRDefault="007C6D8B" w:rsidP="00427B5F">
            <w:pPr>
              <w:pStyle w:val="ListParagraph"/>
              <w:numPr>
                <w:ilvl w:val="0"/>
                <w:numId w:val="78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in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ca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referens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lain </w:t>
            </w:r>
            <w:proofErr w:type="spellStart"/>
            <w:r w:rsidRPr="000B7131">
              <w:rPr>
                <w:rFonts w:ascii="Times New Roman" w:hAnsi="Times New Roman" w:cs="Times New Roman"/>
              </w:rPr>
              <w:t>untu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lebih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alam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maham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ateri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tersebut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  <w:p w14:paraId="0AF3DC2D" w14:textId="77777777" w:rsidR="007C6D8B" w:rsidRPr="000B7131" w:rsidRDefault="007C6D8B" w:rsidP="00427B5F">
            <w:pPr>
              <w:pStyle w:val="ListParagraph"/>
              <w:numPr>
                <w:ilvl w:val="0"/>
                <w:numId w:val="78"/>
              </w:numPr>
              <w:ind w:left="346"/>
              <w:rPr>
                <w:rFonts w:ascii="Times New Roman" w:hAnsi="Times New Roman" w:cs="Times New Roman"/>
              </w:rPr>
            </w:pPr>
            <w:r w:rsidRPr="000B7131">
              <w:rPr>
                <w:rFonts w:ascii="Times New Roman" w:hAnsi="Times New Roman" w:cs="Times New Roman"/>
              </w:rPr>
              <w:t xml:space="preserve">Guru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utup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kegiat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mbelajar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engan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mengajak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peserta</w:t>
            </w:r>
            <w:proofErr w:type="spellEnd"/>
            <w:r w:rsidRPr="000B713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0B7131">
              <w:rPr>
                <w:rFonts w:ascii="Times New Roman" w:hAnsi="Times New Roman" w:cs="Times New Roman"/>
              </w:rPr>
              <w:t>didik</w:t>
            </w:r>
            <w:proofErr w:type="spellEnd"/>
            <w:r w:rsidRPr="000B7131">
              <w:rPr>
                <w:rFonts w:ascii="Times New Roman" w:hAnsi="Times New Roman" w:cs="Times New Roman"/>
              </w:rPr>
              <w:t>.</w:t>
            </w:r>
          </w:p>
        </w:tc>
      </w:tr>
    </w:tbl>
    <w:p w14:paraId="1AB55B86" w14:textId="77777777" w:rsidR="007C6D8B" w:rsidRDefault="007C6D8B" w:rsidP="007C6D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82353EF" w14:textId="77777777" w:rsidR="007C6D8B" w:rsidRDefault="007C6D8B" w:rsidP="00491C80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E57DF39" w14:textId="77777777" w:rsidR="007C6D8B" w:rsidRDefault="007C6D8B" w:rsidP="007C6D8B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MATERI PELUANG</w:t>
      </w:r>
    </w:p>
    <w:p w14:paraId="6C1B8105" w14:textId="77777777" w:rsidR="007C6D8B" w:rsidRDefault="007C6D8B" w:rsidP="007C6D8B">
      <w:pPr>
        <w:pStyle w:val="ListParagraph"/>
        <w:numPr>
          <w:ilvl w:val="0"/>
          <w:numId w:val="79"/>
        </w:num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318B8F" w14:textId="77777777" w:rsidR="007C6D8B" w:rsidRDefault="007C6D8B" w:rsidP="007C6D8B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gaga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erat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aitanny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tatistik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5C3D8C5" w14:textId="77777777" w:rsidR="007C6D8B" w:rsidRDefault="007C6D8B" w:rsidP="007C6D8B">
      <w:pPr>
        <w:pStyle w:val="ListParagraph"/>
        <w:numPr>
          <w:ilvl w:val="0"/>
          <w:numId w:val="80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41D83"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rcoba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>.</w:t>
      </w:r>
    </w:p>
    <w:p w14:paraId="255FE618" w14:textId="77777777" w:rsidR="007C6D8B" w:rsidRDefault="007C6D8B" w:rsidP="007C6D8B">
      <w:pPr>
        <w:pStyle w:val="ListParagraph"/>
        <w:numPr>
          <w:ilvl w:val="0"/>
          <w:numId w:val="80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>.</w:t>
      </w:r>
    </w:p>
    <w:p w14:paraId="6B0AE91A" w14:textId="77777777" w:rsidR="007C6D8B" w:rsidRDefault="007C6D8B" w:rsidP="007C6D8B">
      <w:pPr>
        <w:pStyle w:val="ListParagraph"/>
        <w:numPr>
          <w:ilvl w:val="0"/>
          <w:numId w:val="80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n)</w:t>
      </w:r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F41D8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rcoba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sz w:val="24"/>
          <w:szCs w:val="24"/>
        </w:rPr>
        <w:t>(A)</w:t>
      </w:r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rcoba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A)</w:t>
      </w:r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P(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F41D83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C9D881A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7B1872" w14:textId="77777777" w:rsidR="007C6D8B" w:rsidRDefault="007C6D8B" w:rsidP="007C6D8B">
      <w:pPr>
        <w:pStyle w:val="ListParagraph"/>
        <w:numPr>
          <w:ilvl w:val="0"/>
          <w:numId w:val="79"/>
        </w:num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765C6CD" w14:textId="77777777" w:rsidR="007C6D8B" w:rsidRDefault="007C6D8B" w:rsidP="007C6D8B">
      <w:pPr>
        <w:pStyle w:val="ListParagraph"/>
        <w:numPr>
          <w:ilvl w:val="0"/>
          <w:numId w:val="8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8863D8" w14:textId="13CE9621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n(A) dan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41D8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F41D83">
        <w:rPr>
          <w:rFonts w:ascii="Times New Roman" w:hAnsi="Times New Roman" w:cs="Times New Roman"/>
          <w:sz w:val="24"/>
          <w:szCs w:val="24"/>
        </w:rPr>
        <w:t xml:space="preserve"> n(S).</w:t>
      </w:r>
    </w:p>
    <w:p w14:paraId="396AFFE1" w14:textId="77777777" w:rsidR="007C6D8B" w:rsidRPr="00F41D83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P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n(A)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n(S)</m:t>
              </m:r>
            </m:den>
          </m:f>
        </m:oMath>
      </m:oMathPara>
    </w:p>
    <w:p w14:paraId="58E72D3C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7BF301D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?</w:t>
      </w:r>
    </w:p>
    <w:p w14:paraId="3CA58FCB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:</w:t>
      </w:r>
    </w:p>
    <w:p w14:paraId="368A2E9F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</w:p>
    <w:p w14:paraId="6E2B555D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 = {1,2,3,4,5,6} =&gt; n(S) = 6</w:t>
      </w:r>
    </w:p>
    <w:p w14:paraId="0F76B531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(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) =&gt; n(A) = 1</w:t>
      </w:r>
    </w:p>
    <w:p w14:paraId="5811DB90" w14:textId="77777777" w:rsidR="007C6D8B" w:rsidRPr="00B05C77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(A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(S)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6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020F715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Jadi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6</m:t>
            </m:r>
          </m:den>
        </m:f>
      </m:oMath>
    </w:p>
    <w:p w14:paraId="4BB3BD51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49729A5A" w14:textId="77777777" w:rsidR="007C6D8B" w:rsidRDefault="007C6D8B" w:rsidP="007C6D8B">
      <w:pPr>
        <w:pStyle w:val="ListParagraph"/>
        <w:numPr>
          <w:ilvl w:val="0"/>
          <w:numId w:val="8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5C77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percoba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ilakukan</w:t>
      </w:r>
      <w:proofErr w:type="spellEnd"/>
    </w:p>
    <w:p w14:paraId="4C9844F0" w14:textId="77777777" w:rsidR="007C6D8B" w:rsidRDefault="00885472" w:rsidP="007C6D8B">
      <w:pPr>
        <w:pStyle w:val="ListParagraph"/>
        <w:spacing w:line="240" w:lineRule="auto"/>
        <w:ind w:left="360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x n</m:t>
        </m:r>
      </m:oMath>
      <w:r w:rsidR="007C6D8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089987A7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4F5CAB1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adu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2</w:t>
      </w:r>
      <w:r w:rsidRPr="00B05C77">
        <w:rPr>
          <w:rFonts w:ascii="Times New Roman" w:hAnsi="Times New Roman" w:cs="Times New Roman"/>
          <w:sz w:val="24"/>
          <w:szCs w:val="24"/>
        </w:rPr>
        <w:t xml:space="preserve"> kali </w:t>
      </w:r>
    </w:p>
    <w:p w14:paraId="646DA48B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itanya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Berapakah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adu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</w:t>
      </w:r>
      <w:r w:rsidRPr="00B05C77">
        <w:rPr>
          <w:rFonts w:ascii="Times New Roman" w:hAnsi="Times New Roman" w:cs="Times New Roman"/>
          <w:sz w:val="24"/>
          <w:szCs w:val="24"/>
        </w:rPr>
        <w:t>?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</m:sSub>
      </m:oMath>
      <w:r w:rsidRPr="00B05C77">
        <w:rPr>
          <w:rFonts w:ascii="Times New Roman" w:hAnsi="Times New Roman" w:cs="Times New Roman"/>
          <w:sz w:val="24"/>
          <w:szCs w:val="24"/>
        </w:rPr>
        <w:t>)</w:t>
      </w:r>
    </w:p>
    <w:p w14:paraId="5D4E43D5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B05C77">
        <w:rPr>
          <w:rFonts w:ascii="Times New Roman" w:hAnsi="Times New Roman" w:cs="Times New Roman"/>
          <w:sz w:val="24"/>
          <w:szCs w:val="24"/>
        </w:rPr>
        <w:t xml:space="preserve">Jawab:  </w:t>
      </w:r>
    </w:p>
    <w:p w14:paraId="1E8D2C54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B05C77">
        <w:rPr>
          <w:rFonts w:ascii="Times New Roman" w:hAnsi="Times New Roman" w:cs="Times New Roman"/>
          <w:sz w:val="24"/>
          <w:szCs w:val="24"/>
        </w:rPr>
        <w:lastRenderedPageBreak/>
        <w:t xml:space="preserve">1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adu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8EA6636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B05C77">
        <w:rPr>
          <w:rFonts w:ascii="Times New Roman" w:hAnsi="Times New Roman" w:cs="Times New Roman"/>
          <w:sz w:val="24"/>
          <w:szCs w:val="24"/>
        </w:rPr>
        <w:t>n =</w:t>
      </w:r>
      <w:r>
        <w:rPr>
          <w:rFonts w:ascii="Times New Roman" w:hAnsi="Times New Roman" w:cs="Times New Roman"/>
          <w:sz w:val="24"/>
          <w:szCs w:val="24"/>
        </w:rPr>
        <w:t>&gt;</w:t>
      </w:r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2</w:t>
      </w:r>
    </w:p>
    <w:p w14:paraId="435FFB56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B05C77">
        <w:rPr>
          <w:rFonts w:ascii="Times New Roman" w:hAnsi="Times New Roman" w:cs="Times New Roman"/>
          <w:sz w:val="24"/>
          <w:szCs w:val="24"/>
        </w:rPr>
        <w:t>S = {1,2,3,4,5,6}</w:t>
      </w:r>
      <w:r>
        <w:rPr>
          <w:rFonts w:ascii="Times New Roman" w:hAnsi="Times New Roman" w:cs="Times New Roman"/>
          <w:sz w:val="24"/>
          <w:szCs w:val="24"/>
        </w:rPr>
        <w:t xml:space="preserve"> =&gt;</w:t>
      </w:r>
      <w:r w:rsidRPr="00B05C77">
        <w:rPr>
          <w:rFonts w:ascii="Times New Roman" w:hAnsi="Times New Roman" w:cs="Times New Roman"/>
          <w:sz w:val="24"/>
          <w:szCs w:val="24"/>
        </w:rPr>
        <w:t xml:space="preserve"> n (S) = 6 </w:t>
      </w:r>
    </w:p>
    <w:p w14:paraId="5439E44A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B05C77">
        <w:rPr>
          <w:rFonts w:ascii="Times New Roman" w:hAnsi="Times New Roman" w:cs="Times New Roman"/>
          <w:sz w:val="24"/>
          <w:szCs w:val="24"/>
        </w:rPr>
        <w:t>A (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C77">
        <w:rPr>
          <w:rFonts w:ascii="Times New Roman" w:hAnsi="Times New Roman" w:cs="Times New Roman"/>
          <w:sz w:val="24"/>
          <w:szCs w:val="24"/>
        </w:rPr>
        <w:t>dadu</w:t>
      </w:r>
      <w:proofErr w:type="spellEnd"/>
      <w:r w:rsidRPr="00B05C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</w:t>
      </w:r>
      <w:r w:rsidRPr="00B05C77">
        <w:rPr>
          <w:rFonts w:ascii="Times New Roman" w:hAnsi="Times New Roman" w:cs="Times New Roman"/>
          <w:sz w:val="24"/>
          <w:szCs w:val="24"/>
        </w:rPr>
        <w:t>) = {</w:t>
      </w:r>
      <w:r>
        <w:rPr>
          <w:rFonts w:ascii="Times New Roman" w:hAnsi="Times New Roman" w:cs="Times New Roman"/>
          <w:sz w:val="24"/>
          <w:szCs w:val="24"/>
        </w:rPr>
        <w:t>(1,4) (2,3) (3,2) (4,1)</w:t>
      </w:r>
      <w:r w:rsidRPr="00B05C77">
        <w:rPr>
          <w:rFonts w:ascii="Times New Roman" w:hAnsi="Times New Roman" w:cs="Times New Roman"/>
          <w:sz w:val="24"/>
          <w:szCs w:val="24"/>
        </w:rPr>
        <w:t xml:space="preserve">} </w:t>
      </w:r>
    </w:p>
    <w:p w14:paraId="4BF7C0C0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&gt;</w:t>
      </w:r>
      <w:r w:rsidRPr="00B05C77">
        <w:rPr>
          <w:rFonts w:ascii="Times New Roman" w:hAnsi="Times New Roman" w:cs="Times New Roman"/>
          <w:sz w:val="24"/>
          <w:szCs w:val="24"/>
        </w:rPr>
        <w:t xml:space="preserve"> n(A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05C77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</w:t>
      </w:r>
    </w:p>
    <w:p w14:paraId="7AAA65BB" w14:textId="77777777" w:rsidR="007C6D8B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36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9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760DAAEB" w14:textId="77777777" w:rsidR="007C6D8B" w:rsidRDefault="00885472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x n</m:t>
        </m:r>
      </m:oMath>
      <w:r w:rsidR="007C6D8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05630079" w14:textId="77777777" w:rsidR="007C6D8B" w:rsidRPr="00424E50" w:rsidRDefault="00885472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9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x 72=8</m:t>
        </m:r>
      </m:oMath>
      <w:r w:rsidR="007C6D8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215C240" w14:textId="77777777" w:rsidR="007C6D8B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Jadi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harap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8.</w:t>
      </w:r>
    </w:p>
    <w:p w14:paraId="57C9F61A" w14:textId="77777777" w:rsidR="007C6D8B" w:rsidRDefault="007C6D8B" w:rsidP="007C6D8B">
      <w:pPr>
        <w:pStyle w:val="ListParagraph"/>
        <w:numPr>
          <w:ilvl w:val="0"/>
          <w:numId w:val="81"/>
        </w:numPr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epas</w:t>
      </w:r>
      <w:proofErr w:type="spellEnd"/>
    </w:p>
    <w:p w14:paraId="79F33003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ua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ikatakan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saling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lepas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jika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kedua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tersebut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tidak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apat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terjadi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bersamaan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.  </w:t>
      </w:r>
    </w:p>
    <w:p w14:paraId="0185EADD" w14:textId="77777777" w:rsidR="007C6D8B" w:rsidRDefault="007C6D8B" w:rsidP="007C6D8B">
      <w:pPr>
        <w:pStyle w:val="ListParagraph"/>
        <w:spacing w:line="240" w:lineRule="auto"/>
        <w:ind w:left="360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24E50">
        <w:rPr>
          <w:rFonts w:ascii="Cambria Math" w:eastAsiaTheme="minorEastAsia" w:hAnsi="Cambria Math" w:cs="Cambria Math"/>
          <w:sz w:val="24"/>
          <w:szCs w:val="24"/>
        </w:rPr>
        <w:t>𝑃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424E50">
        <w:rPr>
          <w:rFonts w:ascii="Cambria Math" w:eastAsiaTheme="minorEastAsia" w:hAnsi="Cambria Math" w:cs="Cambria Math"/>
          <w:sz w:val="24"/>
          <w:szCs w:val="24"/>
        </w:rPr>
        <w:t>𝐴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24E50">
        <w:rPr>
          <w:rFonts w:ascii="Cambria Math" w:eastAsiaTheme="minorEastAsia" w:hAnsi="Cambria Math" w:cs="Cambria Math"/>
          <w:sz w:val="24"/>
          <w:szCs w:val="24"/>
        </w:rPr>
        <w:t>∪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24E50">
        <w:rPr>
          <w:rFonts w:ascii="Cambria Math" w:eastAsiaTheme="minorEastAsia" w:hAnsi="Cambria Math" w:cs="Cambria Math"/>
          <w:sz w:val="24"/>
          <w:szCs w:val="24"/>
        </w:rPr>
        <w:t>𝐵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) = </w:t>
      </w:r>
      <w:r w:rsidRPr="00424E50">
        <w:rPr>
          <w:rFonts w:ascii="Cambria Math" w:eastAsiaTheme="minorEastAsia" w:hAnsi="Cambria Math" w:cs="Cambria Math"/>
          <w:sz w:val="24"/>
          <w:szCs w:val="24"/>
        </w:rPr>
        <w:t>𝑃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424E50">
        <w:rPr>
          <w:rFonts w:ascii="Cambria Math" w:eastAsiaTheme="minorEastAsia" w:hAnsi="Cambria Math" w:cs="Cambria Math"/>
          <w:sz w:val="24"/>
          <w:szCs w:val="24"/>
        </w:rPr>
        <w:t>𝐴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) + </w:t>
      </w:r>
      <w:r w:rsidRPr="00424E50">
        <w:rPr>
          <w:rFonts w:ascii="Cambria Math" w:eastAsiaTheme="minorEastAsia" w:hAnsi="Cambria Math" w:cs="Cambria Math"/>
          <w:sz w:val="24"/>
          <w:szCs w:val="24"/>
        </w:rPr>
        <w:t>𝑃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424E50">
        <w:rPr>
          <w:rFonts w:ascii="Cambria Math" w:eastAsiaTheme="minorEastAsia" w:hAnsi="Cambria Math" w:cs="Cambria Math"/>
          <w:sz w:val="24"/>
          <w:szCs w:val="24"/>
        </w:rPr>
        <w:t>𝐵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</w:p>
    <w:p w14:paraId="098FD8DC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Contoh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soal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: </w:t>
      </w:r>
    </w:p>
    <w:p w14:paraId="6E7F28B7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iketahui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D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>uah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buah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ilempar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sekaligus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1F49F40C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itanya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H</w:t>
      </w:r>
      <w:r w:rsidRPr="00424E50">
        <w:rPr>
          <w:rFonts w:ascii="Times New Roman" w:eastAsiaTheme="minorEastAsia" w:hAnsi="Times New Roman" w:cs="Times New Roman"/>
          <w:sz w:val="24"/>
          <w:szCs w:val="24"/>
        </w:rPr>
        <w:t>itunglah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peluang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muncul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yang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berjumlah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5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atau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424E50">
        <w:rPr>
          <w:rFonts w:ascii="Times New Roman" w:eastAsiaTheme="minorEastAsia" w:hAnsi="Times New Roman" w:cs="Times New Roman"/>
          <w:sz w:val="24"/>
          <w:szCs w:val="24"/>
        </w:rPr>
        <w:t>berjumlah</w:t>
      </w:r>
      <w:proofErr w:type="spellEnd"/>
      <w:r w:rsidRPr="00424E50">
        <w:rPr>
          <w:rFonts w:ascii="Times New Roman" w:eastAsiaTheme="minorEastAsia" w:hAnsi="Times New Roman" w:cs="Times New Roman"/>
          <w:sz w:val="24"/>
          <w:szCs w:val="24"/>
        </w:rPr>
        <w:t xml:space="preserve"> 1</w:t>
      </w:r>
      <w:r>
        <w:rPr>
          <w:rFonts w:ascii="Times New Roman" w:eastAsiaTheme="minorEastAsia" w:hAnsi="Times New Roman" w:cs="Times New Roman"/>
          <w:sz w:val="24"/>
          <w:szCs w:val="24"/>
        </w:rPr>
        <w:t>0</w:t>
      </w:r>
    </w:p>
    <w:p w14:paraId="73244074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24E50">
        <w:rPr>
          <w:rFonts w:ascii="Times New Roman" w:eastAsiaTheme="minorEastAsia" w:hAnsi="Times New Roman" w:cs="Times New Roman"/>
          <w:sz w:val="24"/>
          <w:szCs w:val="24"/>
        </w:rPr>
        <w:t>Jawab:</w:t>
      </w:r>
    </w:p>
    <w:p w14:paraId="50C9A903" w14:textId="77777777" w:rsidR="007C6D8B" w:rsidRPr="00FB7C49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A =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muncul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yang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berjumlah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5</w:t>
      </w:r>
    </w:p>
    <w:p w14:paraId="6365B021" w14:textId="77777777" w:rsidR="007C6D8B" w:rsidRPr="00D37CCE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   = {(1</w:t>
      </w:r>
      <w:r>
        <w:rPr>
          <w:rFonts w:ascii="Times New Roman" w:eastAsiaTheme="minorEastAsia" w:hAnsi="Times New Roman" w:cs="Times New Roman"/>
          <w:sz w:val="24"/>
          <w:szCs w:val="24"/>
        </w:rPr>
        <w:t>,4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(2,</w:t>
      </w:r>
      <w:r>
        <w:rPr>
          <w:rFonts w:ascii="Times New Roman" w:eastAsiaTheme="minorEastAsia" w:hAnsi="Times New Roman" w:cs="Times New Roman"/>
          <w:sz w:val="24"/>
          <w:szCs w:val="24"/>
        </w:rPr>
        <w:t>3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(3</w:t>
      </w:r>
      <w:r>
        <w:rPr>
          <w:rFonts w:ascii="Times New Roman" w:eastAsiaTheme="minorEastAsia" w:hAnsi="Times New Roman" w:cs="Times New Roman"/>
          <w:sz w:val="24"/>
          <w:szCs w:val="24"/>
        </w:rPr>
        <w:t>,2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(4,</w:t>
      </w:r>
      <w:r>
        <w:rPr>
          <w:rFonts w:ascii="Times New Roman" w:eastAsiaTheme="minorEastAsia" w:hAnsi="Times New Roman" w:cs="Times New Roman"/>
          <w:sz w:val="24"/>
          <w:szCs w:val="24"/>
        </w:rPr>
        <w:t>1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)} </w:t>
      </w:r>
      <w:r>
        <w:rPr>
          <w:rFonts w:ascii="Times New Roman" w:eastAsiaTheme="minorEastAsia" w:hAnsi="Times New Roman" w:cs="Times New Roman"/>
          <w:sz w:val="24"/>
          <w:szCs w:val="24"/>
        </w:rPr>
        <w:t>=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&gt; n(A) = </w:t>
      </w:r>
      <w:r>
        <w:rPr>
          <w:rFonts w:ascii="Times New Roman" w:eastAsiaTheme="minorEastAsia" w:hAnsi="Times New Roman" w:cs="Times New Roman"/>
          <w:sz w:val="24"/>
          <w:szCs w:val="24"/>
        </w:rPr>
        <w:t>4</w:t>
      </w:r>
    </w:p>
    <w:p w14:paraId="4F22CC3C" w14:textId="77777777" w:rsidR="007C6D8B" w:rsidRPr="00FB2B97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36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0502095E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B =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muncul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yang </w:t>
      </w:r>
      <w:proofErr w:type="spellStart"/>
      <w:r w:rsidRPr="00FB7C49">
        <w:rPr>
          <w:rFonts w:ascii="Times New Roman" w:eastAsiaTheme="minorEastAsia" w:hAnsi="Times New Roman" w:cs="Times New Roman"/>
          <w:sz w:val="24"/>
          <w:szCs w:val="24"/>
        </w:rPr>
        <w:t>berjumlah</w:t>
      </w:r>
      <w:proofErr w:type="spellEnd"/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1</w:t>
      </w:r>
      <w:r>
        <w:rPr>
          <w:rFonts w:ascii="Times New Roman" w:eastAsiaTheme="minorEastAsia" w:hAnsi="Times New Roman" w:cs="Times New Roman"/>
          <w:sz w:val="24"/>
          <w:szCs w:val="24"/>
        </w:rPr>
        <w:t>0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   </w:t>
      </w:r>
    </w:p>
    <w:p w14:paraId="3A2E2062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   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= {(</w:t>
      </w:r>
      <w:r>
        <w:rPr>
          <w:rFonts w:ascii="Times New Roman" w:eastAsiaTheme="minorEastAsia" w:hAnsi="Times New Roman" w:cs="Times New Roman"/>
          <w:sz w:val="24"/>
          <w:szCs w:val="24"/>
        </w:rPr>
        <w:t>4,6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(</w:t>
      </w:r>
      <w:r>
        <w:rPr>
          <w:rFonts w:ascii="Times New Roman" w:eastAsiaTheme="minorEastAsia" w:hAnsi="Times New Roman" w:cs="Times New Roman"/>
          <w:sz w:val="24"/>
          <w:szCs w:val="24"/>
        </w:rPr>
        <w:t>5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,5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(6,4)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>}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&gt;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 n(</w:t>
      </w:r>
      <w:r>
        <w:rPr>
          <w:rFonts w:ascii="Times New Roman" w:eastAsiaTheme="minorEastAsia" w:hAnsi="Times New Roman" w:cs="Times New Roman"/>
          <w:sz w:val="24"/>
          <w:szCs w:val="24"/>
        </w:rPr>
        <w:t>B</w:t>
      </w:r>
      <w:r w:rsidRPr="00FB7C49">
        <w:rPr>
          <w:rFonts w:ascii="Times New Roman" w:eastAsiaTheme="minorEastAsia" w:hAnsi="Times New Roman" w:cs="Times New Roman"/>
          <w:sz w:val="24"/>
          <w:szCs w:val="24"/>
        </w:rPr>
        <w:t xml:space="preserve">) = </w:t>
      </w:r>
      <w:r>
        <w:rPr>
          <w:rFonts w:ascii="Times New Roman" w:eastAsiaTheme="minorEastAsia" w:hAnsi="Times New Roman" w:cs="Times New Roman"/>
          <w:sz w:val="24"/>
          <w:szCs w:val="24"/>
        </w:rPr>
        <w:t>3</w:t>
      </w:r>
    </w:p>
    <w:p w14:paraId="169D2326" w14:textId="77777777" w:rsidR="007C6D8B" w:rsidRPr="00FB7C49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</m:t>
                </m:r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36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255A3097" w14:textId="77777777" w:rsidR="007C6D8B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∪B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+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1006C4C9" w14:textId="77777777" w:rsidR="007C6D8B" w:rsidRDefault="007C6D8B" w:rsidP="007C6D8B">
      <w:pPr>
        <w:spacing w:line="240" w:lineRule="auto"/>
        <w:ind w:left="171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36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36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7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36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6EB801C6" w14:textId="77777777" w:rsidR="007C6D8B" w:rsidRPr="00FB7C49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Jadi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7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36</m:t>
            </m:r>
          </m:den>
        </m:f>
      </m:oMath>
    </w:p>
    <w:p w14:paraId="2428EFF5" w14:textId="77777777" w:rsidR="007C6D8B" w:rsidRPr="00424E50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518A5A8D" w14:textId="77777777" w:rsidR="007C6D8B" w:rsidRDefault="007C6D8B" w:rsidP="007C6D8B">
      <w:pPr>
        <w:pStyle w:val="ListParagraph"/>
        <w:numPr>
          <w:ilvl w:val="0"/>
          <w:numId w:val="81"/>
        </w:numPr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epas</w:t>
      </w:r>
      <w:proofErr w:type="spellEnd"/>
    </w:p>
    <w:p w14:paraId="43C0B72D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Dua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dikatakan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tidak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saling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lepas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jika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kedua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tersebut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dapat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terjadi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secara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bersamaan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.  </w:t>
      </w:r>
    </w:p>
    <w:p w14:paraId="53401F06" w14:textId="77777777" w:rsidR="007C6D8B" w:rsidRDefault="007C6D8B" w:rsidP="007C6D8B">
      <w:pPr>
        <w:pStyle w:val="ListParagraph"/>
        <w:spacing w:line="240" w:lineRule="auto"/>
        <w:ind w:left="360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EE56CE">
        <w:rPr>
          <w:rFonts w:ascii="Cambria Math" w:eastAsiaTheme="minorEastAsia" w:hAnsi="Cambria Math" w:cs="Cambria Math"/>
          <w:sz w:val="24"/>
          <w:szCs w:val="24"/>
        </w:rPr>
        <w:t>𝑃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𝐴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∪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𝐵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) =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𝑃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𝐴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) +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𝑃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𝐵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) −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𝑃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𝐴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∩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𝐵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</w:p>
    <w:p w14:paraId="5DF315AD" w14:textId="77777777" w:rsidR="007C6D8B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Contoh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EE56CE">
        <w:rPr>
          <w:rFonts w:ascii="Times New Roman" w:eastAsiaTheme="minorEastAsia" w:hAnsi="Times New Roman" w:cs="Times New Roman"/>
          <w:sz w:val="24"/>
          <w:szCs w:val="24"/>
        </w:rPr>
        <w:t>soal</w:t>
      </w:r>
      <w:proofErr w:type="spellEnd"/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: </w:t>
      </w:r>
    </w:p>
    <w:p w14:paraId="51936849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bol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- 10.</w:t>
      </w:r>
    </w:p>
    <w:p w14:paraId="1F149B94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mb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nj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ima?</w:t>
      </w:r>
    </w:p>
    <w:p w14:paraId="74A1352F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wab:</w:t>
      </w:r>
    </w:p>
    <w:p w14:paraId="678243A8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37CCE"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pada bola S = {1,2,3,4,5,6</w:t>
      </w:r>
      <w:r>
        <w:rPr>
          <w:rFonts w:ascii="Times New Roman" w:hAnsi="Times New Roman" w:cs="Times New Roman"/>
          <w:sz w:val="24"/>
          <w:szCs w:val="24"/>
        </w:rPr>
        <w:t>,7,8,9,10</w:t>
      </w:r>
      <w:r w:rsidRPr="00D37CCE">
        <w:rPr>
          <w:rFonts w:ascii="Times New Roman" w:hAnsi="Times New Roman" w:cs="Times New Roman"/>
          <w:sz w:val="24"/>
          <w:szCs w:val="24"/>
        </w:rPr>
        <w:t xml:space="preserve">} </w:t>
      </w:r>
      <w:r>
        <w:rPr>
          <w:rFonts w:ascii="Times New Roman" w:hAnsi="Times New Roman" w:cs="Times New Roman"/>
          <w:sz w:val="24"/>
          <w:szCs w:val="24"/>
        </w:rPr>
        <w:t xml:space="preserve">=&gt; </w:t>
      </w:r>
      <w:r w:rsidRPr="00D37CCE">
        <w:rPr>
          <w:rFonts w:ascii="Times New Roman" w:hAnsi="Times New Roman" w:cs="Times New Roman"/>
          <w:sz w:val="24"/>
          <w:szCs w:val="24"/>
        </w:rPr>
        <w:t xml:space="preserve">n(S) = 10 </w:t>
      </w:r>
    </w:p>
    <w:p w14:paraId="0B6A8057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37CCE">
        <w:rPr>
          <w:rFonts w:ascii="Times New Roman" w:hAnsi="Times New Roman" w:cs="Times New Roman"/>
          <w:sz w:val="24"/>
          <w:szCs w:val="24"/>
        </w:rPr>
        <w:t>Misalkan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A </w:t>
      </w:r>
      <w:r>
        <w:rPr>
          <w:rFonts w:ascii="Times New Roman" w:hAnsi="Times New Roman" w:cs="Times New Roman"/>
          <w:sz w:val="24"/>
          <w:szCs w:val="24"/>
        </w:rPr>
        <w:t xml:space="preserve">=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terambil</w:t>
      </w:r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bernomor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anjil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CA4A32" w14:textId="77777777" w:rsidR="007C6D8B" w:rsidRDefault="007C6D8B" w:rsidP="007C6D8B">
      <w:pPr>
        <w:spacing w:line="240" w:lineRule="auto"/>
        <w:ind w:left="1890"/>
        <w:jc w:val="both"/>
        <w:rPr>
          <w:rFonts w:ascii="Times New Roman" w:hAnsi="Times New Roman" w:cs="Times New Roman"/>
          <w:sz w:val="24"/>
          <w:szCs w:val="24"/>
        </w:rPr>
      </w:pPr>
      <w:r w:rsidRPr="00D37CCE">
        <w:rPr>
          <w:rFonts w:ascii="Times New Roman" w:hAnsi="Times New Roman" w:cs="Times New Roman"/>
          <w:sz w:val="24"/>
          <w:szCs w:val="24"/>
        </w:rPr>
        <w:t>= {</w:t>
      </w:r>
      <w:r>
        <w:rPr>
          <w:rFonts w:ascii="Times New Roman" w:hAnsi="Times New Roman" w:cs="Times New Roman"/>
          <w:sz w:val="24"/>
          <w:szCs w:val="24"/>
        </w:rPr>
        <w:t>1, 3, 5, 7, 9</w:t>
      </w:r>
      <w:r w:rsidRPr="00D37CCE">
        <w:rPr>
          <w:rFonts w:ascii="Times New Roman" w:hAnsi="Times New Roman" w:cs="Times New Roman"/>
          <w:sz w:val="24"/>
          <w:szCs w:val="24"/>
        </w:rPr>
        <w:t xml:space="preserve">} </w:t>
      </w:r>
      <w:r>
        <w:rPr>
          <w:rFonts w:ascii="Times New Roman" w:hAnsi="Times New Roman" w:cs="Times New Roman"/>
          <w:sz w:val="24"/>
          <w:szCs w:val="24"/>
        </w:rPr>
        <w:t xml:space="preserve">=&gt; </w:t>
      </w:r>
      <w:r w:rsidRPr="00D37CCE">
        <w:rPr>
          <w:rFonts w:ascii="Times New Roman" w:hAnsi="Times New Roman" w:cs="Times New Roman"/>
          <w:sz w:val="24"/>
          <w:szCs w:val="24"/>
        </w:rPr>
        <w:t xml:space="preserve">n(A) = </w:t>
      </w:r>
      <w:r>
        <w:rPr>
          <w:rFonts w:ascii="Times New Roman" w:hAnsi="Times New Roman" w:cs="Times New Roman"/>
          <w:sz w:val="24"/>
          <w:szCs w:val="24"/>
        </w:rPr>
        <w:t>5</w:t>
      </w:r>
    </w:p>
    <w:p w14:paraId="5E8D29AB" w14:textId="77777777" w:rsidR="007C6D8B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6884663A" w14:textId="77777777" w:rsidR="007C6D8B" w:rsidRDefault="007C6D8B" w:rsidP="007C6D8B">
      <w:pPr>
        <w:spacing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37CCE">
        <w:rPr>
          <w:rFonts w:ascii="Times New Roman" w:hAnsi="Times New Roman" w:cs="Times New Roman"/>
          <w:sz w:val="24"/>
          <w:szCs w:val="24"/>
        </w:rPr>
        <w:t>Misalkan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D37C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=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terambil</w:t>
      </w:r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 w:rsidRPr="00D37CCE">
        <w:rPr>
          <w:rFonts w:ascii="Times New Roman" w:hAnsi="Times New Roman" w:cs="Times New Roman"/>
          <w:sz w:val="24"/>
          <w:szCs w:val="24"/>
        </w:rPr>
        <w:t>bernomor</w:t>
      </w:r>
      <w:proofErr w:type="spellEnd"/>
      <w:r w:rsidRPr="00D37C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ima</w:t>
      </w:r>
    </w:p>
    <w:p w14:paraId="3A52A87F" w14:textId="77777777" w:rsidR="007C6D8B" w:rsidRDefault="007C6D8B" w:rsidP="007C6D8B">
      <w:pPr>
        <w:spacing w:line="240" w:lineRule="auto"/>
        <w:ind w:left="1890"/>
        <w:jc w:val="both"/>
        <w:rPr>
          <w:rFonts w:ascii="Times New Roman" w:hAnsi="Times New Roman" w:cs="Times New Roman"/>
          <w:sz w:val="24"/>
          <w:szCs w:val="24"/>
        </w:rPr>
      </w:pPr>
      <w:r w:rsidRPr="00D37CCE">
        <w:rPr>
          <w:rFonts w:ascii="Times New Roman" w:hAnsi="Times New Roman" w:cs="Times New Roman"/>
          <w:sz w:val="24"/>
          <w:szCs w:val="24"/>
        </w:rPr>
        <w:t>= {</w:t>
      </w:r>
      <w:r>
        <w:rPr>
          <w:rFonts w:ascii="Times New Roman" w:hAnsi="Times New Roman" w:cs="Times New Roman"/>
          <w:sz w:val="24"/>
          <w:szCs w:val="24"/>
        </w:rPr>
        <w:t>3, 5, 7</w:t>
      </w:r>
      <w:r w:rsidRPr="00D37CCE">
        <w:rPr>
          <w:rFonts w:ascii="Times New Roman" w:hAnsi="Times New Roman" w:cs="Times New Roman"/>
          <w:sz w:val="24"/>
          <w:szCs w:val="24"/>
        </w:rPr>
        <w:t xml:space="preserve">} </w:t>
      </w:r>
      <w:r>
        <w:rPr>
          <w:rFonts w:ascii="Times New Roman" w:hAnsi="Times New Roman" w:cs="Times New Roman"/>
          <w:sz w:val="24"/>
          <w:szCs w:val="24"/>
        </w:rPr>
        <w:t xml:space="preserve">=&gt; </w:t>
      </w:r>
      <w:r w:rsidRPr="00D37CCE">
        <w:rPr>
          <w:rFonts w:ascii="Times New Roman" w:hAnsi="Times New Roman" w:cs="Times New Roman"/>
          <w:sz w:val="24"/>
          <w:szCs w:val="24"/>
        </w:rPr>
        <w:t>n(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D37CCE">
        <w:rPr>
          <w:rFonts w:ascii="Times New Roman" w:hAnsi="Times New Roman" w:cs="Times New Roman"/>
          <w:sz w:val="24"/>
          <w:szCs w:val="24"/>
        </w:rPr>
        <w:t xml:space="preserve">) = </w:t>
      </w:r>
      <w:r>
        <w:rPr>
          <w:rFonts w:ascii="Times New Roman" w:hAnsi="Times New Roman" w:cs="Times New Roman"/>
          <w:sz w:val="24"/>
          <w:szCs w:val="24"/>
        </w:rPr>
        <w:t>3</w:t>
      </w:r>
    </w:p>
    <w:p w14:paraId="1016D96B" w14:textId="77777777" w:rsidR="007C6D8B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</m:t>
                </m:r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579FAA12" w14:textId="77777777" w:rsidR="007C6D8B" w:rsidRDefault="00885472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∩B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{</m:t>
        </m:r>
      </m:oMath>
      <w:r w:rsidR="007C6D8B">
        <w:rPr>
          <w:rFonts w:ascii="Times New Roman" w:eastAsiaTheme="minorEastAsia" w:hAnsi="Times New Roman" w:cs="Times New Roman"/>
          <w:sz w:val="24"/>
          <w:szCs w:val="24"/>
        </w:rPr>
        <w:t xml:space="preserve"> 3, 5, 7} =&gt;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n 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∩B</m:t>
            </m:r>
          </m:e>
        </m:d>
      </m:oMath>
      <w:r w:rsidR="007C6D8B">
        <w:rPr>
          <w:rFonts w:ascii="Times New Roman" w:eastAsiaTheme="minorEastAsia" w:hAnsi="Times New Roman" w:cs="Times New Roman"/>
          <w:sz w:val="24"/>
          <w:szCs w:val="24"/>
        </w:rPr>
        <w:t xml:space="preserve"> = 3</w:t>
      </w:r>
    </w:p>
    <w:p w14:paraId="234C6A54" w14:textId="77777777" w:rsidR="007C6D8B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∩B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597E0AC" w14:textId="77777777" w:rsidR="007C6D8B" w:rsidRDefault="007C6D8B" w:rsidP="007C6D8B">
      <w:pPr>
        <w:spacing w:line="240" w:lineRule="auto"/>
        <w:ind w:left="72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𝐴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∪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𝐵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) =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𝑃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𝐴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) +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𝑃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𝐵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) −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𝑃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𝐴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 xml:space="preserve"> ∩ </w:t>
      </w:r>
      <w:r w:rsidRPr="00EE56CE">
        <w:rPr>
          <w:rFonts w:ascii="Cambria Math" w:eastAsiaTheme="minorEastAsia" w:hAnsi="Cambria Math" w:cs="Cambria Math"/>
          <w:sz w:val="24"/>
          <w:szCs w:val="24"/>
        </w:rPr>
        <w:t>𝐵</w:t>
      </w:r>
      <w:r w:rsidRPr="00EE56CE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6E92FD40" w14:textId="77777777" w:rsidR="007C6D8B" w:rsidRDefault="007C6D8B" w:rsidP="007C6D8B">
      <w:pPr>
        <w:spacing w:line="240" w:lineRule="auto"/>
        <w:ind w:left="153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</m:oMath>
    </w:p>
    <w:p w14:paraId="180A6721" w14:textId="77777777" w:rsidR="007C6D8B" w:rsidRPr="00424E50" w:rsidRDefault="007C6D8B" w:rsidP="007C6D8B">
      <w:pPr>
        <w:spacing w:line="240" w:lineRule="auto"/>
        <w:ind w:left="1530"/>
        <w:jc w:val="both"/>
        <w:rPr>
          <w:rFonts w:ascii="Times New Roman" w:hAnsi="Times New Roman" w:cs="Times New Roman"/>
          <w:sz w:val="24"/>
          <w:szCs w:val="24"/>
        </w:rPr>
      </w:pPr>
    </w:p>
    <w:p w14:paraId="62231F99" w14:textId="77777777" w:rsidR="007C6D8B" w:rsidRPr="00424E50" w:rsidRDefault="007C6D8B" w:rsidP="007C6D8B">
      <w:pPr>
        <w:pStyle w:val="ListParagraph"/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Jadi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bola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bernomo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ganjil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bernomo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prima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den>
        </m:f>
      </m:oMath>
    </w:p>
    <w:p w14:paraId="4836F692" w14:textId="77777777" w:rsidR="007C6D8B" w:rsidRPr="007C6D8B" w:rsidRDefault="007C6D8B" w:rsidP="007C6D8B"/>
    <w:p w14:paraId="18AE9022" w14:textId="77777777" w:rsidR="007C6D8B" w:rsidRDefault="007C6D8B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4923E328" w14:textId="77777777" w:rsidR="007C6D8B" w:rsidRDefault="007C6D8B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</w:rPr>
        <w:br w:type="page"/>
      </w:r>
    </w:p>
    <w:p w14:paraId="078DECC1" w14:textId="35A5CB2E" w:rsidR="007C6D8B" w:rsidRDefault="007C6D8B" w:rsidP="007C6D8B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1" w:name="_Toc141127432"/>
      <w:bookmarkStart w:id="32" w:name="_Toc142688071"/>
      <w:bookmarkStart w:id="33" w:name="_Toc142832243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8</w:t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es</w:t>
      </w:r>
      <w:proofErr w:type="spellEnd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Sebelum</w:t>
      </w:r>
      <w:proofErr w:type="spellEnd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Uji </w:t>
      </w:r>
      <w:proofErr w:type="spellStart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Validasi</w:t>
      </w:r>
      <w:bookmarkEnd w:id="31"/>
      <w:bookmarkEnd w:id="32"/>
      <w:bookmarkEnd w:id="33"/>
      <w:proofErr w:type="spellEnd"/>
    </w:p>
    <w:p w14:paraId="658F423D" w14:textId="0D0B2BE1" w:rsidR="00166541" w:rsidRPr="00166541" w:rsidRDefault="00166541" w:rsidP="00166541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2C78D9">
        <w:rPr>
          <w:rFonts w:ascii="Times New Roman" w:hAnsi="Times New Roman" w:cs="Times New Roman"/>
          <w:sz w:val="24"/>
          <w:szCs w:val="24"/>
        </w:rPr>
        <w:t>Instrumen</w:t>
      </w:r>
      <w:r w:rsidR="00162CA5">
        <w:rPr>
          <w:rFonts w:ascii="Times New Roman" w:hAnsi="Times New Roman" w:cs="Times New Roman"/>
          <w:sz w:val="24"/>
          <w:szCs w:val="24"/>
        </w:rPr>
        <w:t>t</w:t>
      </w:r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se</w:t>
      </w:r>
      <w:r w:rsidR="00CF27B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SS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1</w:t>
      </w:r>
      <w:r w:rsidRPr="002C78D9">
        <w:rPr>
          <w:rFonts w:ascii="Times New Roman" w:hAnsi="Times New Roman" w:cs="Times New Roman"/>
          <w:sz w:val="24"/>
          <w:szCs w:val="24"/>
        </w:rPr>
        <w:t>:</w:t>
      </w:r>
    </w:p>
    <w:p w14:paraId="44A46FCE" w14:textId="77777777" w:rsidR="00DB3A00" w:rsidRDefault="00DB3A00" w:rsidP="00166541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C7F4F">
        <w:rPr>
          <w:rFonts w:ascii="Times New Roman" w:hAnsi="Times New Roman" w:cs="Times New Roman"/>
          <w:b/>
          <w:bCs/>
          <w:sz w:val="24"/>
          <w:szCs w:val="24"/>
        </w:rPr>
        <w:t>INSTRUM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N </w:t>
      </w:r>
      <w:r w:rsidRPr="001553DA">
        <w:rPr>
          <w:rFonts w:ascii="Times New Roman" w:hAnsi="Times New Roman" w:cs="Times New Roman"/>
          <w:b/>
          <w:bCs/>
          <w:i/>
          <w:iCs/>
          <w:sz w:val="24"/>
          <w:szCs w:val="24"/>
        </w:rPr>
        <w:t>POSTTES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 </w:t>
      </w:r>
      <w:r>
        <w:rPr>
          <w:rFonts w:ascii="Times New Roman" w:hAnsi="Times New Roman" w:cs="Times New Roman"/>
          <w:b/>
          <w:bCs/>
          <w:sz w:val="24"/>
          <w:szCs w:val="24"/>
        </w:rPr>
        <w:t>“PRESTASI BELAJAR MATEMATIKA SISWA”</w:t>
      </w:r>
    </w:p>
    <w:p w14:paraId="73620155" w14:textId="77777777" w:rsidR="00DB3A00" w:rsidRPr="009C7F4F" w:rsidRDefault="00DB3A00" w:rsidP="00166541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C7F4F">
        <w:rPr>
          <w:rFonts w:ascii="Times New Roman" w:hAnsi="Times New Roman" w:cs="Times New Roman"/>
          <w:b/>
          <w:bCs/>
          <w:sz w:val="24"/>
          <w:szCs w:val="24"/>
        </w:rPr>
        <w:t>MATERI PELUANG</w:t>
      </w:r>
    </w:p>
    <w:p w14:paraId="11DA0F5F" w14:textId="77777777" w:rsidR="00DB3A00" w:rsidRPr="001553DA" w:rsidRDefault="00DB3A00" w:rsidP="00166541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Kelas </w:t>
      </w:r>
      <w:proofErr w:type="spellStart"/>
      <w:r>
        <w:rPr>
          <w:rFonts w:ascii="Times New Roman" w:hAnsi="Times New Roman" w:cs="Times New Roman"/>
          <w:sz w:val="24"/>
          <w:szCs w:val="24"/>
        </w:rPr>
        <w:t>Ujicoba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758C5BCB" w14:textId="77777777" w:rsidR="00DB3A00" w:rsidRPr="00B27CCA" w:rsidRDefault="00DB3A00" w:rsidP="00DB3A00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24AA6200" w14:textId="77777777" w:rsidR="00DB3A00" w:rsidRDefault="00DB3A00" w:rsidP="00DB3A00">
      <w:pPr>
        <w:pStyle w:val="ListParagraph"/>
        <w:numPr>
          <w:ilvl w:val="0"/>
          <w:numId w:val="45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</w:p>
    <w:p w14:paraId="377E592A" w14:textId="77777777" w:rsidR="00DB3A00" w:rsidRDefault="00DB3A00" w:rsidP="00DB3A00">
      <w:pPr>
        <w:pStyle w:val="ListParagraph"/>
        <w:numPr>
          <w:ilvl w:val="0"/>
          <w:numId w:val="45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-10</w:t>
      </w:r>
    </w:p>
    <w:p w14:paraId="052F7ED2" w14:textId="77777777" w:rsidR="00DB3A00" w:rsidRDefault="00DB3A00" w:rsidP="00DB3A00">
      <w:pPr>
        <w:pStyle w:val="ListParagraph"/>
        <w:numPr>
          <w:ilvl w:val="0"/>
          <w:numId w:val="45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o </w:t>
      </w:r>
      <w:proofErr w:type="spellStart"/>
      <w:r>
        <w:rPr>
          <w:rFonts w:ascii="Times New Roman" w:hAnsi="Times New Roman" w:cs="Times New Roman"/>
          <w:sz w:val="24"/>
          <w:szCs w:val="24"/>
        </w:rPr>
        <w:t>ab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</w:p>
    <w:p w14:paraId="0A20FA9C" w14:textId="77777777" w:rsidR="00DB3A00" w:rsidRDefault="00DB3A00" w:rsidP="00DB3A00">
      <w:pPr>
        <w:pStyle w:val="ListParagraph"/>
        <w:numPr>
          <w:ilvl w:val="0"/>
          <w:numId w:val="45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apkan</w:t>
      </w:r>
      <w:proofErr w:type="spellEnd"/>
    </w:p>
    <w:p w14:paraId="2E3AEE9E" w14:textId="77777777" w:rsidR="00DB3A00" w:rsidRDefault="00DB3A00" w:rsidP="00DB3A00">
      <w:pPr>
        <w:pStyle w:val="ListParagraph"/>
        <w:numPr>
          <w:ilvl w:val="0"/>
          <w:numId w:val="45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l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</w:p>
    <w:p w14:paraId="25E0E2DD" w14:textId="77777777" w:rsidR="00DB3A00" w:rsidRDefault="00DB3A00" w:rsidP="00DB3A00">
      <w:pPr>
        <w:pStyle w:val="ListParagraph"/>
        <w:numPr>
          <w:ilvl w:val="0"/>
          <w:numId w:val="45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ktu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</w:p>
    <w:p w14:paraId="3F6C0C5B" w14:textId="77777777" w:rsidR="00DB3A00" w:rsidRPr="00B27CCA" w:rsidRDefault="00DB3A00" w:rsidP="00DB3A00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Kerjakan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dengan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tenang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teliti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>!</w:t>
      </w:r>
    </w:p>
    <w:p w14:paraId="2F22D142" w14:textId="77777777" w:rsidR="00DB3A00" w:rsidRDefault="00DB3A00" w:rsidP="00DB3A00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C7F4F">
        <w:rPr>
          <w:rFonts w:ascii="Times New Roman" w:hAnsi="Times New Roman" w:cs="Times New Roman"/>
          <w:b/>
          <w:bCs/>
          <w:sz w:val="24"/>
          <w:szCs w:val="24"/>
        </w:rPr>
        <w:t>SOAL URAIAN</w:t>
      </w:r>
    </w:p>
    <w:p w14:paraId="65C28E6A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!</w:t>
      </w:r>
    </w:p>
    <w:p w14:paraId="73DE769C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>!</w:t>
      </w:r>
    </w:p>
    <w:p w14:paraId="38793369" w14:textId="57AF027C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1CB61CFC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tu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n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>!</w:t>
      </w:r>
    </w:p>
    <w:p w14:paraId="1182C139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kali.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…</w:t>
      </w:r>
    </w:p>
    <w:p w14:paraId="603B5ABB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4 kali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6014AC85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t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isi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?</w:t>
      </w:r>
    </w:p>
    <w:p w14:paraId="142B5C6F" w14:textId="77777777" w:rsidR="00DB3A00" w:rsidRPr="006575F6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5 bol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5. 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mb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ima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nap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5E85DA4D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.</w:t>
      </w:r>
    </w:p>
    <w:p w14:paraId="50149CDB" w14:textId="77777777" w:rsidR="00DB3A00" w:rsidRDefault="00DB3A00" w:rsidP="00DB3A00">
      <w:pPr>
        <w:pStyle w:val="ListParagraph"/>
        <w:numPr>
          <w:ilvl w:val="0"/>
          <w:numId w:val="38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p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pas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41D25214" w14:textId="77777777" w:rsidR="00DB3A00" w:rsidRDefault="00DB3A00" w:rsidP="00DB3A00">
      <w:pPr>
        <w:pStyle w:val="ListParagraph"/>
        <w:numPr>
          <w:ilvl w:val="0"/>
          <w:numId w:val="38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!</w:t>
      </w:r>
    </w:p>
    <w:p w14:paraId="3CA39EE9" w14:textId="77777777" w:rsidR="00DB3A00" w:rsidRDefault="00DB3A00" w:rsidP="00DB3A00">
      <w:pPr>
        <w:pStyle w:val="ListParagraph"/>
        <w:numPr>
          <w:ilvl w:val="0"/>
          <w:numId w:val="3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3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5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hij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mb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hijau</w:t>
      </w:r>
      <w:proofErr w:type="spellEnd"/>
      <w:r>
        <w:rPr>
          <w:rFonts w:ascii="Times New Roman" w:hAnsi="Times New Roman" w:cs="Times New Roman"/>
          <w:sz w:val="24"/>
          <w:szCs w:val="24"/>
        </w:rPr>
        <w:t>!</w:t>
      </w:r>
    </w:p>
    <w:p w14:paraId="6C141BB8" w14:textId="77777777" w:rsidR="00DB3A00" w:rsidRDefault="00DB3A00" w:rsidP="00DB3A00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575F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KUNCI JAWABAN </w:t>
      </w:r>
      <w:r w:rsidRPr="001553DA">
        <w:rPr>
          <w:rFonts w:ascii="Times New Roman" w:hAnsi="Times New Roman" w:cs="Times New Roman"/>
          <w:b/>
          <w:bCs/>
          <w:i/>
          <w:iCs/>
          <w:sz w:val="24"/>
          <w:szCs w:val="24"/>
        </w:rPr>
        <w:t>POSTTEST</w:t>
      </w:r>
    </w:p>
    <w:tbl>
      <w:tblPr>
        <w:tblW w:w="84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7"/>
        <w:gridCol w:w="7101"/>
        <w:gridCol w:w="787"/>
      </w:tblGrid>
      <w:tr w:rsidR="00DB3A00" w14:paraId="7BE39021" w14:textId="77777777" w:rsidTr="0033097E">
        <w:trPr>
          <w:trHeight w:val="271"/>
        </w:trPr>
        <w:tc>
          <w:tcPr>
            <w:tcW w:w="567" w:type="dxa"/>
          </w:tcPr>
          <w:p w14:paraId="5A78623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o.</w:t>
            </w:r>
          </w:p>
        </w:tc>
        <w:tc>
          <w:tcPr>
            <w:tcW w:w="7101" w:type="dxa"/>
          </w:tcPr>
          <w:p w14:paraId="575BF7D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mbahasan</w:t>
            </w:r>
            <w:proofErr w:type="spellEnd"/>
          </w:p>
        </w:tc>
        <w:tc>
          <w:tcPr>
            <w:tcW w:w="787" w:type="dxa"/>
          </w:tcPr>
          <w:p w14:paraId="7E4017F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</w:t>
            </w:r>
          </w:p>
        </w:tc>
      </w:tr>
      <w:tr w:rsidR="00DB3A00" w14:paraId="223C577F" w14:textId="77777777" w:rsidTr="0033097E">
        <w:trPr>
          <w:trHeight w:val="4888"/>
        </w:trPr>
        <w:tc>
          <w:tcPr>
            <w:tcW w:w="567" w:type="dxa"/>
            <w:vMerge w:val="restart"/>
          </w:tcPr>
          <w:p w14:paraId="641D2D8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</w:p>
        </w:tc>
        <w:tc>
          <w:tcPr>
            <w:tcW w:w="7101" w:type="dxa"/>
          </w:tcPr>
          <w:p w14:paraId="4E67C73E" w14:textId="25285675" w:rsidR="00DB3A00" w:rsidRPr="00267286" w:rsidRDefault="00DB3A00" w:rsidP="00427B5F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7E536864" w14:textId="301BFA58" w:rsidR="00DB3A00" w:rsidRPr="00267286" w:rsidRDefault="00DB3A00" w:rsidP="00427B5F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apak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?</w:t>
            </w:r>
          </w:p>
          <w:p w14:paraId="60D8C07C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562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  <w:gridCol w:w="820"/>
              <w:gridCol w:w="820"/>
              <w:gridCol w:w="820"/>
              <w:gridCol w:w="820"/>
            </w:tblGrid>
            <w:tr w:rsidR="00DB3A00" w:rsidRPr="00267286" w14:paraId="3591292A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65D2E22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FBFCD6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C38D13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ABE5C1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3DF613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BA0DDF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570DB1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DB3A00" w:rsidRPr="00267286" w14:paraId="53E4FF3A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CE5121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AF4C4E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B3331C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2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60A7BC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3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B3BA09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4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98CA12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5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30EA53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6</w:t>
                  </w:r>
                </w:p>
              </w:tc>
            </w:tr>
            <w:tr w:rsidR="00DB3A00" w:rsidRPr="00267286" w14:paraId="41159A5F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320428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7A491C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F785DB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7B150E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879E36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71570F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C9C3E7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6</w:t>
                  </w:r>
                </w:p>
              </w:tc>
            </w:tr>
            <w:tr w:rsidR="00DB3A00" w:rsidRPr="00267286" w14:paraId="6F84FD83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4D0166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DF99E0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C31512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B025B4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475333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F39F50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D7A150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6</w:t>
                  </w:r>
                </w:p>
              </w:tc>
            </w:tr>
            <w:tr w:rsidR="00DB3A00" w:rsidRPr="00267286" w14:paraId="04C76D5D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BFE7A3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CA41C2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ED8BB2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B91208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999FF4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3E3735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7CD29C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6</w:t>
                  </w:r>
                </w:p>
              </w:tc>
            </w:tr>
            <w:tr w:rsidR="00DB3A00" w:rsidRPr="00267286" w14:paraId="70CB8D0A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BB4E9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9C3E85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BB4ABC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D2E627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83FDB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DA84B4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C5E17F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6</w:t>
                  </w:r>
                </w:p>
              </w:tc>
            </w:tr>
            <w:tr w:rsidR="00DB3A00" w:rsidRPr="00267286" w14:paraId="10152EDD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BEEBF2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12730A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781499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5F0C2B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06A4AA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8BFE68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4FAAEE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6</w:t>
                  </w:r>
                </w:p>
              </w:tc>
            </w:tr>
          </w:tbl>
          <w:p w14:paraId="17B37E5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FD9FDC1" w14:textId="3C5FDFC8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</w:t>
            </w:r>
          </w:p>
          <w:p w14:paraId="78E8C0DB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6</w:t>
            </w:r>
          </w:p>
          <w:p w14:paraId="143B9968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4D78EA65" w14:textId="77777777" w:rsidR="00DB3A00" w:rsidRPr="00267286" w:rsidRDefault="00DB3A00" w:rsidP="00427B5F">
            <w:pPr>
              <w:ind w:left="57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</w:p>
          <w:p w14:paraId="32C506B3" w14:textId="77777777" w:rsidR="00DB3A00" w:rsidRPr="00267286" w:rsidRDefault="00DB3A00" w:rsidP="00427B5F">
            <w:pPr>
              <w:ind w:left="57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=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</w:p>
        </w:tc>
        <w:tc>
          <w:tcPr>
            <w:tcW w:w="787" w:type="dxa"/>
          </w:tcPr>
          <w:p w14:paraId="4B9ECAF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5DDE3B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C769A5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D0C86F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4A1F5B6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45C347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054870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5CDD9C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529BD1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D4885A8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4E53C412" w14:textId="77777777" w:rsidTr="0033097E">
        <w:trPr>
          <w:trHeight w:val="433"/>
        </w:trPr>
        <w:tc>
          <w:tcPr>
            <w:tcW w:w="567" w:type="dxa"/>
            <w:vMerge/>
          </w:tcPr>
          <w:p w14:paraId="7FF57854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765099F0" w14:textId="4518BF04" w:rsidR="00DB3A00" w:rsidRPr="0033097E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87" w:type="dxa"/>
          </w:tcPr>
          <w:p w14:paraId="0D2E8FE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689034CB" w14:textId="77777777" w:rsidTr="0033097E">
        <w:trPr>
          <w:trHeight w:val="208"/>
        </w:trPr>
        <w:tc>
          <w:tcPr>
            <w:tcW w:w="567" w:type="dxa"/>
            <w:vMerge/>
          </w:tcPr>
          <w:p w14:paraId="7E95CBFD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53BFA6D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7A71532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0C5C5F45" w14:textId="77777777" w:rsidTr="0033097E">
        <w:trPr>
          <w:trHeight w:val="433"/>
        </w:trPr>
        <w:tc>
          <w:tcPr>
            <w:tcW w:w="567" w:type="dxa"/>
            <w:vMerge w:val="restart"/>
          </w:tcPr>
          <w:p w14:paraId="7F4634F8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</w:p>
        </w:tc>
        <w:tc>
          <w:tcPr>
            <w:tcW w:w="7101" w:type="dxa"/>
          </w:tcPr>
          <w:p w14:paraId="436B1D82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7F57D12D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</w:p>
          <w:p w14:paraId="67009A17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234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</w:tblGrid>
            <w:tr w:rsidR="00DB3A00" w:rsidRPr="00267286" w14:paraId="6B3AB33D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24502E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524B6C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8591E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</w:tr>
            <w:tr w:rsidR="00DB3A00" w:rsidRPr="00267286" w14:paraId="55133CF1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5FB1C1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D70FAE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256C01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G</w:t>
                  </w:r>
                  <w:proofErr w:type="gramEnd"/>
                </w:p>
              </w:tc>
            </w:tr>
            <w:tr w:rsidR="00DB3A00" w:rsidRPr="00267286" w14:paraId="16745F50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E15D18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15039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F36700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G</w:t>
                  </w:r>
                  <w:proofErr w:type="gramEnd"/>
                </w:p>
              </w:tc>
            </w:tr>
          </w:tbl>
          <w:p w14:paraId="09793E55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E9C767A" w14:textId="4EFD3CE4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</w:t>
            </w:r>
          </w:p>
          <w:p w14:paraId="037A2A7F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4</w:t>
            </w:r>
          </w:p>
          <w:p w14:paraId="00BD0D80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</w:tc>
        <w:tc>
          <w:tcPr>
            <w:tcW w:w="787" w:type="dxa"/>
          </w:tcPr>
          <w:p w14:paraId="6FBBA64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CE746F8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F9A4E4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DB96D0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D99909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74C0CD4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B94E80C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A96F5B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5A38B145" w14:textId="77777777" w:rsidTr="0033097E">
        <w:trPr>
          <w:trHeight w:val="361"/>
        </w:trPr>
        <w:tc>
          <w:tcPr>
            <w:tcW w:w="567" w:type="dxa"/>
            <w:vMerge/>
          </w:tcPr>
          <w:p w14:paraId="4EBF9722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2715CE9E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87" w:type="dxa"/>
          </w:tcPr>
          <w:p w14:paraId="0AA4400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7CAB24F6" w14:textId="77777777" w:rsidTr="0033097E">
        <w:trPr>
          <w:trHeight w:val="350"/>
        </w:trPr>
        <w:tc>
          <w:tcPr>
            <w:tcW w:w="567" w:type="dxa"/>
            <w:vMerge/>
          </w:tcPr>
          <w:p w14:paraId="4BF57969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233F86B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571FDE9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75C6C70A" w14:textId="77777777" w:rsidTr="0033097E">
        <w:trPr>
          <w:trHeight w:val="5023"/>
        </w:trPr>
        <w:tc>
          <w:tcPr>
            <w:tcW w:w="567" w:type="dxa"/>
            <w:vMerge w:val="restart"/>
          </w:tcPr>
          <w:p w14:paraId="4CB5F6F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3.</w:t>
            </w:r>
          </w:p>
        </w:tc>
        <w:tc>
          <w:tcPr>
            <w:tcW w:w="7101" w:type="dxa"/>
          </w:tcPr>
          <w:p w14:paraId="7BD03679" w14:textId="6E5BFCE1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7DC6AA80" w14:textId="5A012AB0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ap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</w:p>
          <w:p w14:paraId="4987FC17" w14:textId="79CF91F4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ig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!</w:t>
            </w:r>
          </w:p>
          <w:p w14:paraId="00DEE77C" w14:textId="2B1F2CB0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:</w:t>
            </w:r>
          </w:p>
          <w:tbl>
            <w:tblPr>
              <w:tblW w:w="562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  <w:gridCol w:w="820"/>
              <w:gridCol w:w="820"/>
              <w:gridCol w:w="820"/>
              <w:gridCol w:w="820"/>
            </w:tblGrid>
            <w:tr w:rsidR="00DB3A00" w:rsidRPr="00267286" w14:paraId="1871728D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632D75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D397D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D74797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863B1F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3AE2A2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B92FF5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15A18A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DB3A00" w:rsidRPr="00267286" w14:paraId="0DF8349B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444C8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E39F2C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023743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2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B2D42C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3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266E6D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4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0B2A23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5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00514B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6</w:t>
                  </w:r>
                </w:p>
              </w:tc>
            </w:tr>
            <w:tr w:rsidR="00DB3A00" w:rsidRPr="00267286" w14:paraId="5C7DB646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606D17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E9F5E3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2EE012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FAE1BB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56A155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1C0BC7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A0AD44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6</w:t>
                  </w:r>
                </w:p>
              </w:tc>
            </w:tr>
            <w:tr w:rsidR="00DB3A00" w:rsidRPr="00267286" w14:paraId="2F037E18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DC6948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63C53D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3680D7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9D9128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7A79FF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4B10DD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76BD62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6</w:t>
                  </w:r>
                </w:p>
              </w:tc>
            </w:tr>
            <w:tr w:rsidR="00DB3A00" w:rsidRPr="00267286" w14:paraId="552D7B74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409361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06CBBE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670E1C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391B7B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841414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A71B5A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751B8D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6</w:t>
                  </w:r>
                </w:p>
              </w:tc>
            </w:tr>
            <w:tr w:rsidR="00DB3A00" w:rsidRPr="00267286" w14:paraId="58875100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E5FF6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E852D8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631471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B8171D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FF9CE5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D6E2CD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6BAD4E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6</w:t>
                  </w:r>
                </w:p>
              </w:tc>
            </w:tr>
            <w:tr w:rsidR="00DB3A00" w:rsidRPr="00267286" w14:paraId="703EFE0D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3B631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355270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4C6D77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B44B23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576CF5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9FCF5C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86D9D7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6</w:t>
                  </w:r>
                </w:p>
              </w:tc>
            </w:tr>
          </w:tbl>
          <w:p w14:paraId="62B61B15" w14:textId="77777777" w:rsidR="0033097E" w:rsidRDefault="0033097E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E778157" w14:textId="37235D11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ig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</w:t>
            </w:r>
          </w:p>
          <w:p w14:paraId="69A99608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3</w:t>
            </w:r>
          </w:p>
          <w:p w14:paraId="29EDB049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6</w:t>
            </w:r>
          </w:p>
          <w:p w14:paraId="1E90B245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7FFC1EEA" w14:textId="7F39E086" w:rsidR="00DB3A00" w:rsidRPr="0033097E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3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</w:p>
        </w:tc>
        <w:tc>
          <w:tcPr>
            <w:tcW w:w="787" w:type="dxa"/>
          </w:tcPr>
          <w:p w14:paraId="063AE98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D1C9BF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D97D24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46AEA8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4B4E75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B1B861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9F2FA04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96E3C0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500AFF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66B095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35154E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233BC2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4DA0D598" w14:textId="77777777" w:rsidTr="0033097E">
        <w:trPr>
          <w:trHeight w:val="451"/>
        </w:trPr>
        <w:tc>
          <w:tcPr>
            <w:tcW w:w="567" w:type="dxa"/>
            <w:vMerge/>
          </w:tcPr>
          <w:p w14:paraId="65CEC06B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47B8B764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ig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87" w:type="dxa"/>
          </w:tcPr>
          <w:p w14:paraId="14604E1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73FBF6A5" w14:textId="77777777" w:rsidTr="0033097E">
        <w:trPr>
          <w:trHeight w:val="253"/>
        </w:trPr>
        <w:tc>
          <w:tcPr>
            <w:tcW w:w="567" w:type="dxa"/>
            <w:vMerge/>
          </w:tcPr>
          <w:p w14:paraId="2E2F111F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5EB0912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36BC61A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54174C22" w14:textId="77777777" w:rsidTr="0033097E">
        <w:trPr>
          <w:trHeight w:val="350"/>
        </w:trPr>
        <w:tc>
          <w:tcPr>
            <w:tcW w:w="567" w:type="dxa"/>
            <w:vMerge w:val="restart"/>
          </w:tcPr>
          <w:p w14:paraId="24321F1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4.</w:t>
            </w:r>
          </w:p>
        </w:tc>
        <w:tc>
          <w:tcPr>
            <w:tcW w:w="7101" w:type="dxa"/>
          </w:tcPr>
          <w:p w14:paraId="31E06916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Satu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t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</w:p>
          <w:p w14:paraId="092C4AC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033CBF2F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</w:t>
            </w:r>
          </w:p>
          <w:p w14:paraId="4C7F2539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  <w:proofErr w:type="gramEnd"/>
          </w:p>
          <w:p w14:paraId="2618593A" w14:textId="6A676419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6880" w:type="dxa"/>
              <w:tblLook w:val="04A0" w:firstRow="1" w:lastRow="0" w:firstColumn="1" w:lastColumn="0" w:noHBand="0" w:noVBand="1"/>
            </w:tblPr>
            <w:tblGrid>
              <w:gridCol w:w="1120"/>
              <w:gridCol w:w="960"/>
              <w:gridCol w:w="960"/>
              <w:gridCol w:w="960"/>
              <w:gridCol w:w="960"/>
              <w:gridCol w:w="960"/>
              <w:gridCol w:w="960"/>
            </w:tblGrid>
            <w:tr w:rsidR="00DB3A00" w:rsidRPr="00267286" w14:paraId="692280D7" w14:textId="77777777" w:rsidTr="00427B5F">
              <w:trPr>
                <w:trHeight w:val="300"/>
              </w:trPr>
              <w:tc>
                <w:tcPr>
                  <w:tcW w:w="11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F23DD97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spell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Dadu</w:t>
                  </w:r>
                  <w:proofErr w:type="spellEnd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/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DF8A35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69E8D3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B9BED0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7E0864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B8CF54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9A9FB8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DB3A00" w:rsidRPr="00267286" w14:paraId="24E1B81B" w14:textId="77777777" w:rsidTr="00427B5F">
              <w:trPr>
                <w:trHeight w:val="300"/>
              </w:trPr>
              <w:tc>
                <w:tcPr>
                  <w:tcW w:w="11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B5B768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spell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Uang</w:t>
                  </w:r>
                  <w:proofErr w:type="spellEnd"/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354A01ED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73389F5C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5E468A73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533A4BB2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7E76D768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3032B8A1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</w:p>
              </w:tc>
            </w:tr>
            <w:tr w:rsidR="00DB3A00" w:rsidRPr="00267286" w14:paraId="189B045F" w14:textId="77777777" w:rsidTr="00427B5F">
              <w:trPr>
                <w:trHeight w:val="300"/>
              </w:trPr>
              <w:tc>
                <w:tcPr>
                  <w:tcW w:w="11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2609F7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FD1EF1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1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3CE504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2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CEA752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99C5BD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4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E7B18D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3741D7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6</w:t>
                  </w:r>
                </w:p>
              </w:tc>
            </w:tr>
            <w:tr w:rsidR="00DB3A00" w:rsidRPr="00267286" w14:paraId="60D6D764" w14:textId="77777777" w:rsidTr="00427B5F">
              <w:trPr>
                <w:trHeight w:val="300"/>
              </w:trPr>
              <w:tc>
                <w:tcPr>
                  <w:tcW w:w="11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E03757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5BD747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1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029380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2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857D6C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CD7C03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4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BF6376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FB93FF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6</w:t>
                  </w:r>
                </w:p>
              </w:tc>
            </w:tr>
          </w:tbl>
          <w:p w14:paraId="2D12052D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75D4DC4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</w:t>
            </w:r>
          </w:p>
          <w:p w14:paraId="417D1771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</w:t>
            </w:r>
          </w:p>
          <w:p w14:paraId="76F92F9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2</w:t>
            </w:r>
          </w:p>
          <w:p w14:paraId="50A31F53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w:lastRenderedPageBreak/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1CF595FC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</w:p>
          <w:p w14:paraId="1487AE6E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         =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</w:tc>
        <w:tc>
          <w:tcPr>
            <w:tcW w:w="787" w:type="dxa"/>
          </w:tcPr>
          <w:p w14:paraId="343B692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63F04E4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AAB905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2CD60E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C0C3F9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CF02F03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54877E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82CD5C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B10F1C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0712A553" w14:textId="77777777" w:rsidTr="0033097E">
        <w:trPr>
          <w:trHeight w:val="424"/>
        </w:trPr>
        <w:tc>
          <w:tcPr>
            <w:tcW w:w="567" w:type="dxa"/>
            <w:vMerge/>
          </w:tcPr>
          <w:p w14:paraId="1CD0981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1" w:type="dxa"/>
          </w:tcPr>
          <w:p w14:paraId="09672E68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</w:tc>
        <w:tc>
          <w:tcPr>
            <w:tcW w:w="787" w:type="dxa"/>
          </w:tcPr>
          <w:p w14:paraId="566BF7E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3887E004" w14:textId="77777777" w:rsidTr="0033097E">
        <w:trPr>
          <w:trHeight w:val="350"/>
        </w:trPr>
        <w:tc>
          <w:tcPr>
            <w:tcW w:w="567" w:type="dxa"/>
            <w:vMerge/>
          </w:tcPr>
          <w:p w14:paraId="715D2868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1" w:type="dxa"/>
          </w:tcPr>
          <w:p w14:paraId="1DE4140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51E0CF9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317F237C" w14:textId="77777777" w:rsidTr="0033097E">
        <w:trPr>
          <w:trHeight w:val="3673"/>
        </w:trPr>
        <w:tc>
          <w:tcPr>
            <w:tcW w:w="567" w:type="dxa"/>
            <w:vMerge w:val="restart"/>
          </w:tcPr>
          <w:p w14:paraId="4FA9DA56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5.</w:t>
            </w:r>
          </w:p>
        </w:tc>
        <w:tc>
          <w:tcPr>
            <w:tcW w:w="7101" w:type="dxa"/>
          </w:tcPr>
          <w:p w14:paraId="4229E9C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Jik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uat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bany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20 kali.</w:t>
            </w:r>
          </w:p>
          <w:p w14:paraId="5CF9B37B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ilai</w:t>
            </w:r>
            <w:proofErr w:type="spellEnd"/>
          </w:p>
          <w:p w14:paraId="7267671F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ur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4 !</w:t>
            </w:r>
            <w:proofErr w:type="gramEnd"/>
          </w:p>
          <w:p w14:paraId="03EC109E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p w14:paraId="124636B9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Mat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,2,3,4,5,6</w:t>
            </w:r>
          </w:p>
          <w:p w14:paraId="2AAE08F6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Mat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il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ur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,2,3</w:t>
            </w:r>
          </w:p>
          <w:p w14:paraId="719A9038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Harapan =&g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</w:rPr>
                <m:t>=P(A)×N</m:t>
              </m:r>
            </m:oMath>
          </w:p>
          <w:p w14:paraId="519B9FCA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7BA9D6D2" w14:textId="1B77F0D2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N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20 kali</w:t>
            </w:r>
          </w:p>
          <w:p w14:paraId="3DA32DF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</w:t>
            </w:r>
          </w:p>
          <w:p w14:paraId="3826A044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6</w:t>
            </w:r>
          </w:p>
          <w:p w14:paraId="3CDF1424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2</m:t>
                  </m:r>
                </m:den>
              </m:f>
            </m:oMath>
          </w:p>
          <w:p w14:paraId="0BECE5B5" w14:textId="635E64AE" w:rsidR="00DB3A00" w:rsidRPr="0033097E" w:rsidRDefault="00885472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</m:oMath>
            <w:r w:rsidR="00DB3A00"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×20=10</m:t>
              </m:r>
            </m:oMath>
          </w:p>
        </w:tc>
        <w:tc>
          <w:tcPr>
            <w:tcW w:w="787" w:type="dxa"/>
          </w:tcPr>
          <w:p w14:paraId="1A34FBB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DA86BD8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13E46A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D29B1B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39377A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B62D22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926209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6BD916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49C25FAC" w14:textId="77777777" w:rsidTr="0033097E">
        <w:trPr>
          <w:trHeight w:val="289"/>
        </w:trPr>
        <w:tc>
          <w:tcPr>
            <w:tcW w:w="567" w:type="dxa"/>
            <w:vMerge/>
          </w:tcPr>
          <w:p w14:paraId="75811F70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75A01241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il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ur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0.</w:t>
            </w:r>
          </w:p>
        </w:tc>
        <w:tc>
          <w:tcPr>
            <w:tcW w:w="787" w:type="dxa"/>
          </w:tcPr>
          <w:p w14:paraId="18E95083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74161602" w14:textId="77777777" w:rsidTr="0033097E">
        <w:trPr>
          <w:trHeight w:val="253"/>
        </w:trPr>
        <w:tc>
          <w:tcPr>
            <w:tcW w:w="567" w:type="dxa"/>
            <w:vMerge/>
          </w:tcPr>
          <w:p w14:paraId="40DD1829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7CF4AC1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517AEE5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116F8848" w14:textId="77777777" w:rsidTr="0033097E">
        <w:trPr>
          <w:trHeight w:val="4573"/>
        </w:trPr>
        <w:tc>
          <w:tcPr>
            <w:tcW w:w="567" w:type="dxa"/>
            <w:vMerge w:val="restart"/>
          </w:tcPr>
          <w:p w14:paraId="0E57307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6.</w:t>
            </w:r>
          </w:p>
        </w:tc>
        <w:tc>
          <w:tcPr>
            <w:tcW w:w="7101" w:type="dxa"/>
          </w:tcPr>
          <w:p w14:paraId="41EBABEF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bany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4 kali.</w:t>
            </w:r>
          </w:p>
          <w:p w14:paraId="092FD415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amb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</w:p>
          <w:p w14:paraId="0AE7DE75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234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</w:tblGrid>
            <w:tr w:rsidR="00DB3A00" w:rsidRPr="00267286" w14:paraId="01C7B342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C4DE426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36881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E1048D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</w:tr>
            <w:tr w:rsidR="00DB3A00" w:rsidRPr="00267286" w14:paraId="18C81E61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534995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2DEC229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6F8906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A,G</w:t>
                  </w:r>
                  <w:proofErr w:type="gramEnd"/>
                </w:p>
              </w:tc>
            </w:tr>
            <w:tr w:rsidR="00DB3A00" w:rsidRPr="00267286" w14:paraId="149F466E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0421EB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3A23F0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257FD5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G,G</w:t>
                  </w:r>
                  <w:proofErr w:type="gramEnd"/>
                </w:p>
              </w:tc>
            </w:tr>
          </w:tbl>
          <w:p w14:paraId="3D5DB08B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E4AA261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(S) = 4</w:t>
            </w:r>
          </w:p>
          <w:p w14:paraId="204453EF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amb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(A) = 1</w:t>
            </w:r>
          </w:p>
          <w:p w14:paraId="7854B27D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</w:rPr>
                <m:t>=P(A)×N</m:t>
              </m:r>
            </m:oMath>
          </w:p>
          <w:p w14:paraId="64506E3A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</m:t>
                  </m:r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A</m:t>
                      </m:r>
                    </m:e>
                  </m:d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</m:t>
                  </m:r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S</m:t>
                      </m:r>
                    </m:e>
                  </m:d>
                </m:den>
              </m:f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</m:oMath>
          </w:p>
          <w:p w14:paraId="5EC38F4F" w14:textId="3749507C" w:rsidR="00DB3A00" w:rsidRPr="0033097E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N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64 kali</w:t>
            </w:r>
          </w:p>
          <w:p w14:paraId="0F5DBAEB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1</w:t>
            </w:r>
          </w:p>
          <w:p w14:paraId="19D88E75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4</w:t>
            </w:r>
          </w:p>
          <w:p w14:paraId="23DDE41D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  <w:p w14:paraId="1284FC90" w14:textId="77777777" w:rsidR="00DB3A00" w:rsidRPr="00267286" w:rsidRDefault="00885472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</m:oMath>
            <w:r w:rsidR="00DB3A00"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×64=16</m:t>
              </m:r>
            </m:oMath>
          </w:p>
        </w:tc>
        <w:tc>
          <w:tcPr>
            <w:tcW w:w="787" w:type="dxa"/>
          </w:tcPr>
          <w:p w14:paraId="12D9D37E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9933E9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0D450E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C30EDB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C1D1F22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440536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2CBD65B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0EB2F49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981CF46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3F97C6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52682A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3F697C3A" w14:textId="77777777" w:rsidTr="0033097E">
        <w:trPr>
          <w:trHeight w:val="271"/>
        </w:trPr>
        <w:tc>
          <w:tcPr>
            <w:tcW w:w="567" w:type="dxa"/>
            <w:vMerge/>
          </w:tcPr>
          <w:p w14:paraId="7ECBE16F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6E9450C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amb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6.</w:t>
            </w:r>
          </w:p>
        </w:tc>
        <w:tc>
          <w:tcPr>
            <w:tcW w:w="787" w:type="dxa"/>
          </w:tcPr>
          <w:p w14:paraId="4AEB495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1B868B2F" w14:textId="77777777" w:rsidTr="0033097E">
        <w:trPr>
          <w:trHeight w:val="431"/>
        </w:trPr>
        <w:tc>
          <w:tcPr>
            <w:tcW w:w="567" w:type="dxa"/>
            <w:vMerge/>
          </w:tcPr>
          <w:p w14:paraId="4CCF8CF2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515EEB84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417E0B5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7F4C5681" w14:textId="77777777" w:rsidTr="0033097E">
        <w:trPr>
          <w:trHeight w:val="1513"/>
        </w:trPr>
        <w:tc>
          <w:tcPr>
            <w:tcW w:w="567" w:type="dxa"/>
            <w:vMerge w:val="restart"/>
          </w:tcPr>
          <w:p w14:paraId="13965DD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7.</w:t>
            </w:r>
          </w:p>
        </w:tc>
        <w:tc>
          <w:tcPr>
            <w:tcW w:w="7101" w:type="dxa"/>
          </w:tcPr>
          <w:p w14:paraId="0A9B0429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77FB4074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ap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ahw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il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tl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lisihnya</w:t>
            </w:r>
            <w:proofErr w:type="spellEnd"/>
          </w:p>
          <w:p w14:paraId="7CE49EBE" w14:textId="12A186C2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2?</w:t>
            </w:r>
          </w:p>
          <w:p w14:paraId="69AAE1EC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5020" w:type="dxa"/>
              <w:tblLook w:val="04A0" w:firstRow="1" w:lastRow="0" w:firstColumn="1" w:lastColumn="0" w:noHBand="0" w:noVBand="1"/>
            </w:tblPr>
            <w:tblGrid>
              <w:gridCol w:w="820"/>
              <w:gridCol w:w="700"/>
              <w:gridCol w:w="700"/>
              <w:gridCol w:w="700"/>
              <w:gridCol w:w="700"/>
              <w:gridCol w:w="700"/>
              <w:gridCol w:w="700"/>
            </w:tblGrid>
            <w:tr w:rsidR="00DB3A00" w:rsidRPr="00267286" w14:paraId="6824158B" w14:textId="77777777" w:rsidTr="00427B5F">
              <w:trPr>
                <w:trHeight w:val="300"/>
              </w:trPr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BAA0129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3FB675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EB898E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CF7C8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4E975B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553D6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020748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DB3A00" w:rsidRPr="00267286" w14:paraId="0D71CD2A" w14:textId="77777777" w:rsidTr="00427B5F">
              <w:trPr>
                <w:trHeight w:val="300"/>
              </w:trPr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B5B6AE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D21385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0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E7A8D2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E8642E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FC145B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49BBD3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5B5E07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</w:tr>
            <w:tr w:rsidR="00DB3A00" w:rsidRPr="00267286" w14:paraId="22BFC3D7" w14:textId="77777777" w:rsidTr="00427B5F">
              <w:trPr>
                <w:trHeight w:val="300"/>
              </w:trPr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1D88F1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BF7109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6045695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0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1E8318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3C12E5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51A68D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135A9C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</w:tr>
            <w:tr w:rsidR="00DB3A00" w:rsidRPr="00267286" w14:paraId="1194F600" w14:textId="77777777" w:rsidTr="00427B5F">
              <w:trPr>
                <w:trHeight w:val="300"/>
              </w:trPr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C8C29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DDD9FC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A4854D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3EC709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0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0A7FD3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7A9EED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D3C68F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</w:tr>
            <w:tr w:rsidR="00DB3A00" w:rsidRPr="00267286" w14:paraId="65C1326B" w14:textId="77777777" w:rsidTr="00427B5F">
              <w:trPr>
                <w:trHeight w:val="300"/>
              </w:trPr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AAE1F1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4EC6F7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D7C9FC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109E7E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411C67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0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8F74BE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228794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</w:tr>
            <w:tr w:rsidR="00DB3A00" w:rsidRPr="00267286" w14:paraId="7EFF6625" w14:textId="77777777" w:rsidTr="00427B5F">
              <w:trPr>
                <w:trHeight w:val="300"/>
              </w:trPr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B8115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37EC2C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103034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BA2142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3EC406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96FE78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0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51197F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</w:tr>
            <w:tr w:rsidR="00DB3A00" w:rsidRPr="00267286" w14:paraId="30591EF1" w14:textId="77777777" w:rsidTr="00427B5F">
              <w:trPr>
                <w:trHeight w:val="300"/>
              </w:trPr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6FE98F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03F41E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5D1072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F0C25C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0122F7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4B4B35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350DDC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0</w:t>
                  </w:r>
                </w:p>
              </w:tc>
            </w:tr>
          </w:tbl>
          <w:p w14:paraId="6604E2DC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47FED8F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Nilai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tl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lisih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2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8</w:t>
            </w:r>
          </w:p>
          <w:p w14:paraId="1AC96669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36 </w:t>
            </w:r>
          </w:p>
          <w:p w14:paraId="3B6A8D5B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w:lastRenderedPageBreak/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01BDB347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8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</w:p>
          <w:p w14:paraId="65936EC0" w14:textId="77777777" w:rsidR="00DB3A00" w:rsidRPr="00267286" w:rsidRDefault="00DB3A00" w:rsidP="00427B5F">
            <w:pPr>
              <w:ind w:left="57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</w:tc>
        <w:tc>
          <w:tcPr>
            <w:tcW w:w="787" w:type="dxa"/>
          </w:tcPr>
          <w:p w14:paraId="640CB24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62098F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B9A5FD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C5C19A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450948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25FB54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CB90B6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1F830C3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973835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F82FDB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70AF5684" w14:textId="77777777" w:rsidTr="0033097E">
        <w:trPr>
          <w:trHeight w:val="433"/>
        </w:trPr>
        <w:tc>
          <w:tcPr>
            <w:tcW w:w="567" w:type="dxa"/>
            <w:vMerge/>
          </w:tcPr>
          <w:p w14:paraId="2E9F8AD3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399D9326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il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tl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lisih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2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yait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8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atau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87" w:type="dxa"/>
          </w:tcPr>
          <w:p w14:paraId="6D22F21E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58D4A981" w14:textId="77777777" w:rsidTr="0033097E">
        <w:trPr>
          <w:trHeight w:val="298"/>
        </w:trPr>
        <w:tc>
          <w:tcPr>
            <w:tcW w:w="567" w:type="dxa"/>
            <w:vMerge/>
          </w:tcPr>
          <w:p w14:paraId="1196FC45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68588F5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28803096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7479F1E0" w14:textId="77777777" w:rsidTr="0033097E">
        <w:trPr>
          <w:trHeight w:val="431"/>
        </w:trPr>
        <w:tc>
          <w:tcPr>
            <w:tcW w:w="567" w:type="dxa"/>
            <w:vMerge w:val="restart"/>
          </w:tcPr>
          <w:p w14:paraId="7177B0D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.</w:t>
            </w:r>
          </w:p>
        </w:tc>
        <w:tc>
          <w:tcPr>
            <w:tcW w:w="7101" w:type="dxa"/>
          </w:tcPr>
          <w:p w14:paraId="17C85FC2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ot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dapat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5 bola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be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  <w:p w14:paraId="7D0E50BE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p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5.</w:t>
            </w:r>
          </w:p>
          <w:p w14:paraId="293C7CDD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Jik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t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ambi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anp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ngecuali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apakah</w:t>
            </w:r>
            <w:proofErr w:type="spellEnd"/>
          </w:p>
          <w:p w14:paraId="108EFD3C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?</w:t>
            </w:r>
            <w:proofErr w:type="gramEnd"/>
          </w:p>
          <w:p w14:paraId="58959D32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p w14:paraId="7EBC5C0E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ot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15</w:t>
            </w:r>
          </w:p>
          <w:p w14:paraId="1B247D9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{2,3,5,7,11,13} = 6</w:t>
            </w:r>
          </w:p>
          <w:p w14:paraId="61F226E0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{2,4,6,8,10,12,14} = 7</w:t>
            </w:r>
          </w:p>
          <w:p w14:paraId="21CA3B3D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64F6129" w14:textId="77777777" w:rsidR="00DB3A00" w:rsidRPr="00267286" w:rsidRDefault="00DB3A00" w:rsidP="00427B5F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= {2,3,5,7,11,13} = 6</w:t>
            </w:r>
          </w:p>
          <w:p w14:paraId="0E4F3F1C" w14:textId="77777777" w:rsidR="00DB3A00" w:rsidRPr="00267286" w:rsidRDefault="00DB3A00" w:rsidP="00427B5F">
            <w:pPr>
              <w:ind w:left="48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1134C727" w14:textId="77777777" w:rsidR="00DB3A00" w:rsidRPr="00267286" w:rsidRDefault="00DB3A00" w:rsidP="00427B5F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{2,4,6,8,10,12,14} = 7</w:t>
            </w:r>
          </w:p>
          <w:p w14:paraId="30C8DC90" w14:textId="77777777" w:rsidR="00DB3A00" w:rsidRPr="00267286" w:rsidRDefault="00DB3A00" w:rsidP="00427B5F">
            <w:pPr>
              <w:ind w:left="48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B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7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24C25F66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  <w:p w14:paraId="4FD292C9" w14:textId="77777777" w:rsidR="00DB3A00" w:rsidRPr="00267286" w:rsidRDefault="00885472" w:rsidP="00427B5F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A∩B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{2}</m:t>
              </m:r>
            </m:oMath>
          </w:p>
          <w:p w14:paraId="5C5614D7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A∩B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1</m:t>
              </m:r>
            </m:oMath>
          </w:p>
          <w:p w14:paraId="6D6A648E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P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A∩B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)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</m:t>
                  </m:r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A∩B</m:t>
                  </m:r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25A07D5F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  <w:p w14:paraId="18F65AA3" w14:textId="77777777" w:rsidR="00DB3A00" w:rsidRPr="00267286" w:rsidRDefault="00DB3A00" w:rsidP="00427B5F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P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A∪B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) =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  <m:r>
                <w:rPr>
                  <w:rFonts w:ascii="Cambria Math" w:hAnsi="Cambria Math" w:cs="Times New Roman"/>
                  <w:sz w:val="20"/>
                  <w:szCs w:val="20"/>
                </w:rPr>
                <m:t>+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-P(A∩B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3DFFF0BD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             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7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1EC34E1E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  <w:p w14:paraId="45988501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             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 </m:t>
              </m:r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den>
              </m:f>
            </m:oMath>
          </w:p>
        </w:tc>
        <w:tc>
          <w:tcPr>
            <w:tcW w:w="787" w:type="dxa"/>
          </w:tcPr>
          <w:p w14:paraId="0733425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485E32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F68CC5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274697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6FEF31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DC092A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FC797B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71523E6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10EFA4E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6A574A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4C274F97" w14:textId="77777777" w:rsidTr="0033097E">
        <w:trPr>
          <w:trHeight w:val="388"/>
        </w:trPr>
        <w:tc>
          <w:tcPr>
            <w:tcW w:w="567" w:type="dxa"/>
            <w:vMerge/>
          </w:tcPr>
          <w:p w14:paraId="05412733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1" w:type="dxa"/>
          </w:tcPr>
          <w:p w14:paraId="2F8976B7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den>
              </m:f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87" w:type="dxa"/>
          </w:tcPr>
          <w:p w14:paraId="479C243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0CEB8A2A" w14:textId="77777777" w:rsidTr="0033097E">
        <w:trPr>
          <w:trHeight w:val="350"/>
        </w:trPr>
        <w:tc>
          <w:tcPr>
            <w:tcW w:w="567" w:type="dxa"/>
            <w:vMerge/>
          </w:tcPr>
          <w:p w14:paraId="1B25315E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1" w:type="dxa"/>
          </w:tcPr>
          <w:p w14:paraId="7CE3B0F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460A1C46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79A86943" w14:textId="77777777" w:rsidTr="0033097E">
        <w:trPr>
          <w:trHeight w:val="431"/>
        </w:trPr>
        <w:tc>
          <w:tcPr>
            <w:tcW w:w="567" w:type="dxa"/>
            <w:vMerge w:val="restart"/>
          </w:tcPr>
          <w:p w14:paraId="432033D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9.</w:t>
            </w:r>
          </w:p>
        </w:tc>
        <w:tc>
          <w:tcPr>
            <w:tcW w:w="7101" w:type="dxa"/>
          </w:tcPr>
          <w:p w14:paraId="45719CFE" w14:textId="77777777" w:rsidR="00DB3A00" w:rsidRPr="00267286" w:rsidRDefault="00DB3A00" w:rsidP="00427B5F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pas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</w:p>
          <w:p w14:paraId="32A0869A" w14:textId="77777777" w:rsidR="00DB3A00" w:rsidRPr="00267286" w:rsidRDefault="00DB3A00" w:rsidP="00427B5F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</w:t>
            </w:r>
          </w:p>
          <w:p w14:paraId="0A713348" w14:textId="728EF140" w:rsidR="00DB3A00" w:rsidRDefault="00DB3A00" w:rsidP="00427B5F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="0033097E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a.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pak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jadi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in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l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pas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ling</w:t>
            </w:r>
            <w:proofErr w:type="spellEnd"/>
            <w:r w:rsidR="00FF72F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pas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?</w:t>
            </w:r>
          </w:p>
          <w:p w14:paraId="33C8F832" w14:textId="77777777" w:rsidR="00DB3A00" w:rsidRPr="00267286" w:rsidRDefault="00DB3A00" w:rsidP="00427B5F">
            <w:pPr>
              <w:ind w:left="1021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b.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,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!</w:t>
            </w:r>
          </w:p>
          <w:p w14:paraId="3FE661FE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562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  <w:gridCol w:w="820"/>
              <w:gridCol w:w="820"/>
              <w:gridCol w:w="820"/>
              <w:gridCol w:w="820"/>
            </w:tblGrid>
            <w:tr w:rsidR="00DB3A00" w:rsidRPr="00267286" w14:paraId="4FF530DC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44A2039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AC2E11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1429DB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3A8D48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EED826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B16B7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745BD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DB3A00" w:rsidRPr="00267286" w14:paraId="51673CF0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C60404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9BC2E6"/>
                  <w:noWrap/>
                  <w:vAlign w:val="center"/>
                  <w:hideMark/>
                </w:tcPr>
                <w:p w14:paraId="638E2A1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FF1E02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2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5D31985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3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2AEA08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4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050D06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5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57E13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6</w:t>
                  </w:r>
                </w:p>
              </w:tc>
            </w:tr>
            <w:tr w:rsidR="00DB3A00" w:rsidRPr="00267286" w14:paraId="38CC678D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099B41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39F3F6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9BC2E6"/>
                  <w:noWrap/>
                  <w:vAlign w:val="center"/>
                  <w:hideMark/>
                </w:tcPr>
                <w:p w14:paraId="2F4F68B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4704EB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387AC3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6E675E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24554A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6</w:t>
                  </w:r>
                </w:p>
              </w:tc>
            </w:tr>
            <w:tr w:rsidR="00DB3A00" w:rsidRPr="00267286" w14:paraId="62490E05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4AD558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58B6191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CEC8DE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9BC2E6"/>
                  <w:noWrap/>
                  <w:vAlign w:val="center"/>
                  <w:hideMark/>
                </w:tcPr>
                <w:p w14:paraId="7A0C798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B9F537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A51B5D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BBA39D2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6</w:t>
                  </w:r>
                </w:p>
              </w:tc>
            </w:tr>
            <w:tr w:rsidR="00DB3A00" w:rsidRPr="00267286" w14:paraId="61E75A80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7ABC2D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35E709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91263C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18B1DC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9BC2E6"/>
                  <w:noWrap/>
                  <w:vAlign w:val="center"/>
                  <w:hideMark/>
                </w:tcPr>
                <w:p w14:paraId="4102AD5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EBFDB9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157D73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6</w:t>
                  </w:r>
                </w:p>
              </w:tc>
            </w:tr>
            <w:tr w:rsidR="00DB3A00" w:rsidRPr="00267286" w14:paraId="4552682A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387C95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B43536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0E3D05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EBB7FD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A24B28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9BC2E6"/>
                  <w:noWrap/>
                  <w:vAlign w:val="center"/>
                  <w:hideMark/>
                </w:tcPr>
                <w:p w14:paraId="1CE1A0D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16E409A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6</w:t>
                  </w:r>
                </w:p>
              </w:tc>
            </w:tr>
            <w:tr w:rsidR="00DB3A00" w:rsidRPr="00267286" w14:paraId="7A326FCF" w14:textId="77777777" w:rsidTr="00427B5F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572E4B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3BCB83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9F4D6C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0DF4E60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1CEB5C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2208BA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9BC2E6"/>
                  <w:noWrap/>
                  <w:vAlign w:val="center"/>
                  <w:hideMark/>
                </w:tcPr>
                <w:p w14:paraId="55996E8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6</w:t>
                  </w:r>
                </w:p>
              </w:tc>
            </w:tr>
          </w:tbl>
          <w:p w14:paraId="7BF84391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tbl>
            <w:tblPr>
              <w:tblW w:w="5780" w:type="dxa"/>
              <w:tblLook w:val="04A0" w:firstRow="1" w:lastRow="0" w:firstColumn="1" w:lastColumn="0" w:noHBand="0" w:noVBand="1"/>
            </w:tblPr>
            <w:tblGrid>
              <w:gridCol w:w="960"/>
              <w:gridCol w:w="700"/>
              <w:gridCol w:w="820"/>
              <w:gridCol w:w="820"/>
              <w:gridCol w:w="960"/>
              <w:gridCol w:w="820"/>
              <w:gridCol w:w="700"/>
            </w:tblGrid>
            <w:tr w:rsidR="00DB3A00" w:rsidRPr="00267286" w14:paraId="3E496964" w14:textId="77777777" w:rsidTr="00427B5F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E451D1D" w14:textId="77777777" w:rsidR="00DB3A00" w:rsidRPr="00267286" w:rsidRDefault="00DB3A00" w:rsidP="00427B5F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7AE31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669F1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8F1A52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95A59D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A3519D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22D48A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DB3A00" w:rsidRPr="00267286" w14:paraId="798D76C5" w14:textId="77777777" w:rsidTr="00427B5F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15CEDA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0517099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FD70C5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2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580056F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3</w:t>
                  </w:r>
                </w:p>
              </w:tc>
              <w:tc>
                <w:tcPr>
                  <w:tcW w:w="96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0143B6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4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548235"/>
                  <w:noWrap/>
                  <w:vAlign w:val="center"/>
                  <w:hideMark/>
                </w:tcPr>
                <w:p w14:paraId="433704A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5</w:t>
                  </w:r>
                </w:p>
              </w:tc>
              <w:tc>
                <w:tcPr>
                  <w:tcW w:w="70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0BA63A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1,6</w:t>
                  </w:r>
                </w:p>
              </w:tc>
            </w:tr>
            <w:tr w:rsidR="00DB3A00" w:rsidRPr="00267286" w14:paraId="56E3C036" w14:textId="77777777" w:rsidTr="00427B5F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3126ED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533BB2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1CA06B3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13EDE5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548235"/>
                  <w:noWrap/>
                  <w:vAlign w:val="center"/>
                  <w:hideMark/>
                </w:tcPr>
                <w:p w14:paraId="73E4D85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D4C83E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B6D305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2,6</w:t>
                  </w:r>
                </w:p>
              </w:tc>
            </w:tr>
            <w:tr w:rsidR="00DB3A00" w:rsidRPr="00267286" w14:paraId="1ECFD7F0" w14:textId="77777777" w:rsidTr="00427B5F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A51AC5C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2A4E2FF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4932253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548235"/>
                  <w:noWrap/>
                  <w:vAlign w:val="center"/>
                  <w:hideMark/>
                </w:tcPr>
                <w:p w14:paraId="6B988CD6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65FE0E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744052A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786F0C7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3,6</w:t>
                  </w:r>
                </w:p>
              </w:tc>
            </w:tr>
            <w:tr w:rsidR="00DB3A00" w:rsidRPr="00267286" w14:paraId="02038101" w14:textId="77777777" w:rsidTr="00427B5F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69BDD4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48453B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548235"/>
                  <w:noWrap/>
                  <w:vAlign w:val="center"/>
                  <w:hideMark/>
                </w:tcPr>
                <w:p w14:paraId="238B8CE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BA997C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743115B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A1B1EE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D7DE694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4,6</w:t>
                  </w:r>
                </w:p>
              </w:tc>
            </w:tr>
            <w:tr w:rsidR="00DB3A00" w:rsidRPr="00267286" w14:paraId="274104C8" w14:textId="77777777" w:rsidTr="00427B5F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B78B08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548235"/>
                  <w:noWrap/>
                  <w:vAlign w:val="center"/>
                  <w:hideMark/>
                </w:tcPr>
                <w:p w14:paraId="4019B2A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4E72EDF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3FDED1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F7C66A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427B5828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10F1CC8D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5,6</w:t>
                  </w:r>
                </w:p>
              </w:tc>
            </w:tr>
            <w:tr w:rsidR="00DB3A00" w:rsidRPr="00267286" w14:paraId="2201929A" w14:textId="77777777" w:rsidTr="00427B5F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461320B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FC98B1E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1EABD71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5724CB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CF649A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F742345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5</w:t>
                  </w:r>
                </w:p>
              </w:tc>
              <w:tc>
                <w:tcPr>
                  <w:tcW w:w="70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3579F039" w14:textId="77777777" w:rsidR="00DB3A00" w:rsidRPr="00267286" w:rsidRDefault="00DB3A00" w:rsidP="00427B5F">
                  <w:pPr>
                    <w:spacing w:after="0" w:line="240" w:lineRule="auto"/>
                    <w:jc w:val="center"/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Calibri" w:eastAsia="Times New Roman" w:hAnsi="Calibri" w:cs="Calibri"/>
                      <w:color w:val="000000"/>
                      <w:sz w:val="20"/>
                      <w:szCs w:val="20"/>
                    </w:rPr>
                    <w:t>6,6</w:t>
                  </w:r>
                </w:p>
              </w:tc>
            </w:tr>
          </w:tbl>
          <w:p w14:paraId="3161D3E5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10AC9A4" w14:textId="77777777" w:rsidR="00DB3A00" w:rsidRPr="00267286" w:rsidRDefault="00DB3A00" w:rsidP="00427B5F">
            <w:pPr>
              <w:pStyle w:val="ListParagraph"/>
              <w:numPr>
                <w:ilvl w:val="0"/>
                <w:numId w:val="47"/>
              </w:numPr>
              <w:ind w:left="391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.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jadi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in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rupa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jadi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l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pas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pert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ihat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abe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atas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unjuk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si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. </w:t>
            </w:r>
          </w:p>
          <w:p w14:paraId="65E65D10" w14:textId="77777777" w:rsidR="00DB3A00" w:rsidRPr="00267286" w:rsidRDefault="00DB3A00" w:rsidP="00427B5F">
            <w:pPr>
              <w:pStyle w:val="ListParagraph"/>
              <w:numPr>
                <w:ilvl w:val="0"/>
                <w:numId w:val="47"/>
              </w:numPr>
              <w:ind w:left="391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18D0966" w14:textId="77777777" w:rsidR="00DB3A00" w:rsidRPr="00267286" w:rsidRDefault="00DB3A00" w:rsidP="00427B5F">
            <w:pPr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</w:p>
          <w:p w14:paraId="2AAE7F0C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5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B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</w:p>
          <w:p w14:paraId="335100E4" w14:textId="62EC580A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Oleh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karena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itu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6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</w:p>
          <w:p w14:paraId="459BF9BB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P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A∪B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) =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  <m:r>
                <w:rPr>
                  <w:rFonts w:ascii="Cambria Math" w:hAnsi="Cambria Math" w:cs="Times New Roman"/>
                  <w:sz w:val="20"/>
                  <w:szCs w:val="20"/>
                </w:rPr>
                <m:t>+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</w:p>
          <w:p w14:paraId="0BC84FAE" w14:textId="77777777" w:rsidR="00DB3A00" w:rsidRPr="00267286" w:rsidRDefault="00DB3A00" w:rsidP="00427B5F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             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</w:p>
        </w:tc>
        <w:tc>
          <w:tcPr>
            <w:tcW w:w="787" w:type="dxa"/>
          </w:tcPr>
          <w:p w14:paraId="1EA58A66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FBB29C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A3E45AE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203F94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D7E12AD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89F2514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C5E4CE0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8B81AB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9E4F90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0325DA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73ECC6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F340F8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B44FA9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04E94E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1B41DA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5E2ED6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DB98E49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2945D83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0D4400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31DF7F25" w14:textId="77777777" w:rsidTr="0033097E">
        <w:trPr>
          <w:trHeight w:val="568"/>
        </w:trPr>
        <w:tc>
          <w:tcPr>
            <w:tcW w:w="567" w:type="dxa"/>
            <w:vMerge/>
          </w:tcPr>
          <w:p w14:paraId="4CDB15B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1" w:type="dxa"/>
          </w:tcPr>
          <w:p w14:paraId="0BDC05F0" w14:textId="77777777" w:rsidR="00DB3A00" w:rsidRPr="004B1263" w:rsidRDefault="00DB3A00" w:rsidP="00427B5F">
            <w:pPr>
              <w:jc w:val="both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jadi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atas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rupa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jadi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l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pas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ndapat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87" w:type="dxa"/>
          </w:tcPr>
          <w:p w14:paraId="12DC8B7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22206EA6" w14:textId="77777777" w:rsidTr="0033097E">
        <w:trPr>
          <w:trHeight w:val="271"/>
        </w:trPr>
        <w:tc>
          <w:tcPr>
            <w:tcW w:w="567" w:type="dxa"/>
            <w:vMerge/>
          </w:tcPr>
          <w:p w14:paraId="661D6E47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1" w:type="dxa"/>
          </w:tcPr>
          <w:p w14:paraId="121C90B5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6CE82D58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DB3A00" w14:paraId="45FDE76F" w14:textId="77777777" w:rsidTr="0033097E">
        <w:trPr>
          <w:trHeight w:val="2143"/>
        </w:trPr>
        <w:tc>
          <w:tcPr>
            <w:tcW w:w="567" w:type="dxa"/>
            <w:vMerge w:val="restart"/>
          </w:tcPr>
          <w:p w14:paraId="51419C8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0.</w:t>
            </w:r>
          </w:p>
        </w:tc>
        <w:tc>
          <w:tcPr>
            <w:tcW w:w="7101" w:type="dxa"/>
          </w:tcPr>
          <w:p w14:paraId="5D1E2EFF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ot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dapat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2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er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, 3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un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69FDCB92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dan 5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ij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48777F33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ij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</w:p>
          <w:p w14:paraId="2B57953B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p w14:paraId="5A04B9C5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ot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10</w:t>
            </w:r>
          </w:p>
          <w:p w14:paraId="0257A365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ij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ot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5</w:t>
            </w:r>
          </w:p>
          <w:p w14:paraId="77241196" w14:textId="77777777" w:rsidR="00DB3A00" w:rsidRPr="00267286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0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&gt; Pengambilan 1</w:t>
            </w:r>
          </w:p>
          <w:p w14:paraId="3DC394AA" w14:textId="77777777" w:rsidR="00DB3A00" w:rsidRPr="004B1263" w:rsidRDefault="00DB3A00" w:rsidP="00427B5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Pengambilan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kedua</w:t>
            </w:r>
            <w:proofErr w:type="spellEnd"/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&gt;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-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0-1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=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4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9</m:t>
                  </m:r>
                </m:den>
              </m:f>
            </m:oMath>
          </w:p>
        </w:tc>
        <w:tc>
          <w:tcPr>
            <w:tcW w:w="787" w:type="dxa"/>
          </w:tcPr>
          <w:p w14:paraId="132B213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8A509B2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E71FB01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5B7539F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50FB0CA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DB3A00" w14:paraId="18DFF24D" w14:textId="77777777" w:rsidTr="0033097E">
        <w:trPr>
          <w:trHeight w:val="433"/>
        </w:trPr>
        <w:tc>
          <w:tcPr>
            <w:tcW w:w="567" w:type="dxa"/>
            <w:vMerge/>
          </w:tcPr>
          <w:p w14:paraId="38A4740D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1" w:type="dxa"/>
          </w:tcPr>
          <w:p w14:paraId="1804F1B0" w14:textId="77777777" w:rsidR="00DB3A00" w:rsidRPr="00267286" w:rsidRDefault="00DB3A00" w:rsidP="00427B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ij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4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9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87" w:type="dxa"/>
          </w:tcPr>
          <w:p w14:paraId="10B8B40C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DB3A00" w14:paraId="78CAC8B2" w14:textId="77777777" w:rsidTr="0033097E">
        <w:trPr>
          <w:trHeight w:val="253"/>
        </w:trPr>
        <w:tc>
          <w:tcPr>
            <w:tcW w:w="567" w:type="dxa"/>
          </w:tcPr>
          <w:p w14:paraId="625F2174" w14:textId="77777777" w:rsidR="00DB3A00" w:rsidRPr="00267286" w:rsidRDefault="00DB3A00" w:rsidP="00427B5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01" w:type="dxa"/>
          </w:tcPr>
          <w:p w14:paraId="769342C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87" w:type="dxa"/>
          </w:tcPr>
          <w:p w14:paraId="0A7655EB" w14:textId="77777777" w:rsidR="00DB3A00" w:rsidRPr="00267286" w:rsidRDefault="00DB3A00" w:rsidP="00427B5F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</w:tbl>
    <w:p w14:paraId="618587CC" w14:textId="5ECC0202" w:rsidR="00DB3A00" w:rsidRPr="00DB3A00" w:rsidRDefault="00DB3A00" w:rsidP="00DB3A00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DB3A00" w:rsidRPr="00DB3A00" w:rsidSect="000D3EEA">
          <w:footerReference w:type="default" r:id="rId17"/>
          <w:footerReference w:type="first" r:id="rId18"/>
          <w:pgSz w:w="11906" w:h="16838" w:code="9"/>
          <w:pgMar w:top="2275" w:right="1699" w:bottom="1699" w:left="2275" w:header="720" w:footer="720" w:gutter="0"/>
          <w:cols w:space="720"/>
          <w:docGrid w:linePitch="360"/>
        </w:sectPr>
      </w:pPr>
    </w:p>
    <w:p w14:paraId="5381380E" w14:textId="42832E0C" w:rsidR="00DB3A00" w:rsidRDefault="00DB3A00" w:rsidP="00DB3A00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4" w:name="_Toc141127433"/>
      <w:bookmarkStart w:id="35" w:name="_Toc142688072"/>
      <w:bookmarkStart w:id="36" w:name="_Toc142832244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9</w:t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Nilai </w:t>
      </w:r>
      <w:r w:rsidRPr="00DB3A0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osttest</w:t>
      </w:r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DB3A00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Ujicoba</w:t>
      </w:r>
      <w:bookmarkEnd w:id="34"/>
      <w:bookmarkEnd w:id="35"/>
      <w:bookmarkEnd w:id="36"/>
      <w:proofErr w:type="spellEnd"/>
    </w:p>
    <w:p w14:paraId="57780EDB" w14:textId="77777777" w:rsidR="002A7A44" w:rsidRPr="002A7A44" w:rsidRDefault="002A7A44" w:rsidP="002A7A44"/>
    <w:tbl>
      <w:tblPr>
        <w:tblW w:w="12491" w:type="dxa"/>
        <w:tblInd w:w="-5" w:type="dxa"/>
        <w:tblLook w:val="04A0" w:firstRow="1" w:lastRow="0" w:firstColumn="1" w:lastColumn="0" w:noHBand="0" w:noVBand="1"/>
      </w:tblPr>
      <w:tblGrid>
        <w:gridCol w:w="630"/>
        <w:gridCol w:w="3600"/>
        <w:gridCol w:w="900"/>
        <w:gridCol w:w="810"/>
        <w:gridCol w:w="720"/>
        <w:gridCol w:w="720"/>
        <w:gridCol w:w="720"/>
        <w:gridCol w:w="720"/>
        <w:gridCol w:w="630"/>
        <w:gridCol w:w="630"/>
        <w:gridCol w:w="630"/>
        <w:gridCol w:w="661"/>
        <w:gridCol w:w="1120"/>
      </w:tblGrid>
      <w:tr w:rsidR="002A7A44" w:rsidRPr="002A7A44" w14:paraId="24BD15FB" w14:textId="77777777" w:rsidTr="002A7A44">
        <w:trPr>
          <w:trHeight w:val="300"/>
        </w:trPr>
        <w:tc>
          <w:tcPr>
            <w:tcW w:w="6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73D4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</w:t>
            </w:r>
          </w:p>
        </w:tc>
        <w:tc>
          <w:tcPr>
            <w:tcW w:w="36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6047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AMA</w:t>
            </w:r>
          </w:p>
        </w:tc>
        <w:tc>
          <w:tcPr>
            <w:tcW w:w="7141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6FE62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No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oal</w:t>
            </w:r>
            <w:proofErr w:type="spellEnd"/>
          </w:p>
        </w:tc>
        <w:tc>
          <w:tcPr>
            <w:tcW w:w="11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9E0A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2A7A44" w:rsidRPr="002A7A44" w14:paraId="1219B5B3" w14:textId="77777777" w:rsidTr="002A7A44">
        <w:trPr>
          <w:trHeight w:val="300"/>
        </w:trPr>
        <w:tc>
          <w:tcPr>
            <w:tcW w:w="6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00FC74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3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E19F72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E9FD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6191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DBDC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76CF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D07F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86C3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B9A9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6B0A8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3E50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9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6797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10</w:t>
            </w:r>
          </w:p>
        </w:tc>
        <w:tc>
          <w:tcPr>
            <w:tcW w:w="11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BE92FD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</w:tr>
      <w:tr w:rsidR="002A7A44" w:rsidRPr="002A7A44" w14:paraId="77AB522B" w14:textId="77777777" w:rsidTr="002A7A44">
        <w:trPr>
          <w:trHeight w:val="315"/>
        </w:trPr>
        <w:tc>
          <w:tcPr>
            <w:tcW w:w="63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7F5C59E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14F311B9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Abdan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Ghulam Hikmatyar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FBAF4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7F7B0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9E8AC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3F2E6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E479D7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230525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8946B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69BD8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97E977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E4276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C8D54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2A7A44" w:rsidRPr="002A7A44" w14:paraId="45811487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027C371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bottom"/>
            <w:hideMark/>
          </w:tcPr>
          <w:p w14:paraId="725AC778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Farel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Rizqi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Putra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Nadhir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A33D6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78990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9362E2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453A8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E4849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BEC25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331DC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0A841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7AE2B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58575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1B0AF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2A7A44" w:rsidRPr="002A7A44" w14:paraId="0E4BA839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03FD549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bottom"/>
            <w:hideMark/>
          </w:tcPr>
          <w:p w14:paraId="28A3CF26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Manggala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Satrio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Wijoyo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4E9C8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D8AC7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5CD92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0450B7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994D4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35891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D9D07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2012A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78F9F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1B776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C0034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6</w:t>
            </w:r>
          </w:p>
        </w:tc>
      </w:tr>
      <w:tr w:rsidR="002A7A44" w:rsidRPr="002A7A44" w14:paraId="29F288FB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078140D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04A233EF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M.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Hafidzurrohman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Ar-Rosyid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AEFC8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1B142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DFC8D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29E42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22C7D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5A7AB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22D457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38CBD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F201A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37379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5D863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54</w:t>
            </w:r>
          </w:p>
        </w:tc>
      </w:tr>
      <w:tr w:rsidR="002A7A44" w:rsidRPr="002A7A44" w14:paraId="5E58D195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87DC3F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6BD40989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Moh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.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Arif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Febriansyah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7EC40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342D8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C3186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8B7C5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2DB81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FB79A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770A2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CE72F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1DF315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0335A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2F583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70</w:t>
            </w:r>
          </w:p>
        </w:tc>
      </w:tr>
      <w:tr w:rsidR="002A7A44" w:rsidRPr="002A7A44" w14:paraId="2E0B56B1" w14:textId="77777777" w:rsidTr="002A7A44">
        <w:trPr>
          <w:trHeight w:val="378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106D2E87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479EAC03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Muhammad Al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Fath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Haidar Akbar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39C70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96475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3CAE7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FE432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6412C8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3138A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5843A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2737D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968128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E5C90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5CED6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74</w:t>
            </w:r>
          </w:p>
        </w:tc>
      </w:tr>
      <w:tr w:rsidR="002A7A44" w:rsidRPr="002A7A44" w14:paraId="5CFB5DF4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04097D7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bottom"/>
            <w:hideMark/>
          </w:tcPr>
          <w:p w14:paraId="7B1F5522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Muhammad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Alvito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Rizaldi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11F2C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9CD9F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62F927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FD22E2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30308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C1E78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DC335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AB19E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0E7A3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73065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C61AB5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4</w:t>
            </w:r>
          </w:p>
        </w:tc>
      </w:tr>
      <w:tr w:rsidR="002A7A44" w:rsidRPr="002A7A44" w14:paraId="7F029EA8" w14:textId="77777777" w:rsidTr="002A7A44">
        <w:trPr>
          <w:trHeight w:val="330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32504F6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4E03F71E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hammad Hammam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usnan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2C10A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8830A2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BE9FC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036DF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9EF8D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BE4FD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08BF6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A26D1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3ED89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077078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72891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2A7A44" w:rsidRPr="002A7A44" w14:paraId="24C7E1FE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228D88A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2AC0FFC8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Muhammad Naufal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Arga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Abhista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21789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1B3582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E0861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859765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0DD28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51B6B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DC77F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F3B3A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409F15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23BB0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CBB41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</w:tr>
      <w:tr w:rsidR="002A7A44" w:rsidRPr="002A7A44" w14:paraId="1F99CDA8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2335A3B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5BD77B06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Naufal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Farros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978E9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450E0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388CD7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80140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8C6CF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3D0A3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BD826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3F5EA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1F65A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8C16A8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4DF41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</w:tr>
      <w:tr w:rsidR="002A7A44" w:rsidRPr="002A7A44" w14:paraId="262504A0" w14:textId="77777777" w:rsidTr="002A7A44">
        <w:trPr>
          <w:trHeight w:val="330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6A735B7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bottom"/>
            <w:hideMark/>
          </w:tcPr>
          <w:p w14:paraId="66885E89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sya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say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aliki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9F8F1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41B06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198F6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A015EC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75E9F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9D3312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BD15E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FEFD8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507152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180B6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79C27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</w:tr>
      <w:tr w:rsidR="002A7A44" w:rsidRPr="002A7A44" w14:paraId="20FD41B7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752F41F8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bottom"/>
            <w:hideMark/>
          </w:tcPr>
          <w:p w14:paraId="3102AAC0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Rayyan Ardhi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Wardhana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5D51B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144AF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8BF69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80B0A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05419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B3338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CC6F7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DC6B7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138228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750EC6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49E6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8</w:t>
            </w:r>
          </w:p>
        </w:tc>
      </w:tr>
      <w:tr w:rsidR="002A7A44" w:rsidRPr="002A7A44" w14:paraId="7F87963D" w14:textId="77777777" w:rsidTr="002A7A44">
        <w:trPr>
          <w:trHeight w:val="315"/>
        </w:trPr>
        <w:tc>
          <w:tcPr>
            <w:tcW w:w="630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2ECEC5B9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600" w:type="dxa"/>
            <w:tcBorders>
              <w:top w:val="single" w:sz="8" w:space="0" w:color="CCCCCC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4D84258B" w14:textId="77777777" w:rsidR="002A7A44" w:rsidRPr="002A7A44" w:rsidRDefault="002A7A44" w:rsidP="002A7A4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Rifqy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Syalendra</w:t>
            </w:r>
            <w:proofErr w:type="spellEnd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2A7A44">
              <w:rPr>
                <w:rFonts w:ascii="Times New Roman" w:eastAsia="Times New Roman" w:hAnsi="Times New Roman" w:cs="Times New Roman"/>
                <w:color w:val="000000"/>
              </w:rPr>
              <w:t>Adiatsyah</w:t>
            </w:r>
            <w:proofErr w:type="spellEnd"/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12F71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5FC1B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593E4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763E0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F5E3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F5083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058DA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D83EF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B1F0D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2E42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883DE" w14:textId="77777777" w:rsidR="002A7A44" w:rsidRPr="002A7A44" w:rsidRDefault="002A7A44" w:rsidP="002A7A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2A7A44">
              <w:rPr>
                <w:rFonts w:ascii="Times New Roman" w:eastAsia="Times New Roman" w:hAnsi="Times New Roman" w:cs="Times New Roman"/>
                <w:color w:val="000000"/>
              </w:rPr>
              <w:t>58</w:t>
            </w:r>
          </w:p>
        </w:tc>
      </w:tr>
    </w:tbl>
    <w:p w14:paraId="65296559" w14:textId="77777777" w:rsidR="00DB3A00" w:rsidRPr="00DB3A00" w:rsidRDefault="00DB3A00" w:rsidP="00DB3A00"/>
    <w:p w14:paraId="709D8BFE" w14:textId="2CB2695F" w:rsidR="007C6D8B" w:rsidRDefault="007C6D8B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A11D8A8" w14:textId="77777777" w:rsidR="002A7A44" w:rsidRDefault="002A7A44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77D61445" w14:textId="77777777" w:rsidR="002A7A44" w:rsidRDefault="002A7A4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</w:rPr>
        <w:br w:type="page"/>
      </w:r>
    </w:p>
    <w:p w14:paraId="2A061AA0" w14:textId="77777777" w:rsidR="002A7A44" w:rsidRDefault="002A7A44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2A7A44" w:rsidSect="00DB3A00">
          <w:pgSz w:w="16838" w:h="11906" w:orient="landscape" w:code="9"/>
          <w:pgMar w:top="1699" w:right="1699" w:bottom="2275" w:left="2275" w:header="720" w:footer="720" w:gutter="0"/>
          <w:cols w:space="720"/>
          <w:docGrid w:linePitch="360"/>
        </w:sectPr>
      </w:pPr>
    </w:p>
    <w:p w14:paraId="77055274" w14:textId="666E4795" w:rsidR="002A7A44" w:rsidRDefault="002A7A44" w:rsidP="002A7A44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7" w:name="_Toc141127434"/>
      <w:bookmarkStart w:id="38" w:name="_Toc142688073"/>
      <w:bookmarkStart w:id="39" w:name="_Toc142832245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0</w:t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ngket</w:t>
      </w:r>
      <w:proofErr w:type="spellEnd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Sebelum</w:t>
      </w:r>
      <w:proofErr w:type="spellEnd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Uji </w:t>
      </w:r>
      <w:proofErr w:type="spellStart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Validasi</w:t>
      </w:r>
      <w:bookmarkEnd w:id="37"/>
      <w:bookmarkEnd w:id="38"/>
      <w:bookmarkEnd w:id="39"/>
      <w:proofErr w:type="spellEnd"/>
    </w:p>
    <w:p w14:paraId="1C4F7232" w14:textId="4750E513" w:rsidR="00427B5F" w:rsidRDefault="00166541" w:rsidP="00166541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2C78D9">
        <w:rPr>
          <w:rFonts w:ascii="Times New Roman" w:hAnsi="Times New Roman" w:cs="Times New Roman"/>
          <w:sz w:val="24"/>
          <w:szCs w:val="24"/>
        </w:rPr>
        <w:t>Instrumen</w:t>
      </w:r>
      <w:r w:rsidR="00162CA5">
        <w:rPr>
          <w:rFonts w:ascii="Times New Roman" w:hAnsi="Times New Roman" w:cs="Times New Roman"/>
          <w:sz w:val="24"/>
          <w:szCs w:val="24"/>
        </w:rPr>
        <w:t>t</w:t>
      </w:r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et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se</w:t>
      </w:r>
      <w:r w:rsidR="00162CA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SS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1</w:t>
      </w:r>
      <w:r w:rsidRPr="002C78D9">
        <w:rPr>
          <w:rFonts w:ascii="Times New Roman" w:hAnsi="Times New Roman" w:cs="Times New Roman"/>
          <w:sz w:val="24"/>
          <w:szCs w:val="24"/>
        </w:rPr>
        <w:t>:</w:t>
      </w:r>
    </w:p>
    <w:p w14:paraId="20C17279" w14:textId="30C1F7E2" w:rsidR="00427B5F" w:rsidRDefault="00427B5F" w:rsidP="00166541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23FA7">
        <w:rPr>
          <w:rFonts w:ascii="Times New Roman" w:hAnsi="Times New Roman" w:cs="Times New Roman"/>
          <w:b/>
          <w:bCs/>
          <w:sz w:val="24"/>
          <w:szCs w:val="24"/>
        </w:rPr>
        <w:t>ANGKET MOTIVASI BELAJAR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MATEMATIKA SISWA</w:t>
      </w:r>
    </w:p>
    <w:p w14:paraId="38514B1F" w14:textId="77777777" w:rsidR="00427B5F" w:rsidRPr="00C9214C" w:rsidRDefault="00427B5F" w:rsidP="00166541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C9214C">
        <w:rPr>
          <w:rFonts w:ascii="Times New Roman" w:hAnsi="Times New Roman" w:cs="Times New Roman"/>
          <w:sz w:val="24"/>
          <w:szCs w:val="24"/>
        </w:rPr>
        <w:t xml:space="preserve">(Kelas </w:t>
      </w:r>
      <w:proofErr w:type="spellStart"/>
      <w:r w:rsidRPr="00C9214C">
        <w:rPr>
          <w:rFonts w:ascii="Times New Roman" w:hAnsi="Times New Roman" w:cs="Times New Roman"/>
          <w:sz w:val="24"/>
          <w:szCs w:val="24"/>
        </w:rPr>
        <w:t>Ujicoba</w:t>
      </w:r>
      <w:proofErr w:type="spellEnd"/>
      <w:r w:rsidRPr="00C9214C">
        <w:rPr>
          <w:rFonts w:ascii="Times New Roman" w:hAnsi="Times New Roman" w:cs="Times New Roman"/>
          <w:sz w:val="24"/>
          <w:szCs w:val="24"/>
        </w:rPr>
        <w:t>)</w:t>
      </w:r>
    </w:p>
    <w:p w14:paraId="21BBC2D3" w14:textId="77777777" w:rsidR="00427B5F" w:rsidRPr="008F1001" w:rsidRDefault="00427B5F" w:rsidP="00427B5F">
      <w:pPr>
        <w:pStyle w:val="ListParagraph"/>
        <w:numPr>
          <w:ilvl w:val="0"/>
          <w:numId w:val="50"/>
        </w:numPr>
        <w:spacing w:line="24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F1001">
        <w:rPr>
          <w:rFonts w:ascii="Times New Roman" w:hAnsi="Times New Roman" w:cs="Times New Roman"/>
          <w:b/>
          <w:bCs/>
          <w:sz w:val="24"/>
          <w:szCs w:val="24"/>
        </w:rPr>
        <w:t>Identitas</w:t>
      </w:r>
      <w:proofErr w:type="spellEnd"/>
      <w:r w:rsidRPr="008F100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</w:p>
    <w:p w14:paraId="3B2DD4F8" w14:textId="77777777" w:rsidR="00427B5F" w:rsidRPr="00F23FA7" w:rsidRDefault="00427B5F" w:rsidP="00427B5F">
      <w:p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F23FA7">
        <w:rPr>
          <w:rFonts w:ascii="Times New Roman" w:hAnsi="Times New Roman" w:cs="Times New Roman"/>
          <w:sz w:val="24"/>
          <w:szCs w:val="24"/>
        </w:rPr>
        <w:t>Nama</w:t>
      </w:r>
      <w:r w:rsidRPr="00F23FA7">
        <w:rPr>
          <w:rFonts w:ascii="Times New Roman" w:hAnsi="Times New Roman" w:cs="Times New Roman"/>
          <w:sz w:val="24"/>
          <w:szCs w:val="24"/>
        </w:rPr>
        <w:tab/>
      </w:r>
      <w:r w:rsidRPr="00F23FA7">
        <w:rPr>
          <w:rFonts w:ascii="Times New Roman" w:hAnsi="Times New Roman" w:cs="Times New Roman"/>
          <w:sz w:val="24"/>
          <w:szCs w:val="24"/>
        </w:rPr>
        <w:tab/>
        <w:t>:</w:t>
      </w:r>
    </w:p>
    <w:p w14:paraId="68501066" w14:textId="77777777" w:rsidR="00427B5F" w:rsidRDefault="00427B5F" w:rsidP="00427B5F">
      <w:p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las</w:t>
      </w:r>
      <w:r>
        <w:rPr>
          <w:rFonts w:ascii="Times New Roman" w:hAnsi="Times New Roman" w:cs="Times New Roman"/>
          <w:sz w:val="24"/>
          <w:szCs w:val="24"/>
        </w:rPr>
        <w:tab/>
      </w:r>
      <w:r w:rsidRPr="00F23FA7">
        <w:rPr>
          <w:rFonts w:ascii="Times New Roman" w:hAnsi="Times New Roman" w:cs="Times New Roman"/>
          <w:sz w:val="24"/>
          <w:szCs w:val="24"/>
        </w:rPr>
        <w:tab/>
        <w:t>:</w:t>
      </w:r>
    </w:p>
    <w:p w14:paraId="6291FEE1" w14:textId="77777777" w:rsidR="00427B5F" w:rsidRDefault="00427B5F" w:rsidP="00427B5F">
      <w:p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ri/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15EBF82D" w14:textId="77777777" w:rsidR="00427B5F" w:rsidRDefault="00427B5F" w:rsidP="00427B5F">
      <w:pPr>
        <w:pStyle w:val="ListParagraph"/>
        <w:numPr>
          <w:ilvl w:val="0"/>
          <w:numId w:val="50"/>
        </w:numPr>
        <w:spacing w:line="24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F1001">
        <w:rPr>
          <w:rFonts w:ascii="Times New Roman" w:hAnsi="Times New Roman" w:cs="Times New Roman"/>
          <w:b/>
          <w:bCs/>
          <w:sz w:val="24"/>
          <w:szCs w:val="24"/>
        </w:rPr>
        <w:t>Pengantar</w:t>
      </w:r>
      <w:proofErr w:type="spellEnd"/>
    </w:p>
    <w:p w14:paraId="189C822F" w14:textId="77777777" w:rsidR="00427B5F" w:rsidRDefault="00427B5F" w:rsidP="00427B5F">
      <w:pPr>
        <w:pStyle w:val="ListParagraph"/>
        <w:spacing w:line="240" w:lineRule="auto"/>
        <w:ind w:left="360" w:firstLine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F1001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salah dan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rugi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sungguh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jujur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, oleh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>.</w:t>
      </w:r>
    </w:p>
    <w:p w14:paraId="473B0284" w14:textId="77777777" w:rsidR="00427B5F" w:rsidRPr="007616AB" w:rsidRDefault="00427B5F" w:rsidP="00427B5F">
      <w:pPr>
        <w:pStyle w:val="ListParagraph"/>
        <w:numPr>
          <w:ilvl w:val="0"/>
          <w:numId w:val="50"/>
        </w:num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16AB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</w:p>
    <w:p w14:paraId="3DDC59B2" w14:textId="77777777" w:rsidR="00427B5F" w:rsidRPr="007616AB" w:rsidRDefault="00427B5F" w:rsidP="00427B5F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7616AB">
        <w:rPr>
          <w:rFonts w:ascii="Times New Roman" w:hAnsi="Times New Roman" w:cs="Times New Roman"/>
          <w:sz w:val="24"/>
          <w:szCs w:val="24"/>
        </w:rPr>
        <w:t>erilah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(√) pada salah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616A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969D00A" w14:textId="77777777" w:rsidR="00427B5F" w:rsidRDefault="00427B5F" w:rsidP="00427B5F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KS</w:t>
      </w:r>
      <w:r>
        <w:rPr>
          <w:rFonts w:ascii="Times New Roman" w:hAnsi="Times New Roman" w:cs="Times New Roman"/>
          <w:sz w:val="24"/>
          <w:szCs w:val="24"/>
        </w:rPr>
        <w:tab/>
        <w:t xml:space="preserve">: Ku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7B5EE952" w14:textId="77777777" w:rsidR="00427B5F" w:rsidRDefault="00427B5F" w:rsidP="00427B5F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T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0329D8E4" w14:textId="77777777" w:rsidR="00427B5F" w:rsidRPr="009E6D2F" w:rsidRDefault="00427B5F" w:rsidP="00427B5F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9630" w:type="dxa"/>
        <w:tblInd w:w="-815" w:type="dxa"/>
        <w:tblLook w:val="04A0" w:firstRow="1" w:lastRow="0" w:firstColumn="1" w:lastColumn="0" w:noHBand="0" w:noVBand="1"/>
      </w:tblPr>
      <w:tblGrid>
        <w:gridCol w:w="485"/>
        <w:gridCol w:w="6985"/>
        <w:gridCol w:w="540"/>
        <w:gridCol w:w="540"/>
        <w:gridCol w:w="540"/>
        <w:gridCol w:w="540"/>
      </w:tblGrid>
      <w:tr w:rsidR="00427B5F" w:rsidRPr="009E6D2F" w14:paraId="2395C875" w14:textId="77777777" w:rsidTr="00427B5F">
        <w:trPr>
          <w:trHeight w:val="300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25E18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</w:t>
            </w:r>
          </w:p>
        </w:tc>
        <w:tc>
          <w:tcPr>
            <w:tcW w:w="69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0B28F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ERNYATAAN</w:t>
            </w:r>
          </w:p>
        </w:tc>
        <w:tc>
          <w:tcPr>
            <w:tcW w:w="21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F01D3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KOR</w:t>
            </w:r>
          </w:p>
        </w:tc>
      </w:tr>
      <w:tr w:rsidR="00427B5F" w:rsidRPr="009E6D2F" w14:paraId="6A750A1F" w14:textId="77777777" w:rsidTr="00427B5F">
        <w:trPr>
          <w:trHeight w:val="300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37EAF3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69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3D39D4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053C8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S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AEA5C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DA8EF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KS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6A6AE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S</w:t>
            </w:r>
          </w:p>
        </w:tc>
      </w:tr>
      <w:tr w:rsidR="00427B5F" w:rsidRPr="009E6D2F" w14:paraId="6A9D01A1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227D9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8F6879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rag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mampu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ilik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7F672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6636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1620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9A1B2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21E142DC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460C5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132E4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ras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mp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yelesa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tiap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A400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809C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C66C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F6C0F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08ADD765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EA95E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464DF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urang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perhat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guru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dang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jelas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EA42B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CC157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1F787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1D67B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0FB62FC5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D05B3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06CDC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hadi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epa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wakt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pad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CFCA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6610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402E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06A2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7DDE1716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34FDD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BAD13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malas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tan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p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guru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j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r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lum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ahami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B78E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B4A2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8B893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DA34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64CE94B6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892AA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8F5E59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ras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utus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s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il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hadap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sulit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pelajar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346F6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621E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FB99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0B14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2B7E904E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BFDBB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B1D331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il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alam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sulit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pelajar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r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sampa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guru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usah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emu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proofErr w:type="gram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lternatif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mecahannya</w:t>
            </w:r>
            <w:proofErr w:type="spellEnd"/>
            <w:proofErr w:type="gram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FB39F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ADD23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263A6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5D2A3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5078A453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2D90D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DA3F6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Ketik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urang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aham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tan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p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rang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lebih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erti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7DED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CF37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3E9E6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1111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00810249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4D467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9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53B80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andang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hasil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apat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dalah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mampu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ndiri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86D4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5E79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30DD6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68D2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1E534D7A" w14:textId="77777777" w:rsidTr="00427B5F">
        <w:trPr>
          <w:trHeight w:val="476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14F15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3CB0C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habis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bagi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sa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wakt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untu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gosip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eman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15877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B7D2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E578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FCB3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4DDE7295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01503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3102C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rc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is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erj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tiap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leh guru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03A0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F1AC7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2FDE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3C7A2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06A466F4" w14:textId="77777777" w:rsidTr="00427B5F">
        <w:trPr>
          <w:trHeight w:val="548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EAB26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58B5A9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yaki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is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aham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ajar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leh guru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DDA9A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8275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A86A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BADBA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3564F474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E62D3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22939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il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PR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leh guru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un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untu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erjakanny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4784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800E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7A37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5F3C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27C1A682" w14:textId="77777777" w:rsidTr="00427B5F">
        <w:trPr>
          <w:trHeight w:val="476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2C899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D69A34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Ketik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aham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r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jelas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leh guru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dep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tan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p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guru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6AA36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CB40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46025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923D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59D69CBE" w14:textId="77777777" w:rsidTr="00427B5F">
        <w:trPr>
          <w:trHeight w:val="395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D9F2B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01B92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il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leh guru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abaikann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dan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erj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ersebut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E9FE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96863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6876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4D0AF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0ED27D3A" w14:textId="77777777" w:rsidTr="00427B5F">
        <w:trPr>
          <w:trHeight w:val="521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816B1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B4CD4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il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lum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hasil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yelesa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leh guru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usah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erjakann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hingg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hasil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F5AA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47E7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4B355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0B9B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40893AEF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ACD52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43A5EB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Jik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alam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sulit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erj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PR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ilih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liha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kerja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eman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10E2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7AEE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CABA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11AA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4FE777E5" w14:textId="77777777" w:rsidTr="00427B5F">
        <w:trPr>
          <w:trHeight w:val="548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6C5CD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F47A6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ras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nga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l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j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dapat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nila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jele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aren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uru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it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rup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hal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alukan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CA70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FF3B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63E6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3C2D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251D1BDA" w14:textId="77777777" w:rsidTr="00427B5F">
        <w:trPr>
          <w:trHeight w:val="485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F5D56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CA194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Jik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dapa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nila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jele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yaki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mp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perbaikiny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F95F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9E1FA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F1035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D99AB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2C7E401A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22ECB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A0F37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Pelajaran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rup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yenangkan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6994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332FF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86AA7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078F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6189E1C7" w14:textId="77777777" w:rsidTr="00427B5F">
        <w:trPr>
          <w:trHeight w:val="431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DF626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8B4F8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ras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nang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erj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oal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36B8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11E4B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3ED9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E017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6E6C842F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78310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BA248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ingi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prestas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pad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D50B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F4AE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A233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6BD6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385BCF94" w14:textId="77777777" w:rsidTr="00427B5F">
        <w:trPr>
          <w:trHeight w:val="413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7FDA1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9DB63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r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pad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jelas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oleh guru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uli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pahami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22CE5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1356B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B16D3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7650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081772C7" w14:textId="77777777" w:rsidTr="00427B5F">
        <w:trPr>
          <w:trHeight w:val="458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73B48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9FCD2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ingi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mpelajar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lebih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dalam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4B89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A4A7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7169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964A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6163BDAE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AE595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63BD3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aktif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diskus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em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1FE6C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A36F3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AC73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97900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596ECEA7" w14:textId="77777777" w:rsidTr="00427B5F">
        <w:trPr>
          <w:trHeight w:val="44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09D65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2F5B8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proofErr w:type="gram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dul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proofErr w:type="gram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enjelas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ajar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guru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97F5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805BA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07C79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407DE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034571AD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AB204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BF2A8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uli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rkonsentras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9018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B8FFA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F22B1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2B4F8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590F6B2A" w14:textId="77777777" w:rsidTr="00427B5F">
        <w:trPr>
          <w:trHeight w:val="53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6BCB0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16050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Model yang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digunaka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guru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gajar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ari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ag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8CCA2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F2815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1A78A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520F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125D8B7E" w14:textId="77777777" w:rsidTr="00427B5F">
        <w:trPr>
          <w:trHeight w:val="503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F219E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991CC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Pelajaran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itu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enarik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bag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B326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A480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B0D5D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C7F5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427B5F" w:rsidRPr="009E6D2F" w14:paraId="33286BF2" w14:textId="77777777" w:rsidTr="00427B5F">
        <w:trPr>
          <w:trHeight w:val="62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D0950" w14:textId="77777777" w:rsidR="00427B5F" w:rsidRPr="009E6D2F" w:rsidRDefault="00427B5F" w:rsidP="00427B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6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AFFCD" w14:textId="77777777" w:rsidR="00427B5F" w:rsidRPr="009E6D2F" w:rsidRDefault="00427B5F" w:rsidP="00427B5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ingin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pandai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proofErr w:type="gram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bagai</w:t>
            </w:r>
            <w:proofErr w:type="spellEnd"/>
            <w:proofErr w:type="gram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tanggungjawab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moral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kepad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orangtua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sekolah</w:t>
            </w:r>
            <w:proofErr w:type="spellEnd"/>
            <w:r w:rsidRPr="009E6D2F">
              <w:rPr>
                <w:rFonts w:ascii="Times New Roman" w:eastAsia="Times New Roman" w:hAnsi="Times New Roman" w:cs="Times New Roman"/>
                <w:color w:val="000000"/>
              </w:rPr>
              <w:t>, agama,  dan negara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44F17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AE33F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CC314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48BEB" w14:textId="77777777" w:rsidR="00427B5F" w:rsidRPr="009E6D2F" w:rsidRDefault="00427B5F" w:rsidP="00427B5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6D2F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</w:tbl>
    <w:p w14:paraId="25313428" w14:textId="77777777" w:rsidR="00427B5F" w:rsidRPr="00427B5F" w:rsidRDefault="00427B5F" w:rsidP="00427B5F"/>
    <w:p w14:paraId="0261EC05" w14:textId="77777777" w:rsidR="002A7A44" w:rsidRDefault="002A7A44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</w:rPr>
        <w:br w:type="page"/>
      </w:r>
    </w:p>
    <w:p w14:paraId="60C7B2C3" w14:textId="77777777" w:rsidR="00427B5F" w:rsidRDefault="00427B5F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427B5F" w:rsidSect="002A7A44">
          <w:pgSz w:w="11906" w:h="16838" w:code="9"/>
          <w:pgMar w:top="2275" w:right="1699" w:bottom="1699" w:left="2275" w:header="720" w:footer="720" w:gutter="0"/>
          <w:cols w:space="720"/>
          <w:docGrid w:linePitch="360"/>
        </w:sectPr>
      </w:pPr>
    </w:p>
    <w:p w14:paraId="2F4203FE" w14:textId="651109F0" w:rsidR="000B134F" w:rsidRPr="000B134F" w:rsidRDefault="00427B5F" w:rsidP="000B134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0" w:name="_Toc141127435"/>
      <w:bookmarkStart w:id="41" w:name="_Toc142688074"/>
      <w:bookmarkStart w:id="42" w:name="_Toc142832246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1</w:t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Skor </w:t>
      </w:r>
      <w:proofErr w:type="spellStart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ngket</w:t>
      </w:r>
      <w:proofErr w:type="spellEnd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427B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Ujicoba</w:t>
      </w:r>
      <w:bookmarkEnd w:id="40"/>
      <w:bookmarkEnd w:id="41"/>
      <w:bookmarkEnd w:id="42"/>
      <w:proofErr w:type="spellEnd"/>
    </w:p>
    <w:tbl>
      <w:tblPr>
        <w:tblW w:w="15966" w:type="dxa"/>
        <w:tblInd w:w="-1841" w:type="dxa"/>
        <w:tblLayout w:type="fixed"/>
        <w:tblLook w:val="04A0" w:firstRow="1" w:lastRow="0" w:firstColumn="1" w:lastColumn="0" w:noHBand="0" w:noVBand="1"/>
      </w:tblPr>
      <w:tblGrid>
        <w:gridCol w:w="485"/>
        <w:gridCol w:w="2161"/>
        <w:gridCol w:w="326"/>
        <w:gridCol w:w="326"/>
        <w:gridCol w:w="326"/>
        <w:gridCol w:w="326"/>
        <w:gridCol w:w="326"/>
        <w:gridCol w:w="326"/>
        <w:gridCol w:w="326"/>
        <w:gridCol w:w="326"/>
        <w:gridCol w:w="362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450"/>
        <w:gridCol w:w="900"/>
      </w:tblGrid>
      <w:tr w:rsidR="000B134F" w:rsidRPr="009851A5" w14:paraId="3DD2C702" w14:textId="77777777" w:rsidTr="009377D2">
        <w:trPr>
          <w:trHeight w:val="325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A7DD0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</w:t>
            </w:r>
          </w:p>
        </w:tc>
        <w:tc>
          <w:tcPr>
            <w:tcW w:w="216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994B1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AMA</w:t>
            </w:r>
          </w:p>
        </w:tc>
        <w:tc>
          <w:tcPr>
            <w:tcW w:w="12420" w:type="dxa"/>
            <w:gridSpan w:val="3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A1528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No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oal</w:t>
            </w:r>
            <w:proofErr w:type="spellEnd"/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5A649F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Jumlah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Skor</w:t>
            </w:r>
          </w:p>
        </w:tc>
      </w:tr>
      <w:tr w:rsidR="000B134F" w:rsidRPr="009851A5" w14:paraId="6194D143" w14:textId="77777777" w:rsidTr="009377D2">
        <w:trPr>
          <w:trHeight w:val="230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2967C0" w14:textId="77777777" w:rsidR="000B134F" w:rsidRPr="009377D2" w:rsidRDefault="000B134F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6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E0A4B" w14:textId="77777777" w:rsidR="000B134F" w:rsidRPr="009377D2" w:rsidRDefault="000B134F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B5D950B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302BB0DF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72D3335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3C1223B6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EF0E472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A78AF66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2EDA88F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2683AE3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3A7CE23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9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79BECFC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0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3DF31F9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348D00AA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05F401E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12B87E2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7E08996D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5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AF2F0DF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6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50F6D35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7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7BDD6E0E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8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78D40D30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9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7A0ADF3F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0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E237AFC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231DC35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DD99BBE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3038B499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A7523A2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5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AE4AD5B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6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1DB5C0B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7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766DFA0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8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609DB77E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9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D9549B9" w14:textId="77777777" w:rsidR="000B134F" w:rsidRPr="009377D2" w:rsidRDefault="000B134F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0</w:t>
            </w:r>
          </w:p>
        </w:tc>
        <w:tc>
          <w:tcPr>
            <w:tcW w:w="900" w:type="dxa"/>
            <w:vMerge/>
            <w:tcBorders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39F5BC" w14:textId="77777777" w:rsidR="000B134F" w:rsidRPr="009377D2" w:rsidRDefault="000B134F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0B134F" w:rsidRPr="009851A5" w14:paraId="36401B55" w14:textId="77777777" w:rsidTr="009377D2">
        <w:trPr>
          <w:trHeight w:val="473"/>
        </w:trPr>
        <w:tc>
          <w:tcPr>
            <w:tcW w:w="485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252CD86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75ADF8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bdan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hulam Hikmatyar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FEDC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2516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988F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9A1C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F8AE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FE02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759A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6ACD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179D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CF13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FCF2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C1AF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4186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80B1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F5B7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578F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D87C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D8E3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4C58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B33E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1CBB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07C1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6B94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DE68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1A2C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FAA0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BA02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C7D9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B003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5241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555F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</w:t>
            </w:r>
          </w:p>
        </w:tc>
      </w:tr>
      <w:tr w:rsidR="000B134F" w:rsidRPr="009851A5" w14:paraId="00240A99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5465589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050C26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rel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zqi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utra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dhir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FDF7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D24B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6285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683B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81C3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E17F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9E68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D785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DD33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D586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606D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15D9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1456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F389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A9B9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1076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55F1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D03E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C01B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9F3D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C416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6763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12B3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3A8A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A208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FB42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F7B2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4ADC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CB6D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F2B7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2B05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</w:t>
            </w:r>
          </w:p>
        </w:tc>
      </w:tr>
      <w:tr w:rsidR="000B134F" w:rsidRPr="009851A5" w14:paraId="62A361B3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01B72EE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8F2AE9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nggala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trio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joyo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E106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9709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0BA2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2429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134D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5908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62BC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AA65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B6BA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D098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28A0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62B8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08C9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F7A8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CE49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B24C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E42D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7825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FC84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2232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A87B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4A84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8AC4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6A6C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982A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6107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2903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3F51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D212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ECEA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AE0E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</w:t>
            </w:r>
          </w:p>
        </w:tc>
      </w:tr>
      <w:tr w:rsidR="000B134F" w:rsidRPr="009851A5" w14:paraId="1E083D8E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30E7F11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17AEE8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.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fidzurrohman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-Rosyid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DC7A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2506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3525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B968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B4DC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2B75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F359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74D7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40B9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CE07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C1BD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3A13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CFD6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2D97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EBEF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1F8C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2CB3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A77F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8EBB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6982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8DD0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31D2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1ED9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532F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2126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8512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F3D2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A138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B0BE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3DD0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24B8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</w:tr>
      <w:tr w:rsidR="000B134F" w:rsidRPr="009851A5" w14:paraId="6C1C8077" w14:textId="77777777" w:rsidTr="009377D2">
        <w:trPr>
          <w:trHeight w:val="387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3D2E3D5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2FFE7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h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if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briansyah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0129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6043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DB31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D2B4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281D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CB5C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7745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79CB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3707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E859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784B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C17C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A2F2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0960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9869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CC06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DBA5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322D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BFCD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F146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D8C0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1CAA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72D0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805C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324D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8719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A9DE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7632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2D12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E17F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B0A7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</w:tr>
      <w:tr w:rsidR="000B134F" w:rsidRPr="009851A5" w14:paraId="5DDC3956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1C79594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61EE8C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uhammad Al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h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aidar Akbar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96C3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86D0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BFF4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D678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8FE2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C12A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3CEA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BDBE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FCA5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33A6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3B15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669F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BCDA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080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654B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C294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9336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50A4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8DB6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5D76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68F1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B85E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C92A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3298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CC22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084F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ADAD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955F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4075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9DB2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89B5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</w:t>
            </w:r>
          </w:p>
        </w:tc>
      </w:tr>
      <w:tr w:rsidR="000B134F" w:rsidRPr="009851A5" w14:paraId="407ECA93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6490853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526053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uhammad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vito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zaldi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61A7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2C1B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E6BF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FA3B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9636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8174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2C29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EBCC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C9CB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51FE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4B6D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6EDC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CFAC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D9E6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3984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5F67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C49A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28E7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162A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2B86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8F41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860A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FF79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B879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EB82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B7E6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CB47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3456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9EE3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4622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5AE5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2</w:t>
            </w:r>
          </w:p>
        </w:tc>
      </w:tr>
      <w:tr w:rsidR="000B134F" w:rsidRPr="009851A5" w14:paraId="4D165517" w14:textId="77777777" w:rsidTr="009377D2">
        <w:trPr>
          <w:trHeight w:val="496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5B2E4A5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E786E9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uhammad Hammam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usnan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F6A2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8BF1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7125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8918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3480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FDF1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D0F1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92B5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FAF3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1EDA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718A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A8C2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0605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C696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3998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5FAC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3891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F833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A780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A84B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2764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FC60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BC9C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9116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DF0D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D401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FD5D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AA69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6C04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A7B0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F316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8</w:t>
            </w:r>
          </w:p>
        </w:tc>
      </w:tr>
      <w:tr w:rsidR="000B134F" w:rsidRPr="009851A5" w14:paraId="265D0B44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6CCB410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8B6690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uhammad Naufal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ga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bhista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A903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C132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8AD3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916B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8D26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D940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5017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56CF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352C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B2B2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2697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55B0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17F4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D4E1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9AD4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996B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707F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8D49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05A2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E838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875D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E4C0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7202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944D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1FF2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69DA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C41F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AFF6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4595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38F4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BA31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</w:t>
            </w:r>
          </w:p>
        </w:tc>
      </w:tr>
      <w:tr w:rsidR="000B134F" w:rsidRPr="009851A5" w14:paraId="31F4830C" w14:textId="77777777" w:rsidTr="009377D2">
        <w:trPr>
          <w:trHeight w:val="342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5A85FC0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38272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aufal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rros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035B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89ED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197C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7D38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ACB0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B44B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8591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F29D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5E10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65F9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D4D5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BD7C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1750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2C2C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6A86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7510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C830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BD61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1512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3175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4459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EA6E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56E6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8CC0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79FA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3A5B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999E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2EC4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EF56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8235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094A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3</w:t>
            </w:r>
          </w:p>
        </w:tc>
      </w:tr>
      <w:tr w:rsidR="000B134F" w:rsidRPr="009851A5" w14:paraId="5B62AB69" w14:textId="77777777" w:rsidTr="009377D2">
        <w:trPr>
          <w:trHeight w:val="342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0C5420C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7B3037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sya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say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aliki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57C5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088B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AF17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F03A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CF7B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6EDB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B1FA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9028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3944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C611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48F4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AA42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7B5C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5255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6BEF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9F32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334E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1723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84C6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8C957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0DCF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A62E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FEF1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4E6C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745C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CAE1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ECD0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C028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A848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A4C5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05D2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</w:t>
            </w:r>
          </w:p>
        </w:tc>
      </w:tr>
      <w:tr w:rsidR="000B134F" w:rsidRPr="009851A5" w14:paraId="5586E02F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7356B9D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24D0D0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ayyan Ardhi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rdhana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B95B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AE19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C8D5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5DF6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9164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7F4F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E4FE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CF9F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D209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70CE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5ED8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6A88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C951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F8C6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A6CC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D4B2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88D5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3977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6FEB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73CD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646C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5C9A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626E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FED0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3D47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BC82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A6CF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30FA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D58C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3D0F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370B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</w:t>
            </w:r>
          </w:p>
        </w:tc>
      </w:tr>
      <w:tr w:rsidR="000B134F" w:rsidRPr="009851A5" w14:paraId="760B998A" w14:textId="77777777" w:rsidTr="009377D2">
        <w:trPr>
          <w:trHeight w:val="473"/>
        </w:trPr>
        <w:tc>
          <w:tcPr>
            <w:tcW w:w="485" w:type="dxa"/>
            <w:tcBorders>
              <w:top w:val="single" w:sz="8" w:space="0" w:color="CCCCCC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3253598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9E131D" w14:textId="77777777" w:rsidR="009851A5" w:rsidRPr="009377D2" w:rsidRDefault="009851A5" w:rsidP="009851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fqy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yalendra</w:t>
            </w:r>
            <w:proofErr w:type="spellEnd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iatsyah</w:t>
            </w:r>
            <w:proofErr w:type="spellEnd"/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02A88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C8BE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11236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478E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F4D93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FCC7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365F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C91A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D498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9A16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2719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D9BE1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1ECA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02A9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FBD79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4AF22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FA5EF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DA1F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B0F90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1062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666F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8757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FEBE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9980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AAE64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12EB5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9C3AD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4893A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17DEB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85FFC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7288E" w14:textId="77777777" w:rsidR="009851A5" w:rsidRPr="009377D2" w:rsidRDefault="009851A5" w:rsidP="00985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377D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</w:t>
            </w:r>
          </w:p>
        </w:tc>
      </w:tr>
    </w:tbl>
    <w:p w14:paraId="6BD546F9" w14:textId="77777777" w:rsidR="00427B5F" w:rsidRPr="00427B5F" w:rsidRDefault="00427B5F" w:rsidP="00427B5F"/>
    <w:p w14:paraId="1432E3B2" w14:textId="77777777" w:rsidR="000B134F" w:rsidRDefault="000B134F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0B134F" w:rsidSect="00427B5F">
          <w:pgSz w:w="16838" w:h="11906" w:orient="landscape" w:code="9"/>
          <w:pgMar w:top="1699" w:right="1699" w:bottom="2275" w:left="2275" w:header="720" w:footer="720" w:gutter="0"/>
          <w:cols w:space="720"/>
          <w:docGrid w:linePitch="360"/>
        </w:sectPr>
      </w:pPr>
    </w:p>
    <w:p w14:paraId="0B0D580D" w14:textId="72907E29" w:rsidR="00DE5045" w:rsidRPr="00166541" w:rsidRDefault="00166541" w:rsidP="005A0B3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3" w:name="_Toc141127436"/>
      <w:bookmarkStart w:id="44" w:name="_Toc142688075"/>
      <w:bookmarkStart w:id="45" w:name="_Toc142832247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2</w: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Uji </w:t>
      </w:r>
      <w:proofErr w:type="spellStart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Validitas</w:t>
      </w:r>
      <w:proofErr w:type="spellEnd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es</w:t>
      </w:r>
      <w:bookmarkEnd w:id="30"/>
      <w:bookmarkEnd w:id="43"/>
      <w:bookmarkEnd w:id="44"/>
      <w:bookmarkEnd w:id="45"/>
      <w:proofErr w:type="spellEnd"/>
    </w:p>
    <w:tbl>
      <w:tblPr>
        <w:tblW w:w="91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76"/>
        <w:gridCol w:w="1074"/>
        <w:gridCol w:w="630"/>
        <w:gridCol w:w="630"/>
        <w:gridCol w:w="630"/>
        <w:gridCol w:w="630"/>
        <w:gridCol w:w="630"/>
        <w:gridCol w:w="630"/>
        <w:gridCol w:w="630"/>
        <w:gridCol w:w="630"/>
        <w:gridCol w:w="630"/>
        <w:gridCol w:w="630"/>
        <w:gridCol w:w="630"/>
      </w:tblGrid>
      <w:tr w:rsidR="00926828" w:rsidRPr="00926828" w14:paraId="45769271" w14:textId="77777777" w:rsidTr="00926828">
        <w:trPr>
          <w:cantSplit/>
        </w:trPr>
        <w:tc>
          <w:tcPr>
            <w:tcW w:w="91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88806B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926828" w:rsidRPr="00926828" w14:paraId="079F1C52" w14:textId="77777777" w:rsidTr="00DE5045">
        <w:trPr>
          <w:cantSplit/>
        </w:trPr>
        <w:tc>
          <w:tcPr>
            <w:tcW w:w="225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70DCCB7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176B34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1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1C982C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2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AAB55D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3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A09573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4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363128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5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ACB689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6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87839A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7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747A7F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8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0447E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9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648906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10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8D8FE4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korTotal</w:t>
            </w:r>
            <w:proofErr w:type="spellEnd"/>
          </w:p>
        </w:tc>
      </w:tr>
      <w:tr w:rsidR="00926828" w:rsidRPr="00926828" w14:paraId="405CB31D" w14:textId="77777777" w:rsidTr="00DE5045">
        <w:trPr>
          <w:cantSplit/>
        </w:trPr>
        <w:tc>
          <w:tcPr>
            <w:tcW w:w="117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7E0E304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1</w:t>
            </w:r>
          </w:p>
        </w:tc>
        <w:tc>
          <w:tcPr>
            <w:tcW w:w="107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1601B3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F0108F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5C29CF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4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60D7B5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3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E42766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05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6C427A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37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E32F9C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84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4A530A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047EC4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6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23F49F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1044B3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63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C72ED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925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926828" w:rsidRPr="00926828" w14:paraId="3C682894" w14:textId="77777777" w:rsidTr="00DE5045">
        <w:trPr>
          <w:cantSplit/>
        </w:trPr>
        <w:tc>
          <w:tcPr>
            <w:tcW w:w="117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3F50448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562364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3C91AF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1C08A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86200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8883F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7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3A79A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5927D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5999C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2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6C3B4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2A2B0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C122C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54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5FFC8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926828" w:rsidRPr="00926828" w14:paraId="2AF5857A" w14:textId="77777777" w:rsidTr="00DE5045">
        <w:trPr>
          <w:cantSplit/>
        </w:trPr>
        <w:tc>
          <w:tcPr>
            <w:tcW w:w="117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2E9859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3B5D04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1054F3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3BD3D7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DEBA61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44FBDE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236642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BACD5F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099BF4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754C9A8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6D117A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E85C0E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C4555B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128D2549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80E5DC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A31826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8655A3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4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43399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060E0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2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5431A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25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00AB3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2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B5C3B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20F4D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9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5D443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0E5AE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C22BD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54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619458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88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926828" w:rsidRPr="00926828" w14:paraId="1E65025E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BDC21C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709D63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F6B076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076F4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43E7F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275A1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B79F9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71192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DFA03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6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1292A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90283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5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63BE3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35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786187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926828" w:rsidRPr="00926828" w14:paraId="0B48D0A7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4189D0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F4CD6F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1DF3E7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C6B027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04A566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EE1E96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7BC4573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65364D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850C0C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CFFA9D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723955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B25FF1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BB78A7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2A7A8505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379581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134E70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591049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3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69DC0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2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2B348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8B61D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8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35F29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85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A8512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3D943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7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6CD0E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88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9751F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4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2F2F3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62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8323DD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3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926828" w:rsidRPr="00926828" w14:paraId="3F8926EE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94DE19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BD4305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64FC60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6C285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54AE3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ABF2D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909FF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55897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3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887A8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D2032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D0F00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94063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C054F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926828" w:rsidRPr="00926828" w14:paraId="39168C30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BA75B2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E60566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0DED36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F61F70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C4EC01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42C893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B9A33F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5C965A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A4D6AF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70E7C6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71C62A2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A4B9AE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182FC5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18442231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10CE25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4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653A90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28741D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F58A9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25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D32A4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8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0AF5F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8BA3D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8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19E43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7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5431B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036A4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11263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1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F418E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C6CE2C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6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926828" w:rsidRPr="00926828" w14:paraId="6D7BDA7D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8E072F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5A82EC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0182E9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7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C1031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A0833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D5AFC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C4B83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DAD61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54033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9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0C9DD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11004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455BB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3DC823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</w:tr>
      <w:tr w:rsidR="00926828" w:rsidRPr="00926828" w14:paraId="26F719BC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379E70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6A07D2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5EE7FA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9A35FB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B9BBE9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0EC12F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BA001E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4756D3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7EB5AE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B0A2E4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09EFB2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E16672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C7F33E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63FB83B5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0A2FB9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79AB5D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53E8E7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37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EC15C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2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0CC6D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85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34110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8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7CF52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D5D64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8B087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D1660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2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43BA0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71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43EA0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48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7758EF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50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926828" w:rsidRPr="00926828" w14:paraId="71F467B7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2F8A40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7B8676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8636DE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7BF31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29675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6F22A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90CED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5BB8B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CB122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839CB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1FBD5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AFC0E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77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87E8A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</w:tr>
      <w:tr w:rsidR="00926828" w:rsidRPr="00926828" w14:paraId="57C8AC73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83BC1A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7810C5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CC35C4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DB8784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8EBC75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84C06C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7AC47B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74858B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D80AD3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C81E20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DCA337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1242F4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43747C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786C706A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88CA2D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6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6504E5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1D9AAC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84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79925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EF418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B2E8D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7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9B241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C3A79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006E7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6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9BCB8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2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DC38F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82085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13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85C1E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08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926828" w:rsidRPr="00926828" w14:paraId="3B99D393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321870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845B60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6574C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3DB34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13CBD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3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7ED1A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0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3E3E3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E5037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C2DD6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2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B369F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F5FF0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44990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7AEE52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926828" w:rsidRPr="00926828" w14:paraId="721B8AD0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756700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A150DF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4C5B0D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F1F235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89ABF2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3A333A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700446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04D4E5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0C2D2B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D1AAD6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37AB94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622E4D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3B1ABE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0365FA66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5A9309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7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6BAFC5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E6F280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5FD55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9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88059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7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4AE79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A36A3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2DA79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6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82A11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6A143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2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976D2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-.35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43812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-.220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5BF9FE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60</w:t>
            </w:r>
          </w:p>
        </w:tc>
      </w:tr>
      <w:tr w:rsidR="00926828" w:rsidRPr="00926828" w14:paraId="03B656BC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A43C53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4F2991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9E8D35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2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016AD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6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6D25C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4E40E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91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1D4F1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70D9E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2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64995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5B3BF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7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18C77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A87A9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374D25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91</w:t>
            </w:r>
          </w:p>
        </w:tc>
      </w:tr>
      <w:tr w:rsidR="00926828" w:rsidRPr="00926828" w14:paraId="70095DB7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52A18D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B074F2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273CE8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FC7D31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FF9C0F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B6DAD7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9A5466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48A23C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28C2F2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6FA20D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4CBD0D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A17D36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F15BD3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69625C6D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25D3B2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DB322C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C4B184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6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EFDED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43F58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88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2E403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61419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2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1EE52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2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49CDB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26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663A2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D0CA7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F5410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CD848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82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926828" w:rsidRPr="00926828" w14:paraId="1E0CFE6B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D80A7B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BAF542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03C1E0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58E5C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74116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CD98C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69FE4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4BCAD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B29CE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7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397C1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597C9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0D22E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00641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926828" w:rsidRPr="00926828" w14:paraId="460143A6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3891D3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E3263A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E2563A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B6D6FE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06B20D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8D8118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4263D9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A14BA5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83E880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1F66E1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25EAE6A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F9FCDF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0AD5E2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7F7629CA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98D168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0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4A680C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2A81C0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4907F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C4A35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4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BB3B6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1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E3204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71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595A2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E4131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-.35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BCFE1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6BD28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7864B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-.098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BD0BA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54</w:t>
            </w:r>
          </w:p>
        </w:tc>
      </w:tr>
      <w:tr w:rsidR="00926828" w:rsidRPr="00926828" w14:paraId="038B2BDD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32E15D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A08522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C43E6C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F82C0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5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BD6E3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63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3B23B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D6834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779D3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D790E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DF287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21285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155EC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7E1FBF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19</w:t>
            </w:r>
          </w:p>
        </w:tc>
      </w:tr>
      <w:tr w:rsidR="00926828" w:rsidRPr="00926828" w14:paraId="4DE0FF2C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D1E729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41DB76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311FA5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3BE4C4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768103C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E79D34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2AB7F26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7839904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36195F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1C3F7C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36058A9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DA1F7D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9AE46D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00E040E0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BAA1CF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OAL1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827063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C26C39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2BA1D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5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EBE74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6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138D0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15BB9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4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C9F08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1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1D947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-.22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D51A6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63C43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-.098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6ADB5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16DEB1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25</w:t>
            </w:r>
          </w:p>
        </w:tc>
      </w:tr>
      <w:tr w:rsidR="00926828" w:rsidRPr="00926828" w14:paraId="5F53B383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625865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89FEE4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851F5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5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0F342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3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4F975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6D33F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6FDC1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77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5AD86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2E0D1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B9F5D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1A017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B6241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C93709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48</w:t>
            </w:r>
          </w:p>
        </w:tc>
      </w:tr>
      <w:tr w:rsidR="00926828" w:rsidRPr="00926828" w14:paraId="3A82387D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91A943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BB3C8F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B32335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0FE7F7F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1202EB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AAC417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D57AA0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472197F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ECEDF8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1161215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5649F45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</w:tcBorders>
            <w:shd w:val="clear" w:color="auto" w:fill="FFFFFF"/>
            <w:vAlign w:val="center"/>
          </w:tcPr>
          <w:p w14:paraId="6E2F2AE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28DF1C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03142615" w14:textId="77777777" w:rsidTr="00DE5045">
        <w:trPr>
          <w:cantSplit/>
        </w:trPr>
        <w:tc>
          <w:tcPr>
            <w:tcW w:w="117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0BDE64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korTotal</w:t>
            </w:r>
            <w:proofErr w:type="spellEnd"/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0382DF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6479C4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925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43BB00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88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699101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39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ECA82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66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FB9C4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750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A683B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08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18DBEC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26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B9ED0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882</w:t>
            </w:r>
            <w:r w:rsidRPr="0092682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C664B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54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132F3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425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806AC7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926828" w:rsidRPr="00926828" w14:paraId="157BC2E1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705B1F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08955B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FAAC13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C37CE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9B718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5FFA9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1CB6C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9C3D1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E17F6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391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E1E557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2820A9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19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79B602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.148</w:t>
            </w:r>
          </w:p>
        </w:tc>
        <w:tc>
          <w:tcPr>
            <w:tcW w:w="6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48308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26828" w:rsidRPr="00926828" w14:paraId="6B7E12AC" w14:textId="77777777" w:rsidTr="00DE5045">
        <w:trPr>
          <w:cantSplit/>
        </w:trPr>
        <w:tc>
          <w:tcPr>
            <w:tcW w:w="117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7EFFEE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D13344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6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4CA008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484233A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C48212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62D31D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EDD8F9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4DAA48B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2E738BF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B78BF78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2562E64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F3E9D53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  <w:tc>
          <w:tcPr>
            <w:tcW w:w="63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02661AD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  <w:tr w:rsidR="00926828" w:rsidRPr="00926828" w14:paraId="1BD11C59" w14:textId="77777777" w:rsidTr="00926828">
        <w:trPr>
          <w:cantSplit/>
        </w:trPr>
        <w:tc>
          <w:tcPr>
            <w:tcW w:w="91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9F2EBE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926828" w:rsidRPr="00926828" w14:paraId="6DE636F7" w14:textId="77777777" w:rsidTr="00926828">
        <w:trPr>
          <w:cantSplit/>
        </w:trPr>
        <w:tc>
          <w:tcPr>
            <w:tcW w:w="91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393655" w14:textId="77777777" w:rsidR="00926828" w:rsidRPr="00926828" w:rsidRDefault="00926828" w:rsidP="0092682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26828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30115EDD" w14:textId="77777777" w:rsidR="00A805D3" w:rsidRDefault="00A805D3" w:rsidP="00DE504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  <w:sectPr w:rsidR="00A805D3" w:rsidSect="000B134F">
          <w:pgSz w:w="11906" w:h="16838" w:code="9"/>
          <w:pgMar w:top="2275" w:right="1699" w:bottom="1699" w:left="2275" w:header="720" w:footer="720" w:gutter="0"/>
          <w:cols w:space="720"/>
          <w:docGrid w:linePitch="360"/>
        </w:sectPr>
      </w:pPr>
    </w:p>
    <w:p w14:paraId="46F871B0" w14:textId="308B0294" w:rsidR="0081694B" w:rsidRPr="00166541" w:rsidRDefault="00166541" w:rsidP="00166541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6" w:name="_Toc141127437"/>
      <w:bookmarkStart w:id="47" w:name="_Toc142688076"/>
      <w:bookmarkStart w:id="48" w:name="_Toc142832248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3</w: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Uji </w:t>
      </w:r>
      <w:proofErr w:type="spellStart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Validitas</w:t>
      </w:r>
      <w:proofErr w:type="spellEnd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ngket</w:t>
      </w:r>
      <w:bookmarkEnd w:id="46"/>
      <w:bookmarkEnd w:id="47"/>
      <w:bookmarkEnd w:id="48"/>
      <w:proofErr w:type="spellEnd"/>
    </w:p>
    <w:tbl>
      <w:tblPr>
        <w:tblW w:w="9630" w:type="dxa"/>
        <w:tblInd w:w="-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39"/>
        <w:gridCol w:w="97"/>
        <w:gridCol w:w="714"/>
        <w:gridCol w:w="488"/>
        <w:gridCol w:w="52"/>
        <w:gridCol w:w="436"/>
        <w:gridCol w:w="104"/>
        <w:gridCol w:w="384"/>
        <w:gridCol w:w="156"/>
        <w:gridCol w:w="333"/>
        <w:gridCol w:w="207"/>
        <w:gridCol w:w="282"/>
        <w:gridCol w:w="340"/>
        <w:gridCol w:w="149"/>
        <w:gridCol w:w="399"/>
        <w:gridCol w:w="90"/>
        <w:gridCol w:w="458"/>
        <w:gridCol w:w="31"/>
        <w:gridCol w:w="489"/>
        <w:gridCol w:w="28"/>
        <w:gridCol w:w="501"/>
        <w:gridCol w:w="47"/>
        <w:gridCol w:w="482"/>
        <w:gridCol w:w="66"/>
        <w:gridCol w:w="463"/>
        <w:gridCol w:w="85"/>
        <w:gridCol w:w="444"/>
        <w:gridCol w:w="104"/>
        <w:gridCol w:w="425"/>
        <w:gridCol w:w="123"/>
        <w:gridCol w:w="406"/>
        <w:gridCol w:w="142"/>
        <w:gridCol w:w="387"/>
        <w:gridCol w:w="179"/>
      </w:tblGrid>
      <w:tr w:rsidR="009B6EDC" w:rsidRPr="00515CEB" w14:paraId="374E13DF" w14:textId="77777777" w:rsidTr="009B6EDC">
        <w:trPr>
          <w:gridAfter w:val="1"/>
          <w:wAfter w:w="178" w:type="dxa"/>
          <w:cantSplit/>
        </w:trPr>
        <w:tc>
          <w:tcPr>
            <w:tcW w:w="9452" w:type="dxa"/>
            <w:gridSpan w:val="3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7F362B" w14:textId="0743168A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9B6EDC" w:rsidRPr="00515CEB" w14:paraId="3DA2FD7E" w14:textId="77777777" w:rsidTr="009B6EDC">
        <w:trPr>
          <w:gridAfter w:val="1"/>
          <w:wAfter w:w="178" w:type="dxa"/>
          <w:cantSplit/>
        </w:trPr>
        <w:tc>
          <w:tcPr>
            <w:tcW w:w="9452" w:type="dxa"/>
            <w:gridSpan w:val="3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1F77727" w14:textId="33C46887" w:rsidR="009B6EDC" w:rsidRPr="00515CEB" w:rsidRDefault="009B6EDC" w:rsidP="009B6EDC">
            <w:pPr>
              <w:spacing w:line="320" w:lineRule="atLeast"/>
              <w:ind w:right="6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9B6ED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rrelations</w:t>
            </w:r>
          </w:p>
        </w:tc>
      </w:tr>
      <w:tr w:rsidR="009B6EDC" w:rsidRPr="00515CEB" w14:paraId="194568A8" w14:textId="77777777" w:rsidTr="009B6EDC">
        <w:trPr>
          <w:gridAfter w:val="1"/>
          <w:wAfter w:w="178" w:type="dxa"/>
          <w:cantSplit/>
        </w:trPr>
        <w:tc>
          <w:tcPr>
            <w:tcW w:w="1351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95D1C6A" w14:textId="77777777" w:rsidR="009B6EDC" w:rsidRPr="00515CEB" w:rsidRDefault="009B6EDC" w:rsidP="009B6EDC">
            <w:pPr>
              <w:ind w:left="-735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14:paraId="1417F683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7658B7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4486DD17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o</w:t>
            </w:r>
          </w:p>
          <w:p w14:paraId="04DC83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48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1AB98ED8" w14:textId="77777777" w:rsidR="009B6EDC" w:rsidRDefault="009B6EDC" w:rsidP="009B6EDC">
            <w:pPr>
              <w:spacing w:line="320" w:lineRule="atLeast"/>
              <w:ind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5BA9A47F" w14:textId="77777777" w:rsidR="009B6EDC" w:rsidRPr="00515CEB" w:rsidRDefault="009B6EDC" w:rsidP="009B6EDC">
            <w:pPr>
              <w:spacing w:line="320" w:lineRule="atLeast"/>
              <w:ind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1618868A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5EE0C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58722A00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2EC216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66DE2258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72D887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77DD8FCB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09E249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491A07C9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06A998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48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334ADD08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5A0E40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6FCED6A8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6D0DD3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46827719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61FD3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5DEF57F5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20E36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364CFCC7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28A2D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4A11539D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5C178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3A3648B0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F8F66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B535934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57920E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</w:tr>
      <w:tr w:rsidR="009B6EDC" w:rsidRPr="00515CEB" w14:paraId="738CD64E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6CCAD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</w:t>
            </w:r>
          </w:p>
        </w:tc>
        <w:tc>
          <w:tcPr>
            <w:tcW w:w="811" w:type="dxa"/>
            <w:gridSpan w:val="2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5214C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14:paraId="29854D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7A0C23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6</w:t>
            </w:r>
          </w:p>
        </w:tc>
        <w:tc>
          <w:tcPr>
            <w:tcW w:w="48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3EAC06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7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688027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177606B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0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25EBC30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7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60A631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1</w:t>
            </w:r>
          </w:p>
        </w:tc>
        <w:tc>
          <w:tcPr>
            <w:tcW w:w="48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62C3C1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  <w:tc>
          <w:tcPr>
            <w:tcW w:w="48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0AF451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7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59E5C8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5F4D80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2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3B3F16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8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7E5AD6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7DD346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2D3E03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7</w:t>
            </w:r>
          </w:p>
        </w:tc>
        <w:tc>
          <w:tcPr>
            <w:tcW w:w="529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F2B19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7</w:t>
            </w:r>
          </w:p>
        </w:tc>
      </w:tr>
      <w:tr w:rsidR="009B6EDC" w:rsidRPr="00515CEB" w14:paraId="045B4B59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D065B0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7E017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AF28D9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2F09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88F1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A420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7F7F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56C9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78ED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2BD3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85EFC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02AF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15A5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72E5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D721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2EA0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DA86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15EFE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</w:tr>
      <w:tr w:rsidR="009B6EDC" w:rsidRPr="00515CEB" w14:paraId="0A890935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D66352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512E0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0452B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914A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E49E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8EE7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46AB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410D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B107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7C85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80E8D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490D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8A1C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6DC5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32BA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1FED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F2FF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E4A7C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00A3AA70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632FC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D11DC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1325C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05D7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235E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E787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47F2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2C47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3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BAC0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67C4C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5F547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BA98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6BAA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8BAD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7EE4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0CE3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71A3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A8A24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9B6EDC" w:rsidRPr="00515CEB" w14:paraId="6644EAA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1CE397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F7E8B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4AA5A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54C1D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9CE2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B92E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473B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D318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5B82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AF2D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06638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915B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67FD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8251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7452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94A0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2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E985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7BF05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0</w:t>
            </w:r>
          </w:p>
        </w:tc>
      </w:tr>
      <w:tr w:rsidR="009B6EDC" w:rsidRPr="00515CEB" w14:paraId="541CD8B4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CEA1EB7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A958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7C18A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F376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09AB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0685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2A4A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811A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F4FA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3A1E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5B951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6C57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7265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B10C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4138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336B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A7F6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4BAFA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32EECD69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1B266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3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0D79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3F2E9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F935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7902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654A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E7DC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0AB4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C77E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3CC2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8FD636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DCA4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9E4E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4606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7EDA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9A1A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0A3A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27A8F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9B6EDC" w:rsidRPr="00515CEB" w14:paraId="3774DF7A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E4AF5B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CC20D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B986F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08CEB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EE7947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AF60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2441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E520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0BA8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4F1A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1B46C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ADCC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9D7E9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0D62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813E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8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3B17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4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F3B5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A7DCE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0</w:t>
            </w:r>
          </w:p>
        </w:tc>
      </w:tr>
      <w:tr w:rsidR="009B6EDC" w:rsidRPr="00515CEB" w14:paraId="0DC92E3B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9AE2F3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A5596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0716C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58F8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44DF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437D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2F8D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6564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CC04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C6D9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68F0A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91BD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2DB5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9617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06C7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1B48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ACB6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3EE73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E175DE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9FF53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4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3275C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81E76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ACB9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5025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C48E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9383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25BE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0CB5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AC9C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7F4CD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7F62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F7BF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8281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A785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BA26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694D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1DF49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9B6EDC" w:rsidRPr="00515CEB" w14:paraId="14D01026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1795EC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835AA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DCF18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FD2B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87EA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3022C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B329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461B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8FE0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98299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8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F7F65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7470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0D0A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4BA6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2E34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B1AA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E551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07287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7</w:t>
            </w:r>
          </w:p>
        </w:tc>
      </w:tr>
      <w:tr w:rsidR="009B6EDC" w:rsidRPr="00515CEB" w14:paraId="0AE0324C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D084B6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240D6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C7890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3EF1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CFF4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DD42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3C29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1E08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3DD5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23C7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8A7F5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7C3E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711F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E171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C574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220C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406A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5495F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5413372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5F64D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5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51464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A6736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0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A4F3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1E50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FECC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F6DD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A223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6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2ADC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68F5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594F9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9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43FD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5FA3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08E8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DB28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AF8C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9F9E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39D51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7</w:t>
            </w:r>
          </w:p>
        </w:tc>
      </w:tr>
      <w:tr w:rsidR="009B6EDC" w:rsidRPr="00515CEB" w14:paraId="3B5E4CE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15F8A6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4DAA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392A7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3099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7A4F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3679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CD4E2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3BA4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9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1189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E4FE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70801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374E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BB4B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54FF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CA7A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C2EC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FAFFB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E303B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1</w:t>
            </w:r>
          </w:p>
        </w:tc>
      </w:tr>
      <w:tr w:rsidR="009B6EDC" w:rsidRPr="00515CEB" w14:paraId="7F0261AD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BB8683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8413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1E07A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C70E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7ACA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B57A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3374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0E7D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EB2A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BEDE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05EB4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399D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4F1E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4402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1918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D8EE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51CE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26F32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0D5C531D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96A1C0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6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6C295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1F428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CA06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3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5F0A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2CAD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FCD5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6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A382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CF5E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71B1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3C0DF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48FD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2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42E5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5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5C45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F09E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1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005A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9126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47DE8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6</w:t>
            </w:r>
          </w:p>
        </w:tc>
      </w:tr>
      <w:tr w:rsidR="009B6EDC" w:rsidRPr="00515CEB" w14:paraId="64E4512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9ED42A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E2390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57444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700D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B0FD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F102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EF53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9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6F769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24FD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0CF4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60CBA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58BE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A2DB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D077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0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822C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E287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86A9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C2C27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7</w:t>
            </w:r>
          </w:p>
        </w:tc>
      </w:tr>
      <w:tr w:rsidR="009B6EDC" w:rsidRPr="00515CEB" w14:paraId="33B0F7F4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6094C8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C9EC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68978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E35D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7641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C7FD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60FD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E2BD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8716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89B3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7C9CC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AC50B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A25F0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24F0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2D3C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88D7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C308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B2273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5295300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72509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7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E8A1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19116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12E3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A1C1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7A3C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80C7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6CFE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5EB6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8FC7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EDDA5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3222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6725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3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0ADD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8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E759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5B45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9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8568A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C0CE1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6</w:t>
            </w:r>
          </w:p>
        </w:tc>
      </w:tr>
      <w:tr w:rsidR="009B6EDC" w:rsidRPr="00515CEB" w14:paraId="61A67C1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D61F44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1E41F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79973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DF95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8029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BAB7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28B3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731D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2DC57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FD9F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AE39F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5EF1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9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634E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CE56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CEFA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64AF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9DE6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4AAA5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9</w:t>
            </w:r>
          </w:p>
        </w:tc>
      </w:tr>
      <w:tr w:rsidR="009B6EDC" w:rsidRPr="00515CEB" w14:paraId="6D410F52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AF3578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7168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DD5FD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5C32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13DB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CCF9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7E83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90C3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9D57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39E4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20BCC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A90C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59E6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FB1F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E603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1620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F298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FC896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3E7C5D6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3F5B0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8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38303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429AC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C7A4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04DE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E839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E95D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BBF2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425A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A268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892C4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7B72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EEB3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6172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7671C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F7FE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F766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02DB0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2</w:t>
            </w:r>
          </w:p>
        </w:tc>
      </w:tr>
      <w:tr w:rsidR="009B6EDC" w:rsidRPr="00515CEB" w14:paraId="0DCF901B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D9D869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F4260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07BCC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560D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57B2C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72BC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B2D7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01E4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A11F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30A92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FD569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9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47A4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7AC4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C6E9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05D8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447A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0F82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507F8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7</w:t>
            </w:r>
          </w:p>
        </w:tc>
      </w:tr>
      <w:tr w:rsidR="009B6EDC" w:rsidRPr="00515CEB" w14:paraId="3DF98C82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ED8158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2BDCA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60CC7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4270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EE45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F702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32B4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49709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7034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A888A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38F59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6437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BD86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D7B3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1DD8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0B2F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1A40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519E8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5D6CF35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99023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9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AC02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6E458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1574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1117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C20C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66DA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9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DC23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4227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F2F3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5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B6717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F1FF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DB3B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81EA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0871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E547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E777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CE770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4</w:t>
            </w:r>
          </w:p>
        </w:tc>
      </w:tr>
      <w:tr w:rsidR="009B6EDC" w:rsidRPr="00515CEB" w14:paraId="47C20338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CD7FE3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54170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A7799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4892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2817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0857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02B8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7A10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EA57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2066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90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B19171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98BA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2E40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5D31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9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4AA7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1948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EFE3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A0473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3</w:t>
            </w:r>
          </w:p>
        </w:tc>
      </w:tr>
      <w:tr w:rsidR="009B6EDC" w:rsidRPr="00515CEB" w14:paraId="225DD08F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9025EB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F7CD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F8CA9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6147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F5E4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5340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E705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B88E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4A02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49B2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84192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A279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240B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D7BD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7E5A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5442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8D25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0F216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3AEBB36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416B7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10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681AA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76A97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534A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6282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2F0F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7887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01B9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2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3639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496A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595D8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A96B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9F7B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614E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8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0679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6F27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4815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16DC3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8</w:t>
            </w:r>
          </w:p>
        </w:tc>
      </w:tr>
      <w:tr w:rsidR="009B6EDC" w:rsidRPr="00515CEB" w14:paraId="74CDE46A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F4E453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C338A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4617C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FF2F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BC01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85E8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41B9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743F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B8D4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9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ACFB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B2612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AF207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7CA6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FA5A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9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80C2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B90D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4829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57DC3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</w:p>
        </w:tc>
      </w:tr>
      <w:tr w:rsidR="009B6EDC" w:rsidRPr="00515CEB" w14:paraId="6B9ADB66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9C0BF68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27BA6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CBD3A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8BBE9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1A9A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9DEC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7414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534F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1E54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8DE2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14005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327D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0643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58DD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3704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B433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1D65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2CBB2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32113D08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EDFBA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1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805E0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49325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205E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D594B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B7DA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4236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2ADB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5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3B62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3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3163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4B8D2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68EE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9466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2CF6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01CF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8FC4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6B6D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F5D87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8</w:t>
            </w:r>
          </w:p>
        </w:tc>
      </w:tr>
      <w:tr w:rsidR="009B6EDC" w:rsidRPr="00515CEB" w14:paraId="0135C15B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A5F258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F30CD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E5B6A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0FD4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5950E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8287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8636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E209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9625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264B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9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52FCC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CEF8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23385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34E4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274C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AE54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EE19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3424A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2</w:t>
            </w:r>
          </w:p>
        </w:tc>
      </w:tr>
      <w:tr w:rsidR="009B6EDC" w:rsidRPr="00515CEB" w14:paraId="0745682D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64782C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06FA6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6476B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FD2C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A4AB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54E1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4EC5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FD7C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8BEF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62D0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1F26C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3A0E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5671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5A14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DB0D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9541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0E0A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BB559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51D9A9A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CBA47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2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15A0D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6C5D6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BFDA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1C34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2488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8A1A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19BC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5FA5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8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4EA7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0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97E87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1DDA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8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4F92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A9B6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D8A5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5ADD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E823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CA586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2</w:t>
            </w:r>
          </w:p>
        </w:tc>
      </w:tr>
      <w:tr w:rsidR="009B6EDC" w:rsidRPr="00515CEB" w14:paraId="78693362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BC0D7F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02B01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CD7A2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76CD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AA36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F3EF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49A5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5876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0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B7ED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2EC0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B8A02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9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9070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9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2D4F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4964E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B15A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EC6C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1125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EE3E8D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2</w:t>
            </w:r>
          </w:p>
        </w:tc>
      </w:tr>
      <w:tr w:rsidR="009B6EDC" w:rsidRPr="00515CEB" w14:paraId="54D2465F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6E53347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1ED34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40739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4263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01CE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5901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9732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732B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60EB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4461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E5220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BF07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9CB5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F536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435A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FDEF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D2AF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59BCB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199FB03E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1E293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3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C4987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BEDB5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4A5A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8F08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5508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215E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3698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1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7ACD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1B24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D5CDB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6EAD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0B98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D70D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4076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FBEF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0F05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8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D5179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</w:tr>
      <w:tr w:rsidR="009B6EDC" w:rsidRPr="00515CEB" w14:paraId="64B0FBD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E38ED2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8EFA9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D36DE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F26F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A75B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764A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274E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F3FF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97BA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CFDB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02D18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1E67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8643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E1BC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18741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2B24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28C8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C9D96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</w:tr>
      <w:tr w:rsidR="009B6EDC" w:rsidRPr="00515CEB" w14:paraId="477A60A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4BA4E5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A5CDE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7CE3F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6284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81B3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C4E5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A532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9E5B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281A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8BCA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AEE16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D64C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32C7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0D37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0756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9BDF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E5D0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47429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381F3A19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CDA35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4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A4C7C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34D9F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EA56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09B7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CFB5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77CF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5414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B342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9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1889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D71FB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B953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D77C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CE57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0ABE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3DA6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37D6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024A0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</w:tr>
      <w:tr w:rsidR="009B6EDC" w:rsidRPr="00515CEB" w14:paraId="57E62D90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104A87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ABF15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FAF55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7A9B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2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AD0A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4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6CE1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16B4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0BBC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43C3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B08E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5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84CF0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B36FD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D733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DD85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4A73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3FB327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C8AB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15D6B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</w:tr>
      <w:tr w:rsidR="009B6EDC" w:rsidRPr="00515CEB" w14:paraId="0EA3D0DF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46EC35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8485B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AE89D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DE9D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3AAE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4DA3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94E3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DC19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CC24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97FE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60A43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CFFD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43BF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1369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C14B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6AF4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3738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E8DBD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1FD02C65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D90C0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15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53D43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A5959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C96D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737C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78CC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5D07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0834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E519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1FD7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D90FF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AA72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F7F4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7C83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DB85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8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A180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D41B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B3EB5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5</w:t>
            </w:r>
          </w:p>
        </w:tc>
      </w:tr>
      <w:tr w:rsidR="009B6EDC" w:rsidRPr="00515CEB" w14:paraId="4247AD6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043F2C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C4F5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3F93E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CF36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7026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7ACB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D4C1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0B59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6C54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DF7D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AD15C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DEDB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A9FD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7114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2AF7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76A2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5092E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C20682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0</w:t>
            </w:r>
          </w:p>
        </w:tc>
      </w:tr>
      <w:tr w:rsidR="009B6EDC" w:rsidRPr="00515CEB" w14:paraId="3578DD0C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2D3319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B222F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97393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FD2B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7E9F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B4AC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4F10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3BB5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BDA1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DD21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2658E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141D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B687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7314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F21A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FDB6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511B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19468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0A588745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8C4EF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6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61954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4D1CF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06E8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1B75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6DE2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A5B5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40CC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F59C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9471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CD207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748E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7C9F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ED24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8B4C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019F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4E71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96888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9B6EDC" w:rsidRPr="00515CEB" w14:paraId="00E5EC0E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14A1FE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3B5F5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6912A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2886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C827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951A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158A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6809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372B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88B1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7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40ADC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B2DA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7E00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E4A8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2022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DEC5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4B8F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FBF81D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9B6EDC" w:rsidRPr="00515CEB" w14:paraId="37C61FF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F9D96B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BAC15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3C34E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B1D8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DA3B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1E9E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BECE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07CE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942E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CC14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3309F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6304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A9F1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ACE8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6669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FA44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0F6F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83517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149B48F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6C522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7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3BBB0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25B99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1182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6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D04E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65D1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1799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7216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E04A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83B1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5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D4E89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0B2A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5B84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E7FD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F389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5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E1B5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0DEC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B40EB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40</w:t>
            </w:r>
          </w:p>
        </w:tc>
      </w:tr>
      <w:tr w:rsidR="009B6EDC" w:rsidRPr="00515CEB" w14:paraId="0D61499D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44AF34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6423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EA9C9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97F5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C452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AB90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C2ED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2549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6FBE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F6B0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9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DD797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D076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4E2B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DF89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B668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C44C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C4B2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2F007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8</w:t>
            </w:r>
          </w:p>
        </w:tc>
      </w:tr>
      <w:tr w:rsidR="009B6EDC" w:rsidRPr="00515CEB" w14:paraId="345F362E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851C04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34994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8E4C4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5873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47C7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B712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47AD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DB11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36B7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3B5C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E4A7E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E057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978B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C911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BAAC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73862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EDCD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EEF7B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1938E8C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3AE48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8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03040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631F1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001D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6E2E2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1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ECB6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10F9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424E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5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BBC2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16B8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DB8D3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A981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E391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5A1A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A67F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79FB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9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BB05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8BCE4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6</w:t>
            </w:r>
          </w:p>
        </w:tc>
      </w:tr>
      <w:tr w:rsidR="009B6EDC" w:rsidRPr="00515CEB" w14:paraId="62EE381F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4D07B1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D0FAA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D0810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6FA5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2AF7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6227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8B6D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E913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99E9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A65F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9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DA985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7A9D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07C4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1CE8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064D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CC33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D738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29AAD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33</w:t>
            </w:r>
          </w:p>
        </w:tc>
      </w:tr>
      <w:tr w:rsidR="009B6EDC" w:rsidRPr="00515CEB" w14:paraId="0CFAB840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7EBDA0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17ED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6EEC4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E2F7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2B30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E961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4B6F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0D30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0BFD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17F2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FCEC1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EE3B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67D0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A458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DDB3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2DFB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1C7A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D8907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D564BA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97B39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9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76B23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4305D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6D58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D94A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1CB8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D33C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BCD2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F0D0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8A14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B45B2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E99E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8550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6AB9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2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6284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2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76B4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09BE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DEB77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</w:tr>
      <w:tr w:rsidR="009B6EDC" w:rsidRPr="00515CEB" w14:paraId="1FD2F328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2A0B03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95F0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828C4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F5FF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63A7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152B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209C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1C4A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659D4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4E94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7ADE7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A9A5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2C1E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90BB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9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82EA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7DDB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59C2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09784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</w:tr>
      <w:tr w:rsidR="009B6EDC" w:rsidRPr="00515CEB" w14:paraId="45A19C3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AC6F97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E5CD2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A0904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0989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FA73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2F85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197A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7846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2671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DBE5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90068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BD3E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154F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87CA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79CD5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C849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C4B9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108B2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70498D09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3F1D6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20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FC845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12364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E326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45C6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E341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63DB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F1AA9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5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294C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64C9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5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D8317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20C0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9179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F4B4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5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CA66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C2D1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9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F05E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071FE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2</w:t>
            </w:r>
          </w:p>
        </w:tc>
      </w:tr>
      <w:tr w:rsidR="009B6EDC" w:rsidRPr="00515CEB" w14:paraId="0B49B0FB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0B48EC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D724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D915D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CF19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1DF9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054B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2864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9CEF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9958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DC5A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8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1B77C9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6B4B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34CD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AEEE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F3A6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46CC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10A8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8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40B29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5</w:t>
            </w:r>
          </w:p>
        </w:tc>
      </w:tr>
      <w:tr w:rsidR="009B6EDC" w:rsidRPr="00515CEB" w14:paraId="242C2089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517415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83243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B63CF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1F58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9BA9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D547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296A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D9B6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3E1A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9A6F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9B35C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E542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3A11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BD39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624E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6280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D9D5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8EC81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74CFC41E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BE8E7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1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1073C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DA30A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D31D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6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0F9E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460E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B9D1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B2BA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9B6C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9346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5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41227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7BD7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0DBB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E3B0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EF8F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64FD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6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4BFF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7A660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8</w:t>
            </w:r>
          </w:p>
        </w:tc>
      </w:tr>
      <w:tr w:rsidR="009B6EDC" w:rsidRPr="00515CEB" w14:paraId="2E01DFDC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1A39BA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9706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8EAA64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2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F8CF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3A4A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55BD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443B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A206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D8A2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CE6E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8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C655B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7290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2A58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8B3D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B1C7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4176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67BD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7E1D6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8</w:t>
            </w:r>
          </w:p>
        </w:tc>
      </w:tr>
      <w:tr w:rsidR="009B6EDC" w:rsidRPr="00515CEB" w14:paraId="544109A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8F5D211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98893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782AC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3074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E32D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59B8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1A19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54E7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36DA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63C9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54170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912C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59CE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62A7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D19B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4174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11FF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88A14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86146D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E1C2A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2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9295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77DDC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8DE4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82AA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D5F7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73D3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816E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69E6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B46E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E072C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451C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7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6431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D829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C734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2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30F7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8865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0B630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2</w:t>
            </w:r>
          </w:p>
        </w:tc>
      </w:tr>
      <w:tr w:rsidR="009B6EDC" w:rsidRPr="00515CEB" w14:paraId="6E02CF8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6E792A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CF2D8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B5F14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A41E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2073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FC76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60CD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B839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73B4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F196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13076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449B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14AF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8BCF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9AA2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483B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2032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74CF2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6</w:t>
            </w:r>
          </w:p>
        </w:tc>
      </w:tr>
      <w:tr w:rsidR="009B6EDC" w:rsidRPr="00515CEB" w14:paraId="6DD305AA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CDFB3D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D027A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31E5F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3B6C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AF45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FD31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6796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0113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6756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5FE5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CEDFA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B657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4A79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36EC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0B76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DAB2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0772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FB6AB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7EB6F104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38D3C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3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C6249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1AF98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7780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76DA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BA1F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6883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81C2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02B1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4D54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8BCC8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5FBF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4452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1611C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B546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8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6542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A2BE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4795B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</w:tr>
      <w:tr w:rsidR="009B6EDC" w:rsidRPr="00515CEB" w14:paraId="3CA5F024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B49324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1A58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7CDCB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07A0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957C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D44F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052C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8844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B6BA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1CE9A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53CBE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5A9C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1F79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7890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5176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2EDE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1BE6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D7495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9</w:t>
            </w:r>
          </w:p>
        </w:tc>
      </w:tr>
      <w:tr w:rsidR="009B6EDC" w:rsidRPr="00515CEB" w14:paraId="1D1BD2FC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4FA590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336A4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25D5A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5E82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D3C1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BEE7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D2B7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C9E6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9517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B649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A1D72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AE5A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E06B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884B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C1F3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A964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7F96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9AF174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BF2FD1B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F79D4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4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FCBD3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98C02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1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5094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5AD5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C4B4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5529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5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1B1C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191F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3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DFD1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4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981D0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368B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8400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0879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29D6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0C47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0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2AC64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0049C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</w:tr>
      <w:tr w:rsidR="009B6EDC" w:rsidRPr="00515CEB" w14:paraId="2149596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3E4F56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1A6A5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11934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06ED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D8BF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4A4B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3826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2294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1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9EE0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0FBD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CE65F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DDFC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22A7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1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8180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7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36BF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66A74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2B2A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CFDD7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6</w:t>
            </w:r>
          </w:p>
        </w:tc>
      </w:tr>
      <w:tr w:rsidR="009B6EDC" w:rsidRPr="00515CEB" w14:paraId="0C39A38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5F6A62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51A7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1A0FC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0B93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2791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12A4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3919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9180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0266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2168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7BD5E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E6F3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0588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5F76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4930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E6B1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2A53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ACE02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41426D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A4233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25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B313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8F580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5EAF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809B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E68F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1F9E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20A2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3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01D9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1025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B6E9E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BD40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615B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FF28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BD72B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E614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A378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D5FED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6</w:t>
            </w:r>
          </w:p>
        </w:tc>
      </w:tr>
      <w:tr w:rsidR="009B6EDC" w:rsidRPr="00515CEB" w14:paraId="07B0F5DA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422DA0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81302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C5F5E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B9EB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850B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0B3A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C8A49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5E2D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05B8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9587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17023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18DC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C3E9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F287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447E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A5C3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590C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A422C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</w:tr>
      <w:tr w:rsidR="009B6EDC" w:rsidRPr="00515CEB" w14:paraId="7782AC2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AD4622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C5F6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59D4D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ABD0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7061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5177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54E5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E764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19C5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CAA3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4F740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7A0D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5A9A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E41D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5DA3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5771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A42E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E89CC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8BE8C5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B12A8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6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5D67A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036ED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37B2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7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B73A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5A71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B3AD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12F6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8DAD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3F33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CAC5F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CE60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46E7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2ED5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D3E7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6075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8263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5235D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8</w:t>
            </w:r>
          </w:p>
        </w:tc>
      </w:tr>
      <w:tr w:rsidR="009B6EDC" w:rsidRPr="00515CEB" w14:paraId="404F7AF7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119CE4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0A4A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3D489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A58C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FD5F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579D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4A29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1AB0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E9D3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7640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1A341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1CE4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830F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04D8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E200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3395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0A43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0DD2E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53</w:t>
            </w:r>
          </w:p>
        </w:tc>
      </w:tr>
      <w:tr w:rsidR="009B6EDC" w:rsidRPr="00515CEB" w14:paraId="5C4CE10C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42D21D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278C8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EBDCA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172D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3DDD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631A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05ED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855D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50F3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996B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CAED8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A924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DF76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D887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DD37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A821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1104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2F0D5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370826A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C627E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7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8DCE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0413A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6FD9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F569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E09F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5E21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2CC3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7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55BA6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DDE4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6B859B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AAAC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AE5C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30F8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AE84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5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10E5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377F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3197A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</w:tr>
      <w:tr w:rsidR="009B6EDC" w:rsidRPr="00515CEB" w14:paraId="60D4570E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E47D83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53EF9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C0965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8FA1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400A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CD51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AC88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05B8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843F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9336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49A4E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CFE7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F884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F013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2A5C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3B57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90D3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F176D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</w:tr>
      <w:tr w:rsidR="009B6EDC" w:rsidRPr="00515CEB" w14:paraId="77708F74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D1C911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BF649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26854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7951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41DD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E25F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75FA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2653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62B1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52E55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63612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68F5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8C09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618A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1274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00C8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245F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A6FA0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DB27E2C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43C43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8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6FF61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E3A52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8206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46AF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D42C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9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BA79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8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D598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557E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D060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7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2D1ABF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407A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9EBC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BAC6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514B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DC35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00F3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58AEC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8</w:t>
            </w:r>
          </w:p>
        </w:tc>
      </w:tr>
      <w:tr w:rsidR="009B6EDC" w:rsidRPr="00515CEB" w14:paraId="044AA530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39F5D4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3CAAA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104D9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2519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0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5E25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D36C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E853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D29F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4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3728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0ACF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2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1B902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AA55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B0A7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1C20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0F64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A126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4E12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0360A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01</w:t>
            </w:r>
          </w:p>
        </w:tc>
      </w:tr>
      <w:tr w:rsidR="009B6EDC" w:rsidRPr="00515CEB" w14:paraId="6CE2C93F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EAFD61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B403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6F417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31D9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77A7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5BC6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D4DC9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2020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97CB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5711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D3584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3284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15F3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272F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4E6D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B84C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4F36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2EB03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95DCBD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34F56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9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5BDB8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A50EF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5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0A3D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D678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EA8A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CB29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0A3F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64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3E0A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32A7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7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950F2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62D6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B9CD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13EE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9EE1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40A1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767D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9A9FD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1</w:t>
            </w:r>
          </w:p>
        </w:tc>
      </w:tr>
      <w:tr w:rsidR="009B6EDC" w:rsidRPr="00515CEB" w14:paraId="5F7F027D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E60E09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59444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41353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0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7C55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1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F66A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0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61B1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6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D7208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07CD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6A88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0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15562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B9607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9C60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28E4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CF85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4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352B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C9F60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2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F0E7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ADF9C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6</w:t>
            </w:r>
          </w:p>
        </w:tc>
      </w:tr>
      <w:tr w:rsidR="009B6EDC" w:rsidRPr="00515CEB" w14:paraId="4518339B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68F59A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6FA9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AD784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1354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8BB2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41A7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BA1A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A951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BA61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3E0D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4C85DF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ECEEB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8E34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7472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575F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07B8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486E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9B7A3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AF6B43E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C8094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30</w:t>
            </w: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BDB5D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998AC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2DA2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BB77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E7F4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AC52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D9BB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F543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204E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1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076E77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F7E8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B21E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39D6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EFDD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85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1E38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5E03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DBCB1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</w:tr>
      <w:tr w:rsidR="009B6EDC" w:rsidRPr="00515CEB" w14:paraId="0794446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56D910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7629A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CCC42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4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14E4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9FA4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6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73D04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0912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0DE3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7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DA1B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6CF7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7764DA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0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2A68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F8C1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1CCB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B57C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733B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B649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93314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9</w:t>
            </w:r>
          </w:p>
        </w:tc>
      </w:tr>
      <w:tr w:rsidR="009B6EDC" w:rsidRPr="00515CEB" w14:paraId="16C5B031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E10366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F03B5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C6555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9C43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DFDA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C541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6B49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F997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455F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6D58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8DC129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C2AB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4AD1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5AE2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B967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C055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98FD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A3D25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A40607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3904F5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kortotal</w:t>
            </w:r>
            <w:proofErr w:type="spellEnd"/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E4E2E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852D2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72CC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1F14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66DC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3336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2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C21C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1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D84F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2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641A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575E02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885B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26C9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0DC4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2598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6AB2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8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5344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27D41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7</w:t>
            </w:r>
          </w:p>
        </w:tc>
      </w:tr>
      <w:tr w:rsidR="009B6EDC" w:rsidRPr="00515CEB" w14:paraId="419D0733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42C0FE4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0E8F1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37507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2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A3CF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8</w:t>
            </w:r>
          </w:p>
        </w:tc>
        <w:tc>
          <w:tcPr>
            <w:tcW w:w="48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5108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D2BF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0D74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5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2DC3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B79C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3</w:t>
            </w:r>
          </w:p>
        </w:tc>
        <w:tc>
          <w:tcPr>
            <w:tcW w:w="48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EBB7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  <w:tc>
          <w:tcPr>
            <w:tcW w:w="489" w:type="dxa"/>
            <w:tcBorders>
              <w:top w:val="nil"/>
              <w:bottom w:val="nil"/>
            </w:tcBorders>
            <w:shd w:val="clear" w:color="auto" w:fill="FFFFFF"/>
          </w:tcPr>
          <w:p w14:paraId="3DE417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7320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BED4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FD80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2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28DE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9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DBB3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6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74A0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7</w:t>
            </w:r>
          </w:p>
        </w:tc>
        <w:tc>
          <w:tcPr>
            <w:tcW w:w="52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63E5D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4</w:t>
            </w:r>
          </w:p>
        </w:tc>
      </w:tr>
      <w:tr w:rsidR="009B6EDC" w:rsidRPr="00515CEB" w14:paraId="5BDEC262" w14:textId="77777777" w:rsidTr="009B6EDC">
        <w:trPr>
          <w:gridAfter w:val="1"/>
          <w:wAfter w:w="178" w:type="dxa"/>
          <w:cantSplit/>
        </w:trPr>
        <w:tc>
          <w:tcPr>
            <w:tcW w:w="54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4029F65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1" w:type="dxa"/>
            <w:gridSpan w:val="2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4DC0D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48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14:paraId="29053D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491346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039516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099546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3EC9AB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59B961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37E3F7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3FA9D6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48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71A30C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173019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2B4960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39114B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677990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3D9D40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54B013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29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01E57C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0B14990" w14:textId="77777777" w:rsidTr="009B6EDC">
        <w:trPr>
          <w:cantSplit/>
        </w:trPr>
        <w:tc>
          <w:tcPr>
            <w:tcW w:w="9630" w:type="dxa"/>
            <w:gridSpan w:val="3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0480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orrelations</w:t>
            </w:r>
          </w:p>
        </w:tc>
      </w:tr>
      <w:tr w:rsidR="009B6EDC" w:rsidRPr="00515CEB" w14:paraId="25028AD0" w14:textId="77777777" w:rsidTr="009B6EDC">
        <w:trPr>
          <w:cantSplit/>
        </w:trPr>
        <w:tc>
          <w:tcPr>
            <w:tcW w:w="1350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C600728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14:paraId="4AFF6E4F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437B2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54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27C01981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0F9F22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54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66EA7C21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CA8E0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540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05B18314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05FE43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22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068279A8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5681DF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4F66FCB3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3CF92D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3E4FA21C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00ACF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548" w:type="dxa"/>
            <w:gridSpan w:val="3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09D6D8EB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24C56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159EA5D8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024D1E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63900061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266B80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053FCB58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7B689E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778BC853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489118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016BAC4B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ABD62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6E827814" w14:textId="77777777" w:rsidR="009B6EDC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  <w:p w14:paraId="1E4587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566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6C5F74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or Total</w:t>
            </w:r>
          </w:p>
        </w:tc>
      </w:tr>
      <w:tr w:rsidR="009B6EDC" w:rsidRPr="00515CEB" w14:paraId="185DB97C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D9401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</w:t>
            </w:r>
          </w:p>
        </w:tc>
        <w:tc>
          <w:tcPr>
            <w:tcW w:w="71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21B2C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14:paraId="4790B69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8</w:t>
            </w:r>
          </w:p>
        </w:tc>
        <w:tc>
          <w:tcPr>
            <w:tcW w:w="540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15B892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1</w:t>
            </w:r>
          </w:p>
        </w:tc>
        <w:tc>
          <w:tcPr>
            <w:tcW w:w="540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64EB1A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40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2A5406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622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748BF2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37EEFA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4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65FE21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548" w:type="dxa"/>
            <w:gridSpan w:val="3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616175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17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72F301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8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6F8920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7AC249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1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0A92F5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3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42D892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096A3C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566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4BAF1F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1</w:t>
            </w:r>
          </w:p>
        </w:tc>
      </w:tr>
      <w:tr w:rsidR="009B6EDC" w:rsidRPr="00515CEB" w14:paraId="6179068F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EA19AE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C01C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D182E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B22E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B95B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FF4F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8C20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2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D9C4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60C0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4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0CE4C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5AB0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29A0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0AF9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06BE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C2EA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0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A196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4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629ED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2</w:t>
            </w:r>
          </w:p>
        </w:tc>
      </w:tr>
      <w:tr w:rsidR="009B6EDC" w:rsidRPr="00515CEB" w14:paraId="67BB7FC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AFD842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C47F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F5195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E63F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16F9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5F91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57C5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433B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4A64D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10C3D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A392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33B3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6EF0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1C1F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E73A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C6D9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98F40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EBF2948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F218C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50770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97E14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6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E271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3424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5DC6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8A18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D41B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1D53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922CA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CA59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D2FE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6E09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805D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9300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94C8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FE427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1</w:t>
            </w:r>
          </w:p>
        </w:tc>
      </w:tr>
      <w:tr w:rsidR="009B6EDC" w:rsidRPr="00515CEB" w14:paraId="4D412DC7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69FA3D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55C82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8F754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7DB3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4B3E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9D75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A253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5A81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2FBD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78F27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FB52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A8AE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2C06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F486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C919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EA6B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22E82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8</w:t>
            </w:r>
          </w:p>
        </w:tc>
      </w:tr>
      <w:tr w:rsidR="009B6EDC" w:rsidRPr="00515CEB" w14:paraId="36E8149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8861671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B17D4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C32B39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2140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B5B1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7853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1AC8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8B8F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1A69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14E1C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9632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0ED4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F8B7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A2FD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E373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C5C2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4B2B5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C2580BE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06A72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3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EA8C8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C20F4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4BE1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1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110D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300B9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3875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0DB3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B906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64CEC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1E87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3297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F121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A70B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70F2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1FC9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78A35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</w:p>
        </w:tc>
      </w:tr>
      <w:tr w:rsidR="009B6EDC" w:rsidRPr="00515CEB" w14:paraId="4845235B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5C8CA9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31208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5D0C5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328B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25B5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AD21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F5EF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E316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D8C8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6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2E8EB6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01D4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329C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9B3C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7971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FF39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0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601E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6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07A8B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8</w:t>
            </w:r>
          </w:p>
        </w:tc>
      </w:tr>
      <w:tr w:rsidR="009B6EDC" w:rsidRPr="00515CEB" w14:paraId="5CD0989D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F6A2CB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741DC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4BA64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BFDB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5974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C5D1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12EA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C990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C22B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D05F8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10D5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E65EA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CA16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C6FF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48E9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4106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6B36F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3149D5E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97BAB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4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8733A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7A05D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2C8A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D08F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2A52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2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BE9C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8FB6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5B52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082A8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968A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42750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90FF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94E6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5C45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E3EA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DB7E6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7</w:t>
            </w:r>
          </w:p>
        </w:tc>
      </w:tr>
      <w:tr w:rsidR="009B6EDC" w:rsidRPr="00515CEB" w14:paraId="725432EA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8E5F97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9F12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6A14FD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81A1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276C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78D4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8369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81BA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E436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5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F04EB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BAA7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BE2E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170B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2F65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49FA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14D6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5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B7428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</w:tr>
      <w:tr w:rsidR="009B6EDC" w:rsidRPr="00515CEB" w14:paraId="7A00343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3323B2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913789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B053E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2D17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E128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E7D9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9C76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6E86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2005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77D4D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0615E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8424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868D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EC33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933C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93B1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1078E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87BA793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4DFCE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5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90167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5E6CE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955F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8473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442E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CA7F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89BC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0F39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A2780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5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8AA9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A751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F652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CB29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8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00E1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D456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104995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24</w:t>
            </w:r>
          </w:p>
        </w:tc>
      </w:tr>
      <w:tr w:rsidR="009B6EDC" w:rsidRPr="00515CEB" w14:paraId="7B598702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AD88DB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0C275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F26B5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08AC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DC9E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AC58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D566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D042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85B2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7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F2068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6616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7734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2AE6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EA9F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EEB24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393A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7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5885C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5</w:t>
            </w:r>
          </w:p>
        </w:tc>
      </w:tr>
      <w:tr w:rsidR="009B6EDC" w:rsidRPr="00515CEB" w14:paraId="096A311D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49D503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21B04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186B2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679E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3332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3838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EEAE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AF22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D3D5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8C45E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7820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95BE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B58B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C2B9E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63BE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9D47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BBC7F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3DD4234A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9EAD3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6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AE24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3AC0F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EDC0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5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FC61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3A28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5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279D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C5DD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DAF7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2552D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B335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3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163A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C72D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3ADA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D3F0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6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AC96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60B62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1</w:t>
            </w:r>
          </w:p>
        </w:tc>
      </w:tr>
      <w:tr w:rsidR="009B6EDC" w:rsidRPr="00515CEB" w14:paraId="0C20CEDE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E5AB57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8EF3E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D3284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035F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6CA0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4CEB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E615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D6A3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4B9C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7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6CA3D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9350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911D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181AD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CB64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4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E9E8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838B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7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89160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3</w:t>
            </w:r>
          </w:p>
        </w:tc>
      </w:tr>
      <w:tr w:rsidR="009B6EDC" w:rsidRPr="00515CEB" w14:paraId="6CC2ADF1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1ACD311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E2A2A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2B750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A2EF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CEFD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D948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B667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A575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8B0E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6A65F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99C2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D8D1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F654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16C1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10D3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7C15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84EA9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B6B9371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397D9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7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389AD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3DEB3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A197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2C95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64D0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5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A615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9F1F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8F37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7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05867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7C10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A248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C5A2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F18C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AE44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7E2E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7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8CFEAB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2</w:t>
            </w:r>
          </w:p>
        </w:tc>
      </w:tr>
      <w:tr w:rsidR="009B6EDC" w:rsidRPr="00515CEB" w14:paraId="52D422FA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9043BA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715B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1C46B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685A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6EA2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6313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9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F3A5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12C6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66F1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5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846EA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97AA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83F6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A76C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F593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2CC7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FCAE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5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2ADDB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3</w:t>
            </w:r>
          </w:p>
        </w:tc>
      </w:tr>
      <w:tr w:rsidR="009B6EDC" w:rsidRPr="00515CEB" w14:paraId="38CA990C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F4EB39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4BF7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26989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CEE1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9BBE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EE09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E3BF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29C6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A30D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A505A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BED3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D70F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7FB6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9022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8B5A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26B4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5F0FA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1C39C2EC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F5E36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8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C656C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A11DD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6A6F8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448E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0AF2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5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0E87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6415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9C6E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1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24958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C9CC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AFD1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0453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FB54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D2B7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DD57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1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E7AE8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</w:tr>
      <w:tr w:rsidR="009B6EDC" w:rsidRPr="00515CEB" w14:paraId="602F453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EF797F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B8D12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E0409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F466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FEB4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5FEC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F11A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9D17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A57B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16D26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7BA0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D87D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65EB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0DA3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51FC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55DB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BC503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</w:tr>
      <w:tr w:rsidR="009B6EDC" w:rsidRPr="00515CEB" w14:paraId="0892FAAC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07EE08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E77EE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A0F7B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F8C4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8549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50C2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4A4F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E35D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8ECF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4BA7C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4CB3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8BAB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3D08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72AF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C8A3A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3B3A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845CB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797CE9B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9A73B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9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FAA2A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E1E0C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DBEB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E2BD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8E18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5EDB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1D0E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C127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2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F106B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FA42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D82E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8F34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DE83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77B1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ECE0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2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1766F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7</w:t>
            </w:r>
          </w:p>
        </w:tc>
      </w:tr>
      <w:tr w:rsidR="009B6EDC" w:rsidRPr="00515CEB" w14:paraId="58EC5E49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5DE0C0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27FCB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B9C69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4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801A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74E4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6A2D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6B5B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B4452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CD15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BCC00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333A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4996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13DB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D1CC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ACAE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BE70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7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0DC27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</w:tr>
      <w:tr w:rsidR="009B6EDC" w:rsidRPr="00515CEB" w14:paraId="646AD859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EEA094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37400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431EE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A200D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07FD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92CC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AD5C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B852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4687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ECE44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37AB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B6ED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AEF2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95B4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3C77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BB10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178052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0C11E19C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1FAC2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0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BF504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1CA31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DD4A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8464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0863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7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D8E9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0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9544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7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6E3E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752EE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9A55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BC0D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5E2D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F638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D269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2449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81A17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9</w:t>
            </w:r>
          </w:p>
        </w:tc>
      </w:tr>
      <w:tr w:rsidR="009B6EDC" w:rsidRPr="00515CEB" w14:paraId="1355D90A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508E83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1C1C8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23B38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E17F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F076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F9FC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5384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101B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08D7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32F06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1F3B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3355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6925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D0B7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0F45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ED4D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BB1E9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7</w:t>
            </w:r>
          </w:p>
        </w:tc>
      </w:tr>
      <w:tr w:rsidR="009B6EDC" w:rsidRPr="00515CEB" w14:paraId="31F26F4E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F741C9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78A8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3E683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3CCB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57DD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D160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6B7D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ACF2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D074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AFF63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8B43E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B9D1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B4BA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7477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0A32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4253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67999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4277BDD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CA4D1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1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A056D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D3AE7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C6D5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06BD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AEFE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5D19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A9D5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60CD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BAF71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A17C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2BC4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18E4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00E0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A7D4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8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8BAB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43BC5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2</w:t>
            </w:r>
          </w:p>
        </w:tc>
      </w:tr>
      <w:tr w:rsidR="009B6EDC" w:rsidRPr="00515CEB" w14:paraId="277A919E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9C797E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1BC2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9036D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80E6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06D7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961F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7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47FB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75A3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13A6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6EACA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1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72A2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D91F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9CFC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9C34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8C35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DC96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1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67953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6</w:t>
            </w:r>
          </w:p>
        </w:tc>
      </w:tr>
      <w:tr w:rsidR="009B6EDC" w:rsidRPr="00515CEB" w14:paraId="5118109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431210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BCDFA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820B5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E9B4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CD21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7935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038A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EB5D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5F4A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6BB94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469D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0CC5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12B9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5961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0528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E049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67A68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BBEA2BA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340FE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2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F7E63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EB103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D7B3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1C86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2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6456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5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5657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60A5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C682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7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59B2C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0609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AC40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202A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F902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EEEA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9660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97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5077F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2</w:t>
            </w:r>
          </w:p>
        </w:tc>
      </w:tr>
      <w:tr w:rsidR="009B6EDC" w:rsidRPr="00515CEB" w14:paraId="274A8F6B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B75AFD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E663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D9553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B5B5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F85F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9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7E25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6C27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3D7E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2678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2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AD86D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F28A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B1DE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BC7A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C08D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127D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7658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52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6207C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2</w:t>
            </w:r>
          </w:p>
        </w:tc>
      </w:tr>
      <w:tr w:rsidR="009B6EDC" w:rsidRPr="00515CEB" w14:paraId="26168736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26CC73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24B1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4C3E1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C000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EF0D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EF755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A1C0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65C4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203D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BD343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D980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1416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C22A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EF99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CDF2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EDBB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D4F4B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3ADBB1C2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94DDC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3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20BC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1F101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5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DDAC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1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304E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2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4E91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38BE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F69D6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0059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85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C67CD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45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4F45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3C88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4C5F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5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E842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5C74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FED1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85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EC3DB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8</w:t>
            </w:r>
          </w:p>
        </w:tc>
      </w:tr>
      <w:tr w:rsidR="009B6EDC" w:rsidRPr="00515CEB" w14:paraId="56E173E9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93F3D84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A27A2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D9F84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A52D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D0CD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6823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3359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041D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F1BD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6F5FB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2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B36B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2898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81A2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4440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6952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9C05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B78DD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9</w:t>
            </w:r>
          </w:p>
        </w:tc>
      </w:tr>
      <w:tr w:rsidR="009B6EDC" w:rsidRPr="00515CEB" w14:paraId="2E4D19F0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228903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30FD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77CAC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EC91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A213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C69D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A4B1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2A70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33AA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92762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EE1C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B833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935E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AC2A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EAD3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D0E23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68458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0C5B375E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EE8C6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14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31062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6AAC5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67FC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9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41E5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15C2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92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E56D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6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B0276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E588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2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28A4BD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0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0590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769B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3763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E65B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55BB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0333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2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8E2B5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8</w:t>
            </w:r>
          </w:p>
        </w:tc>
      </w:tr>
      <w:tr w:rsidR="009B6EDC" w:rsidRPr="00515CEB" w14:paraId="747BA392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267C88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28479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F2590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315D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D40B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CA8C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9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7F40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D3FC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9560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DB01B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27543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D602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25A1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BDCE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AEB7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2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C00F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32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21D2E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6</w:t>
            </w:r>
          </w:p>
        </w:tc>
      </w:tr>
      <w:tr w:rsidR="009B6EDC" w:rsidRPr="00515CEB" w14:paraId="40864949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63F20D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EDC65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82DAC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4800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372A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757F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9C3E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0E29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626D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B1C21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3F04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A6D3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0090E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7C51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509C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95CC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ACEF4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945AFD3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AB642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5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1844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71165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68B4C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1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EC4D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5790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4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5904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1121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37F6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A049A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A139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1FD5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5249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D650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C8059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8A3E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6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29CED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7</w:t>
            </w:r>
          </w:p>
        </w:tc>
      </w:tr>
      <w:tr w:rsidR="009B6EDC" w:rsidRPr="00515CEB" w14:paraId="4F193C1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176FEC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D18086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E0847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A7A2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155D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BDB2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87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77ED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D72B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B8B5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F05F8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1680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6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4B76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12BBB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B7D1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F348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32B1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7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DD212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7</w:t>
            </w:r>
          </w:p>
        </w:tc>
      </w:tr>
      <w:tr w:rsidR="009B6EDC" w:rsidRPr="00515CEB" w14:paraId="7960FD62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622C7B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F54D2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425379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D14A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2FA3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9561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D4DF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8520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2D19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524FE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4444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0E41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0058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43A1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9195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20EB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DF84A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F92E4DD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8E58B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6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1300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90260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4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40EC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6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B275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4674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E87A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BDBE9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0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4630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4B046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90CC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1436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1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6F9F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36EC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0A9F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9B26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2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D137C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7</w:t>
            </w:r>
          </w:p>
        </w:tc>
      </w:tr>
      <w:tr w:rsidR="009B6EDC" w:rsidRPr="00515CEB" w14:paraId="21B486D8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162D9E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4EA1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B996D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1727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4E3AC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30F6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45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76E8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B5408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78D6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9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ED18D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307C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22DE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5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C0CF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F163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0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8DEE5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4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FE1F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9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BFF06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4</w:t>
            </w:r>
          </w:p>
        </w:tc>
      </w:tr>
      <w:tr w:rsidR="009B6EDC" w:rsidRPr="00515CEB" w14:paraId="30752F60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5A5D1EE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57359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53F31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603B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EA49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1F19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258C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7C77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02EF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598D0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73AF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10C9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1657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38FE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8B9D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1F7B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CCD06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0D504DCF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AA73E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7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D22D2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BE9BB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DA87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6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9729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123A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5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4B99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56AF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8543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7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47033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7F25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DCA7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2295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4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DE57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4CAD3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4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1301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81BCB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1</w:t>
            </w:r>
          </w:p>
        </w:tc>
      </w:tr>
      <w:tr w:rsidR="009B6EDC" w:rsidRPr="00515CEB" w14:paraId="76828EE8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CC5BA97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8941C2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507FFB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E924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1B14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FB98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0444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C585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9D4C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6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07FDA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F6C1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6B15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15AE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D49B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51E1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3338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6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C13968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4</w:t>
            </w:r>
          </w:p>
        </w:tc>
      </w:tr>
      <w:tr w:rsidR="009B6EDC" w:rsidRPr="00515CEB" w14:paraId="44C1121F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9B160A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D4CE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2F6EF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40FA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D85E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8AA0F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272D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0FD5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7335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5CB36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FFF0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B9C0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1EC1F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0306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2CA9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69CE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534C6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CC7FC5A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DE111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18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E746D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38ADF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26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B110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DAA9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A935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676D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F025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CD90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B3F71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7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F056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34DF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6D07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BB55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BE70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E1E1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F961C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1</w:t>
            </w:r>
          </w:p>
        </w:tc>
      </w:tr>
      <w:tr w:rsidR="009B6EDC" w:rsidRPr="00515CEB" w14:paraId="550D7F93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F28EED2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05EDE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28345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097B9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D668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60E8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C9B3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E87F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722A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69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7CCA8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6B23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3836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6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5990B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1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53D2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B7D6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CB82F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69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102D7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6</w:t>
            </w:r>
          </w:p>
        </w:tc>
      </w:tr>
      <w:tr w:rsidR="009B6EDC" w:rsidRPr="00515CEB" w14:paraId="5CD0C70D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1E4145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5ED94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66296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2333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780F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0897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DB161C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0029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3AFA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F9E60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EC01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14C9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816E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6921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23E3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CD32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419CC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2FD3FBF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0712DB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19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0F49AB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2DFCC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B7ED6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1C80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79E1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5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D183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9C7D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85CA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0A8C2C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456E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B05A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9E93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9D5E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D340E2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1045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4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83C0E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5</w:t>
            </w:r>
          </w:p>
        </w:tc>
      </w:tr>
      <w:tr w:rsidR="009B6EDC" w:rsidRPr="00515CEB" w14:paraId="0EA0966A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883367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CCD2F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6B44F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E5B72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45EE1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CB35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DDDC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5032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C12A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69187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FAAB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96E5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EB76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39CD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913DB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F9C59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C1CF9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7</w:t>
            </w:r>
          </w:p>
        </w:tc>
      </w:tr>
      <w:tr w:rsidR="009B6EDC" w:rsidRPr="00515CEB" w14:paraId="0CDE5694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1B7119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72A80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48B0D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87790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3B17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0628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44B6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29F7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0A3C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1BB27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E791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B280B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0002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683B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C5252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2FE8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B093F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4455F047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8AC32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0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1145E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56F54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5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102B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6249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A70E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E5DC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501E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BDA0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28D113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D99D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8BB1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1570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92AA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6AD42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CE65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C28CD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9</w:t>
            </w:r>
          </w:p>
        </w:tc>
      </w:tr>
      <w:tr w:rsidR="009B6EDC" w:rsidRPr="00515CEB" w14:paraId="1DC53B56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FEFB547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A0A24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220AB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7024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330D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9D547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BD2C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6D4FD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9D36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1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04D85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F492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B218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5CEA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A84D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A3CD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131B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1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11500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3</w:t>
            </w:r>
          </w:p>
        </w:tc>
      </w:tr>
      <w:tr w:rsidR="009B6EDC" w:rsidRPr="00515CEB" w14:paraId="6CDAB031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28223D7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5A5CD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4B766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E587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9DBB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27C8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501B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3D9B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95C9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44DA0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1A01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AD51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D290A5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7F24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AB724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1194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07E00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4D95D5E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CA637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1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FB83C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9E45A2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6329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4417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5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33BD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FA01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2A1D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AC17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9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20FC4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F150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1B43D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B6AF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887A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DC0A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9B00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9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866A5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9B6EDC" w:rsidRPr="00515CEB" w14:paraId="16DFD6F1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31DFC77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0F35A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2E869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20F7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D03E3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EF47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A8272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F37A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9E58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2AF88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0BC5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ACC0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663D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57E8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7B0B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670A2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9FCEB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5</w:t>
            </w:r>
          </w:p>
        </w:tc>
      </w:tr>
      <w:tr w:rsidR="009B6EDC" w:rsidRPr="00515CEB" w14:paraId="30AD4E46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4458D1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B4214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511C43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4B59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B404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A29B6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5B2B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B081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7749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63B8EB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DF8F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92D2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937DB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4AFE3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0786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B74D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A169D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5FFD768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3A090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2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1CB93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9F1755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8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3047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3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32F33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A9E51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C6884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6725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1DFA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B311B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FF05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728C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7C92F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21E6A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EBF5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3336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DCD3F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9B6EDC" w:rsidRPr="00515CEB" w14:paraId="48B67688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2F79F3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0A443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8CC86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5650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59CD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3FED7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24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862C5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5F3F2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075E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6C963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F1871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D916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4080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94F00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C7D5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4C69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17AA2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</w:tr>
      <w:tr w:rsidR="009B6EDC" w:rsidRPr="00515CEB" w14:paraId="4BE60E53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AEE231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C3E6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27312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86FC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8D797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79D5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F003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CB0D5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CCCE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C1902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91D5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C5D5E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ACB4B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79EE0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1566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039A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2492A3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C3EA78B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53C052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3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439B4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4D03B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7518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410B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50E5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0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7CB2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D2E0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02B0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F3651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F3FF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AFBB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BD4C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3852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BBCA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550D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.00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150642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</w:tr>
      <w:tr w:rsidR="009B6EDC" w:rsidRPr="00515CEB" w14:paraId="4A3F0BB1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AAE41E1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A2252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1BFB7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F6FA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6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FBEF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1854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5F88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0AE1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B774CF1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ACFAF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97A3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7ADE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C7F9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B7B8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21E62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86278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1A822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</w:tr>
      <w:tr w:rsidR="009B6EDC" w:rsidRPr="00515CEB" w14:paraId="6915A5DD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FB064AF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D1370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DC370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AE664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97B86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89D0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30D1E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4C13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9B67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2CF44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484170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734A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0927E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4BF6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44E7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61DC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64AA7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FFACFFD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E89096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24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3B2A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ADC7D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1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7D8B0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37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F783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863C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9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CF062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12CFB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C054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E80EE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34A4B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43AF9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7A94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9C0B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6AB2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3BEE8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53AE8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5</w:t>
            </w:r>
          </w:p>
        </w:tc>
      </w:tr>
      <w:tr w:rsidR="009B6EDC" w:rsidRPr="00515CEB" w14:paraId="416737EA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409E78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046F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43D11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0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E174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1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533398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3356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9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93C1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788BC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96BA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C72B76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F367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FD76FD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4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EAAE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4334A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C63F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9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839B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1ED23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9</w:t>
            </w:r>
          </w:p>
        </w:tc>
      </w:tr>
      <w:tr w:rsidR="009B6EDC" w:rsidRPr="00515CEB" w14:paraId="6189221F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FD8E5B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EF0C7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62C65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3DA06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40951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3A5951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554A2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09A5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199E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FE08E6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C4AD9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84514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2FB8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AC8F6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A9E07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9DE1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2DE9F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041880B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4EEDC1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5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A7E86F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230BBFE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CE51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0EA9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907E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6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4B61F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9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FA07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FD25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39BB9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23EC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53E36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C9210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04D91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60A29F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F9C3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EDC30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64</w:t>
            </w:r>
          </w:p>
        </w:tc>
      </w:tr>
      <w:tr w:rsidR="009B6EDC" w:rsidRPr="00515CEB" w14:paraId="340F694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D0CF0C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7CDF0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584CA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6B1A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F2152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2271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7A86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9980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E6CA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1FF82F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509381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3777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2FBFF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8BF0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BA2C73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C146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7B774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2</w:t>
            </w:r>
          </w:p>
        </w:tc>
      </w:tr>
      <w:tr w:rsidR="009B6EDC" w:rsidRPr="00515CEB" w14:paraId="51130464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E465CB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C600B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B99EC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02AB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7D57A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99A5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6639F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CA49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703A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2F91B6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0862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B99D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E5C9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6F61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05FC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B4E76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01F6FD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60D6E08D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19C56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6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5AABE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25EDA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03C2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9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4970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7C53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98BD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B0C0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CC4B3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4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21309E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6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378ED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6F34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437682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A2D69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1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0F2A7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DCAEE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4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B2EE3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9B6EDC" w:rsidRPr="00515CEB" w14:paraId="33481358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2E715DE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E2C81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C7394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0C6A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6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C630EC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3AF1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5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4672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AA40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84A5C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41D9A58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4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B10AA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F1BEB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2E78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DE2AA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16B6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5CE1A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74954D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</w:tr>
      <w:tr w:rsidR="009B6EDC" w:rsidRPr="00515CEB" w14:paraId="4C5BC07F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F1AF80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A8FA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59D280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167AE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76A7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0F0A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1038A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FD3B8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866D8B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C94986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BA7A2E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2138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847C9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ACFCE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70205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954F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529B6E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0E7228D9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6F4A18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7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1E5864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D5CD0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4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C3D4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03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FB315B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3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55AFD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472C6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1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7E99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DA2EC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7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F426E1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285B5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92DC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250B5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3189F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875F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67765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7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D8D3D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9B6EDC" w:rsidRPr="00515CEB" w14:paraId="201C432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C95B358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60E1E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6BE4E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8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E282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91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5A48D5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CFCB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84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B825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D79793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2B13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57880C1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9445A5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E4ABE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46FC1B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E6812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8964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6EFAB4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0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238AD50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</w:tr>
      <w:tr w:rsidR="009B6EDC" w:rsidRPr="00515CEB" w14:paraId="78B13016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74899B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73EC37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DDCD9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9F9B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19924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0CF7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E92BB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2DB4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78DD1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29C579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D67A5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A1FFEF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8566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AAF6D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CD936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9D318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5F81268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763259AE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08EAAA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28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35FA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DCB4F9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4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BB913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9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61B857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2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DB76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17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5DF1A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5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0C75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0E17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1AF01E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E965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1E5A5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1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0AE6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3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2F51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4D132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0E40E7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80BC28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</w:p>
        </w:tc>
      </w:tr>
      <w:tr w:rsidR="009B6EDC" w:rsidRPr="00515CEB" w14:paraId="2FDB8D77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4A761AC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45AC7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9B36FD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D54D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2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03CC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BEC8E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9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2F0F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76692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ADC23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D00437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7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283E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EB4A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5A8DA7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3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D32D7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58383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5C50D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D96DE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6</w:t>
            </w:r>
          </w:p>
        </w:tc>
      </w:tr>
      <w:tr w:rsidR="009B6EDC" w:rsidRPr="00515CEB" w14:paraId="43385A10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4CECA7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3A5F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666AA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B9C13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DB2B4A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C8C9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0EBD4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56F44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E555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6511D5A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83F51C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031D3E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9C1C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0293F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F452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B17EB5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FAD378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9FE4C2B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3E3E2B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pernyataan29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87E5F1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31243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-.14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BE13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FF5E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BDD4E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4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40EF2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88FD4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7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E696E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DC3D8D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6194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8A024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85741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0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AC2A51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8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433E7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6BF308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FB626E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</w:tr>
      <w:tr w:rsidR="009B6EDC" w:rsidRPr="00515CEB" w14:paraId="7488F7B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0BBD03F0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4CBA6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339794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93AFE0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730501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5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7E9F9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9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BD0DA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EC21A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77543B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8B3AE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9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02B077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0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CB43C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3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F38B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7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402F4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8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635CF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AF227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6EFB1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</w:tr>
      <w:tr w:rsidR="009B6EDC" w:rsidRPr="00515CEB" w14:paraId="30383604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4593C035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4188F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7D316D0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2FE5C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48EED7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38D6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9952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202D3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733C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1CD8565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748F0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CA020C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616BB0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111C6A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FD9BB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94CF4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08473E9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2AE7D362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777CFC2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rnyataan30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0E2A06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612FDA9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2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3E1D0E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1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9175BE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7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02C57D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60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31FD0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C4413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C07C99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.00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31CE103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95187D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3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D620B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4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CB2213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77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B103C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5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EC0B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F7B0A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4E5195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</w:tr>
      <w:tr w:rsidR="009B6EDC" w:rsidRPr="00515CEB" w14:paraId="538341F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1AA51FA9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BC4D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11FD5B1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4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F9C486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869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991DF4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C303E94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91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DD70B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5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738B6E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0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CD80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0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77D2405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FC031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5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A0FFC0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5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2453F0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58F2A3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05418F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7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4E750D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3DED4BD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</w:tr>
      <w:tr w:rsidR="009B6EDC" w:rsidRPr="00515CEB" w14:paraId="6EB01D12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14:paraId="6D863F73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3D0AC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0AD237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DB5605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23DC1A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3AC13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7123E2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1E757B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31C5FB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28FF84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834494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8EC1D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52D3B7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4FF17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EE5D6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F81509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EFCAE1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  <w:tr w:rsidR="009B6EDC" w:rsidRPr="00515CEB" w14:paraId="5C17A020" w14:textId="77777777" w:rsidTr="009B6EDC">
        <w:trPr>
          <w:cantSplit/>
        </w:trPr>
        <w:tc>
          <w:tcPr>
            <w:tcW w:w="637" w:type="dxa"/>
            <w:gridSpan w:val="2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75581EA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kortotal</w:t>
            </w:r>
            <w:proofErr w:type="spellEnd"/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9D6BF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Pearson Correlatio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2431D6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2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23CC9167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36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9F2D5B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4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73FE8B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69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451C2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57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155A2F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D59AA4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03E7649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45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F0B4D5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764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FA239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62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8F4BD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28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D5DCBC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58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25E719F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60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C39B7A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606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7D485CA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Pr="00515CE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**</w:t>
            </w:r>
          </w:p>
        </w:tc>
      </w:tr>
      <w:tr w:rsidR="009B6EDC" w:rsidRPr="00515CEB" w14:paraId="7D84899A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1166D8A6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19216C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Sig. (2-tailed)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14:paraId="4C81565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84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8D942D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226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61E5C45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7</w:t>
            </w:r>
          </w:p>
        </w:tc>
        <w:tc>
          <w:tcPr>
            <w:tcW w:w="540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6A910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43</w:t>
            </w:r>
          </w:p>
        </w:tc>
        <w:tc>
          <w:tcPr>
            <w:tcW w:w="62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EE0286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5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587B05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28E2883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  <w:tc>
          <w:tcPr>
            <w:tcW w:w="548" w:type="dxa"/>
            <w:gridSpan w:val="3"/>
            <w:tcBorders>
              <w:top w:val="nil"/>
              <w:bottom w:val="nil"/>
            </w:tcBorders>
            <w:shd w:val="clear" w:color="auto" w:fill="FFFFFF"/>
          </w:tcPr>
          <w:p w14:paraId="22B4E17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419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03B3F39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0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BF52AC6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14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1776C93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2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43113FC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36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07C8B37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113</w:t>
            </w:r>
          </w:p>
        </w:tc>
        <w:tc>
          <w:tcPr>
            <w:tcW w:w="548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14:paraId="3999FE4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.028</w:t>
            </w:r>
          </w:p>
        </w:tc>
        <w:tc>
          <w:tcPr>
            <w:tcW w:w="56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14:paraId="63BDA58A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9B6EDC" w:rsidRPr="00515CEB" w14:paraId="55D7F175" w14:textId="77777777" w:rsidTr="009B6EDC">
        <w:trPr>
          <w:cantSplit/>
        </w:trPr>
        <w:tc>
          <w:tcPr>
            <w:tcW w:w="637" w:type="dxa"/>
            <w:gridSpan w:val="2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609FDD6B" w14:textId="77777777" w:rsidR="009B6EDC" w:rsidRPr="00515CEB" w:rsidRDefault="009B6EDC" w:rsidP="009B6EDC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FFE311A" w14:textId="316D9D5E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54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14:paraId="05AEAD7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1942050D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14C89480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0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6DF59E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22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02D3862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07CEE6E2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277C159E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3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5E560AA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25E2B4F1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054459AC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2A30BFF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2B419EE8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0F79EFE5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48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53F4CDDA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566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189FDBB" w14:textId="77777777" w:rsidR="009B6EDC" w:rsidRPr="00515CEB" w:rsidRDefault="009B6EDC" w:rsidP="009B6EDC">
            <w:pPr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15CEB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</w:tr>
    </w:tbl>
    <w:p w14:paraId="188DF1A1" w14:textId="77777777" w:rsidR="00BD4701" w:rsidRDefault="00BD4701" w:rsidP="000A754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  <w:sectPr w:rsidR="00BD4701" w:rsidSect="000D3EEA">
          <w:footerReference w:type="default" r:id="rId19"/>
          <w:footerReference w:type="first" r:id="rId20"/>
          <w:pgSz w:w="11906" w:h="16838" w:code="9"/>
          <w:pgMar w:top="2275" w:right="1699" w:bottom="1699" w:left="2275" w:header="720" w:footer="720" w:gutter="0"/>
          <w:cols w:space="720"/>
          <w:docGrid w:linePitch="360"/>
        </w:sectPr>
      </w:pPr>
    </w:p>
    <w:p w14:paraId="0F2796DF" w14:textId="4A4B2E44" w:rsidR="00166541" w:rsidRPr="00166541" w:rsidRDefault="00166541" w:rsidP="00166541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9" w:name="_Toc141127438"/>
      <w:bookmarkStart w:id="50" w:name="_Toc142688077"/>
      <w:bookmarkStart w:id="51" w:name="_Toc142832249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4</w:t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es</w:t>
      </w:r>
      <w:proofErr w:type="spellEnd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Setelah Uji </w:t>
      </w:r>
      <w:proofErr w:type="spellStart"/>
      <w:r w:rsidRPr="0016654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Validasi</w:t>
      </w:r>
      <w:bookmarkEnd w:id="49"/>
      <w:bookmarkEnd w:id="50"/>
      <w:bookmarkEnd w:id="51"/>
      <w:proofErr w:type="spellEnd"/>
    </w:p>
    <w:p w14:paraId="7CD399A3" w14:textId="542900DD" w:rsidR="00166541" w:rsidRPr="002C78D9" w:rsidRDefault="00166541" w:rsidP="00166541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2C78D9">
        <w:rPr>
          <w:rFonts w:ascii="Times New Roman" w:hAnsi="Times New Roman" w:cs="Times New Roman"/>
          <w:sz w:val="24"/>
          <w:szCs w:val="24"/>
        </w:rPr>
        <w:t>Instrumen</w:t>
      </w:r>
      <w:r w:rsidR="00162CA5">
        <w:rPr>
          <w:rFonts w:ascii="Times New Roman" w:hAnsi="Times New Roman" w:cs="Times New Roman"/>
          <w:sz w:val="24"/>
          <w:szCs w:val="24"/>
        </w:rPr>
        <w:t>t</w:t>
      </w:r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SS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1</w:t>
      </w:r>
      <w:r w:rsidRPr="002C78D9">
        <w:rPr>
          <w:rFonts w:ascii="Times New Roman" w:hAnsi="Times New Roman" w:cs="Times New Roman"/>
          <w:sz w:val="24"/>
          <w:szCs w:val="24"/>
        </w:rPr>
        <w:t>:</w:t>
      </w:r>
    </w:p>
    <w:p w14:paraId="5CB9FDFF" w14:textId="77777777" w:rsidR="00166541" w:rsidRDefault="00166541" w:rsidP="00166541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C7F4F">
        <w:rPr>
          <w:rFonts w:ascii="Times New Roman" w:hAnsi="Times New Roman" w:cs="Times New Roman"/>
          <w:b/>
          <w:bCs/>
          <w:sz w:val="24"/>
          <w:szCs w:val="24"/>
        </w:rPr>
        <w:t>INSTRUM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N </w:t>
      </w:r>
      <w:r w:rsidRPr="001553DA">
        <w:rPr>
          <w:rFonts w:ascii="Times New Roman" w:hAnsi="Times New Roman" w:cs="Times New Roman"/>
          <w:b/>
          <w:bCs/>
          <w:i/>
          <w:iCs/>
          <w:sz w:val="24"/>
          <w:szCs w:val="24"/>
        </w:rPr>
        <w:t>POSTTES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“PRESTASI BELAJAR MATEMATIKA SISWA” </w:t>
      </w:r>
    </w:p>
    <w:p w14:paraId="6651FC2C" w14:textId="77777777" w:rsidR="00166541" w:rsidRDefault="00166541" w:rsidP="00166541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C7F4F">
        <w:rPr>
          <w:rFonts w:ascii="Times New Roman" w:hAnsi="Times New Roman" w:cs="Times New Roman"/>
          <w:b/>
          <w:bCs/>
          <w:sz w:val="24"/>
          <w:szCs w:val="24"/>
        </w:rPr>
        <w:t>MATERI PELUANG</w:t>
      </w:r>
    </w:p>
    <w:p w14:paraId="374D63BA" w14:textId="1C856571" w:rsidR="00166541" w:rsidRPr="00166541" w:rsidRDefault="00166541" w:rsidP="00166541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502AD">
        <w:rPr>
          <w:rFonts w:ascii="Times New Roman" w:hAnsi="Times New Roman" w:cs="Times New Roman"/>
          <w:sz w:val="24"/>
          <w:szCs w:val="24"/>
        </w:rPr>
        <w:t xml:space="preserve">(Kelas </w:t>
      </w:r>
      <w:proofErr w:type="spellStart"/>
      <w:r w:rsidRPr="006502AD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 w:rsidRPr="006502AD">
        <w:rPr>
          <w:rFonts w:ascii="Times New Roman" w:hAnsi="Times New Roman" w:cs="Times New Roman"/>
          <w:sz w:val="24"/>
          <w:szCs w:val="24"/>
        </w:rPr>
        <w:t xml:space="preserve"> dan Kelas </w:t>
      </w:r>
      <w:proofErr w:type="spellStart"/>
      <w:r w:rsidRPr="006502AD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6502AD">
        <w:rPr>
          <w:rFonts w:ascii="Times New Roman" w:hAnsi="Times New Roman" w:cs="Times New Roman"/>
          <w:sz w:val="24"/>
          <w:szCs w:val="24"/>
        </w:rPr>
        <w:t>)</w:t>
      </w:r>
    </w:p>
    <w:p w14:paraId="2EF7B25C" w14:textId="77777777" w:rsidR="00166541" w:rsidRPr="00B27CCA" w:rsidRDefault="00166541" w:rsidP="00166541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6F823A74" w14:textId="77777777" w:rsidR="00166541" w:rsidRPr="002C78D9" w:rsidRDefault="00166541" w:rsidP="00166541">
      <w:pPr>
        <w:pStyle w:val="ListParagraph"/>
        <w:numPr>
          <w:ilvl w:val="0"/>
          <w:numId w:val="48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C78D9">
        <w:rPr>
          <w:rFonts w:ascii="Times New Roman" w:hAnsi="Times New Roman" w:cs="Times New Roman"/>
          <w:sz w:val="24"/>
          <w:szCs w:val="24"/>
        </w:rPr>
        <w:t>Siapkan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2C78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78D9">
        <w:rPr>
          <w:rFonts w:ascii="Times New Roman" w:hAnsi="Times New Roman" w:cs="Times New Roman"/>
          <w:sz w:val="24"/>
          <w:szCs w:val="24"/>
        </w:rPr>
        <w:t>soal</w:t>
      </w:r>
      <w:proofErr w:type="spellEnd"/>
    </w:p>
    <w:p w14:paraId="72095578" w14:textId="77777777" w:rsidR="00166541" w:rsidRDefault="00166541" w:rsidP="00166541">
      <w:pPr>
        <w:pStyle w:val="ListParagraph"/>
        <w:numPr>
          <w:ilvl w:val="0"/>
          <w:numId w:val="48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-7</w:t>
      </w:r>
    </w:p>
    <w:p w14:paraId="6B20DAFF" w14:textId="77777777" w:rsidR="00166541" w:rsidRDefault="00166541" w:rsidP="00166541">
      <w:pPr>
        <w:pStyle w:val="ListParagraph"/>
        <w:numPr>
          <w:ilvl w:val="0"/>
          <w:numId w:val="48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o </w:t>
      </w:r>
      <w:proofErr w:type="spellStart"/>
      <w:r>
        <w:rPr>
          <w:rFonts w:ascii="Times New Roman" w:hAnsi="Times New Roman" w:cs="Times New Roman"/>
          <w:sz w:val="24"/>
          <w:szCs w:val="24"/>
        </w:rPr>
        <w:t>ab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</w:p>
    <w:p w14:paraId="667E52F5" w14:textId="77777777" w:rsidR="00166541" w:rsidRDefault="00166541" w:rsidP="00166541">
      <w:pPr>
        <w:pStyle w:val="ListParagraph"/>
        <w:numPr>
          <w:ilvl w:val="0"/>
          <w:numId w:val="48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apkan</w:t>
      </w:r>
      <w:proofErr w:type="spellEnd"/>
    </w:p>
    <w:p w14:paraId="1741779E" w14:textId="77777777" w:rsidR="00166541" w:rsidRDefault="00166541" w:rsidP="00166541">
      <w:pPr>
        <w:pStyle w:val="ListParagraph"/>
        <w:numPr>
          <w:ilvl w:val="0"/>
          <w:numId w:val="48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l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</w:p>
    <w:p w14:paraId="4596B07B" w14:textId="77777777" w:rsidR="00166541" w:rsidRDefault="00166541" w:rsidP="00166541">
      <w:pPr>
        <w:pStyle w:val="ListParagraph"/>
        <w:numPr>
          <w:ilvl w:val="0"/>
          <w:numId w:val="48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ktu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</w:p>
    <w:p w14:paraId="40FD2E7C" w14:textId="77777777" w:rsidR="00166541" w:rsidRPr="00B27CCA" w:rsidRDefault="00166541" w:rsidP="0016654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Kerjakan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dengan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tenang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B27CCA">
        <w:rPr>
          <w:rFonts w:ascii="Times New Roman" w:hAnsi="Times New Roman" w:cs="Times New Roman"/>
          <w:b/>
          <w:bCs/>
          <w:sz w:val="24"/>
          <w:szCs w:val="24"/>
        </w:rPr>
        <w:t>teliti</w:t>
      </w:r>
      <w:proofErr w:type="spellEnd"/>
      <w:r w:rsidRPr="00B27CCA">
        <w:rPr>
          <w:rFonts w:ascii="Times New Roman" w:hAnsi="Times New Roman" w:cs="Times New Roman"/>
          <w:b/>
          <w:bCs/>
          <w:sz w:val="24"/>
          <w:szCs w:val="24"/>
        </w:rPr>
        <w:t>!</w:t>
      </w:r>
    </w:p>
    <w:p w14:paraId="4BED0FAE" w14:textId="77777777" w:rsidR="00166541" w:rsidRDefault="00166541" w:rsidP="0016654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C7F4F">
        <w:rPr>
          <w:rFonts w:ascii="Times New Roman" w:hAnsi="Times New Roman" w:cs="Times New Roman"/>
          <w:b/>
          <w:bCs/>
          <w:sz w:val="24"/>
          <w:szCs w:val="24"/>
        </w:rPr>
        <w:t>SOAL URAIAN</w:t>
      </w:r>
    </w:p>
    <w:p w14:paraId="607F6EBC" w14:textId="77777777" w:rsidR="00166541" w:rsidRDefault="00166541" w:rsidP="00166541">
      <w:pPr>
        <w:pStyle w:val="ListParagraph"/>
        <w:numPr>
          <w:ilvl w:val="0"/>
          <w:numId w:val="49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!</w:t>
      </w:r>
    </w:p>
    <w:p w14:paraId="13C80B0D" w14:textId="77777777" w:rsidR="00166541" w:rsidRDefault="00166541" w:rsidP="00166541">
      <w:pPr>
        <w:pStyle w:val="ListParagraph"/>
        <w:numPr>
          <w:ilvl w:val="0"/>
          <w:numId w:val="49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>!</w:t>
      </w:r>
    </w:p>
    <w:p w14:paraId="7C5CA2A6" w14:textId="77777777" w:rsidR="00166541" w:rsidRDefault="00166541" w:rsidP="00166541">
      <w:pPr>
        <w:pStyle w:val="ListParagraph"/>
        <w:numPr>
          <w:ilvl w:val="0"/>
          <w:numId w:val="49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08D8AB9A" w14:textId="77777777" w:rsidR="00166541" w:rsidRDefault="00166541" w:rsidP="00166541">
      <w:pPr>
        <w:pStyle w:val="ListParagraph"/>
        <w:numPr>
          <w:ilvl w:val="0"/>
          <w:numId w:val="49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tu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n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>!</w:t>
      </w:r>
    </w:p>
    <w:p w14:paraId="7B3BD8A2" w14:textId="77777777" w:rsidR="00166541" w:rsidRDefault="00166541" w:rsidP="00166541">
      <w:pPr>
        <w:pStyle w:val="ListParagraph"/>
        <w:numPr>
          <w:ilvl w:val="0"/>
          <w:numId w:val="49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kali.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…</w:t>
      </w:r>
    </w:p>
    <w:p w14:paraId="41F2A6B4" w14:textId="77777777" w:rsidR="00166541" w:rsidRDefault="00166541" w:rsidP="00166541">
      <w:pPr>
        <w:pStyle w:val="ListParagraph"/>
        <w:numPr>
          <w:ilvl w:val="0"/>
          <w:numId w:val="49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mp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4 kali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14F217F1" w14:textId="77777777" w:rsidR="00166541" w:rsidRPr="009B60CA" w:rsidRDefault="00166541" w:rsidP="00166541">
      <w:pPr>
        <w:pStyle w:val="ListParagraph"/>
        <w:numPr>
          <w:ilvl w:val="0"/>
          <w:numId w:val="49"/>
        </w:num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5 bol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5. 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mb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l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ima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nap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268D3625" w14:textId="77777777" w:rsidR="00166541" w:rsidRDefault="00166541" w:rsidP="00166541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575F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KUNCI JAWABAN </w:t>
      </w:r>
      <w:r w:rsidRPr="001553DA">
        <w:rPr>
          <w:rFonts w:ascii="Times New Roman" w:hAnsi="Times New Roman" w:cs="Times New Roman"/>
          <w:b/>
          <w:bCs/>
          <w:i/>
          <w:iCs/>
          <w:sz w:val="24"/>
          <w:szCs w:val="24"/>
        </w:rPr>
        <w:t>POSTTEST</w:t>
      </w:r>
    </w:p>
    <w:tbl>
      <w:tblPr>
        <w:tblW w:w="84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0"/>
        <w:gridCol w:w="7175"/>
        <w:gridCol w:w="710"/>
      </w:tblGrid>
      <w:tr w:rsidR="00166541" w14:paraId="117DA44E" w14:textId="77777777" w:rsidTr="009377D2">
        <w:tc>
          <w:tcPr>
            <w:tcW w:w="570" w:type="dxa"/>
          </w:tcPr>
          <w:p w14:paraId="1262E8C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o.</w:t>
            </w:r>
          </w:p>
        </w:tc>
        <w:tc>
          <w:tcPr>
            <w:tcW w:w="7175" w:type="dxa"/>
          </w:tcPr>
          <w:p w14:paraId="7788209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mbahasan</w:t>
            </w:r>
            <w:proofErr w:type="spellEnd"/>
          </w:p>
        </w:tc>
        <w:tc>
          <w:tcPr>
            <w:tcW w:w="710" w:type="dxa"/>
          </w:tcPr>
          <w:p w14:paraId="3C57DB1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</w:t>
            </w:r>
          </w:p>
        </w:tc>
      </w:tr>
      <w:tr w:rsidR="00166541" w14:paraId="37D10845" w14:textId="77777777" w:rsidTr="009377D2">
        <w:trPr>
          <w:trHeight w:val="4906"/>
        </w:trPr>
        <w:tc>
          <w:tcPr>
            <w:tcW w:w="570" w:type="dxa"/>
            <w:vMerge w:val="restart"/>
          </w:tcPr>
          <w:p w14:paraId="1C1503B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</w:p>
        </w:tc>
        <w:tc>
          <w:tcPr>
            <w:tcW w:w="7175" w:type="dxa"/>
          </w:tcPr>
          <w:p w14:paraId="6D3CC3AB" w14:textId="77777777" w:rsidR="00166541" w:rsidRPr="00267286" w:rsidRDefault="00166541" w:rsidP="00CF27B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4F2B73CD" w14:textId="77777777" w:rsidR="00166541" w:rsidRPr="00267286" w:rsidRDefault="00166541" w:rsidP="00CF27B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apak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?</w:t>
            </w:r>
          </w:p>
          <w:p w14:paraId="510662E7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562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  <w:gridCol w:w="820"/>
              <w:gridCol w:w="820"/>
              <w:gridCol w:w="820"/>
              <w:gridCol w:w="820"/>
            </w:tblGrid>
            <w:tr w:rsidR="00166541" w:rsidRPr="00267286" w14:paraId="78AE7022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D0D132D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9A5AEB0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2B9431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6E0F82F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F9E21D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0858EE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EC8CEB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166541" w:rsidRPr="00267286" w14:paraId="1B87CBFD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10B0BA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658AA7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2903103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2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0B4DFC8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3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5F9F57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4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14BBAAA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5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144E813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6</w:t>
                  </w:r>
                </w:p>
              </w:tc>
            </w:tr>
            <w:tr w:rsidR="00166541" w:rsidRPr="00267286" w14:paraId="45BDA413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3A96D6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5D6964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45012C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EED7F90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8438948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1F6846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942E0F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6</w:t>
                  </w:r>
                </w:p>
              </w:tc>
            </w:tr>
            <w:tr w:rsidR="00166541" w:rsidRPr="00267286" w14:paraId="28115157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74C41C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385013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08D114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EDC5FEE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758FB7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BB3C68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AD492D1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6</w:t>
                  </w:r>
                </w:p>
              </w:tc>
            </w:tr>
            <w:tr w:rsidR="00166541" w:rsidRPr="00267286" w14:paraId="18EC2A2A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6A424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67DAF8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EC3B30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4B8A781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AFED90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DD8C13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F79A643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6</w:t>
                  </w:r>
                </w:p>
              </w:tc>
            </w:tr>
            <w:tr w:rsidR="00166541" w:rsidRPr="00267286" w14:paraId="3A1CD6BA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71A4E3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37A6B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D02A0C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8DFC3C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B663A9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BE2FE3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E3F368E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6</w:t>
                  </w:r>
                </w:p>
              </w:tc>
            </w:tr>
            <w:tr w:rsidR="00166541" w:rsidRPr="00267286" w14:paraId="14634B1A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F66820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A97F674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2D68FCA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C57157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3DE80D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A00B9EE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8E9976E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6</w:t>
                  </w:r>
                </w:p>
              </w:tc>
            </w:tr>
          </w:tbl>
          <w:p w14:paraId="4044ECC0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4D64EC7" w14:textId="79381856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</w:t>
            </w:r>
          </w:p>
          <w:p w14:paraId="7C98EB93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6</w:t>
            </w:r>
          </w:p>
          <w:p w14:paraId="11926AF4" w14:textId="77777777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391DD28E" w14:textId="77777777" w:rsidR="00166541" w:rsidRPr="00267286" w:rsidRDefault="00166541" w:rsidP="00CF27B3">
            <w:pPr>
              <w:ind w:left="57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</m:oMath>
          </w:p>
          <w:p w14:paraId="4823691A" w14:textId="77777777" w:rsidR="00166541" w:rsidRPr="00267286" w:rsidRDefault="00166541" w:rsidP="00CF27B3">
            <w:pPr>
              <w:ind w:left="57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=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</w:p>
        </w:tc>
        <w:tc>
          <w:tcPr>
            <w:tcW w:w="710" w:type="dxa"/>
          </w:tcPr>
          <w:p w14:paraId="1183EA48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CBF8BD9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B64C67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41DC93F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5BE5AD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2AED11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798AFB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79A783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C03BE2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6A30A5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166541" w14:paraId="1A5795B1" w14:textId="77777777" w:rsidTr="009377D2">
        <w:trPr>
          <w:trHeight w:val="559"/>
        </w:trPr>
        <w:tc>
          <w:tcPr>
            <w:tcW w:w="570" w:type="dxa"/>
            <w:vMerge/>
          </w:tcPr>
          <w:p w14:paraId="69371648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28F1E8DC" w14:textId="30A861B0" w:rsidR="00166541" w:rsidRPr="009377D2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10" w:type="dxa"/>
          </w:tcPr>
          <w:p w14:paraId="637F0109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166541" w14:paraId="3A74BE72" w14:textId="77777777" w:rsidTr="009377D2">
        <w:trPr>
          <w:trHeight w:val="163"/>
        </w:trPr>
        <w:tc>
          <w:tcPr>
            <w:tcW w:w="570" w:type="dxa"/>
            <w:vMerge/>
          </w:tcPr>
          <w:p w14:paraId="2D167A2C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5259BFC7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10" w:type="dxa"/>
          </w:tcPr>
          <w:p w14:paraId="581F0E4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66541" w14:paraId="22B11D9F" w14:textId="77777777" w:rsidTr="009377D2">
        <w:trPr>
          <w:trHeight w:val="2989"/>
        </w:trPr>
        <w:tc>
          <w:tcPr>
            <w:tcW w:w="570" w:type="dxa"/>
            <w:vMerge w:val="restart"/>
          </w:tcPr>
          <w:p w14:paraId="2BBAFBC6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</w:p>
        </w:tc>
        <w:tc>
          <w:tcPr>
            <w:tcW w:w="7175" w:type="dxa"/>
          </w:tcPr>
          <w:p w14:paraId="3F59A509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6D1D1665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</w:p>
          <w:p w14:paraId="0FF10F83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234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</w:tblGrid>
            <w:tr w:rsidR="00166541" w:rsidRPr="00267286" w14:paraId="31156F54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ECE0F1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7E5AE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282E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</w:tr>
            <w:tr w:rsidR="00166541" w:rsidRPr="00267286" w14:paraId="508EEFA4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E5CA9F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3F0D79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98AE564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G</w:t>
                  </w:r>
                  <w:proofErr w:type="gramEnd"/>
                </w:p>
              </w:tc>
            </w:tr>
            <w:tr w:rsidR="00166541" w:rsidRPr="00267286" w14:paraId="52934BF0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68C36E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C230AF8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6897C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G</w:t>
                  </w:r>
                  <w:proofErr w:type="gramEnd"/>
                </w:p>
              </w:tc>
            </w:tr>
          </w:tbl>
          <w:p w14:paraId="77D51B30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027EF28" w14:textId="46B86B16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</w:t>
            </w:r>
          </w:p>
          <w:p w14:paraId="170E91D3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4</w:t>
            </w:r>
          </w:p>
          <w:p w14:paraId="24FCF94A" w14:textId="77777777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</w:tc>
        <w:tc>
          <w:tcPr>
            <w:tcW w:w="710" w:type="dxa"/>
          </w:tcPr>
          <w:p w14:paraId="17F43F1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0262689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2A117EF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91FEE37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90264E8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BE6099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30A1874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5590210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166541" w14:paraId="45390207" w14:textId="77777777" w:rsidTr="009377D2">
        <w:trPr>
          <w:trHeight w:val="343"/>
        </w:trPr>
        <w:tc>
          <w:tcPr>
            <w:tcW w:w="570" w:type="dxa"/>
            <w:vMerge/>
          </w:tcPr>
          <w:p w14:paraId="7FCA0F43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05B86784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10" w:type="dxa"/>
          </w:tcPr>
          <w:p w14:paraId="0E67F545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166541" w14:paraId="0CA0D065" w14:textId="77777777" w:rsidTr="009377D2">
        <w:trPr>
          <w:trHeight w:val="271"/>
        </w:trPr>
        <w:tc>
          <w:tcPr>
            <w:tcW w:w="570" w:type="dxa"/>
            <w:vMerge/>
          </w:tcPr>
          <w:p w14:paraId="370F9598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6BEAB3E5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10" w:type="dxa"/>
          </w:tcPr>
          <w:p w14:paraId="2604439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66541" w14:paraId="54A6CAF1" w14:textId="77777777" w:rsidTr="009377D2">
        <w:trPr>
          <w:trHeight w:val="5293"/>
        </w:trPr>
        <w:tc>
          <w:tcPr>
            <w:tcW w:w="570" w:type="dxa"/>
            <w:vMerge w:val="restart"/>
          </w:tcPr>
          <w:p w14:paraId="1067677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3.</w:t>
            </w:r>
          </w:p>
        </w:tc>
        <w:tc>
          <w:tcPr>
            <w:tcW w:w="7175" w:type="dxa"/>
          </w:tcPr>
          <w:p w14:paraId="69F82F1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71338BC6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ap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</w:p>
          <w:p w14:paraId="618625E3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ig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  <w:proofErr w:type="gramEnd"/>
          </w:p>
          <w:p w14:paraId="72685226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562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  <w:gridCol w:w="820"/>
              <w:gridCol w:w="820"/>
              <w:gridCol w:w="820"/>
              <w:gridCol w:w="820"/>
            </w:tblGrid>
            <w:tr w:rsidR="00166541" w:rsidRPr="00267286" w14:paraId="067690CD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7247018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ED1EF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2C99FD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C05676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65C96A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0CACB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4B6BE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166541" w:rsidRPr="00267286" w14:paraId="52D0F116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9DB7D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6A2120F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1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29BC5AE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2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CFB845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3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810FF8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4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F27DD0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5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757EAA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,6</w:t>
                  </w:r>
                </w:p>
              </w:tc>
            </w:tr>
            <w:tr w:rsidR="00166541" w:rsidRPr="00267286" w14:paraId="046A3E31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4BDC79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F9EA33A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3E8CAD4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4B9EA1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B55CA8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548290F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C5C1A50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,6</w:t>
                  </w:r>
                </w:p>
              </w:tc>
            </w:tr>
            <w:tr w:rsidR="00166541" w:rsidRPr="00267286" w14:paraId="2C0F26B9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AE08A1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31E2EE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7F9534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2FC3644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0BA8B0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F742120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5279F18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,6</w:t>
                  </w:r>
                </w:p>
              </w:tc>
            </w:tr>
            <w:tr w:rsidR="00166541" w:rsidRPr="00267286" w14:paraId="10A95F64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C4D5A3A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E8B46C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027F73E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844FE61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9DFCEE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A11D4A0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916F45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,6</w:t>
                  </w:r>
                </w:p>
              </w:tc>
            </w:tr>
            <w:tr w:rsidR="00166541" w:rsidRPr="00267286" w14:paraId="3657E28E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BD3D5E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2E8284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F5DD93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7E62563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D9249F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102CFF7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9517DE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,6</w:t>
                  </w:r>
                </w:p>
              </w:tc>
            </w:tr>
            <w:tr w:rsidR="00166541" w:rsidRPr="00267286" w14:paraId="2B1A5995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B410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31B2C9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1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3489B442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2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1D50BF0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3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0537C65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4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7C19EE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5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69F9B17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,6</w:t>
                  </w:r>
                </w:p>
              </w:tc>
            </w:tr>
          </w:tbl>
          <w:p w14:paraId="2CEB6ED0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97A3502" w14:textId="2BF11624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ig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</w:t>
            </w:r>
          </w:p>
          <w:p w14:paraId="505043E6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3</w:t>
            </w:r>
          </w:p>
          <w:p w14:paraId="3249B4E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6</w:t>
            </w:r>
          </w:p>
          <w:p w14:paraId="3F4668EA" w14:textId="44B72774" w:rsidR="00166541" w:rsidRPr="000A4D33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5B43EAC7" w14:textId="41715EAA" w:rsidR="00166541" w:rsidRPr="000A4D33" w:rsidRDefault="00166541" w:rsidP="000A4D33">
            <w:pPr>
              <w:ind w:left="48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3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6</m:t>
                  </m:r>
                </m:den>
              </m:f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</w:p>
        </w:tc>
        <w:tc>
          <w:tcPr>
            <w:tcW w:w="710" w:type="dxa"/>
          </w:tcPr>
          <w:p w14:paraId="5792ABE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0D8E3E8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BABF6D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F29CC2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18AE96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9284B4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9DD24F0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3DEB08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12609E0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B559503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D428E9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D655CD3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166541" w14:paraId="2D04AABD" w14:textId="77777777" w:rsidTr="009377D2">
        <w:trPr>
          <w:trHeight w:val="406"/>
        </w:trPr>
        <w:tc>
          <w:tcPr>
            <w:tcW w:w="570" w:type="dxa"/>
            <w:vMerge/>
          </w:tcPr>
          <w:p w14:paraId="1DC4538C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0FC5ED17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ig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10" w:type="dxa"/>
          </w:tcPr>
          <w:p w14:paraId="37254CE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166541" w14:paraId="39DAAE9C" w14:textId="77777777" w:rsidTr="009377D2">
        <w:trPr>
          <w:trHeight w:val="253"/>
        </w:trPr>
        <w:tc>
          <w:tcPr>
            <w:tcW w:w="570" w:type="dxa"/>
            <w:vMerge/>
          </w:tcPr>
          <w:p w14:paraId="2716E68F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3497C3E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10" w:type="dxa"/>
          </w:tcPr>
          <w:p w14:paraId="3D4276F7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66541" w14:paraId="3448D5EB" w14:textId="77777777" w:rsidTr="000A4D33">
        <w:trPr>
          <w:trHeight w:val="1063"/>
        </w:trPr>
        <w:tc>
          <w:tcPr>
            <w:tcW w:w="570" w:type="dxa"/>
            <w:vMerge w:val="restart"/>
          </w:tcPr>
          <w:p w14:paraId="15695816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4.</w:t>
            </w:r>
          </w:p>
        </w:tc>
        <w:tc>
          <w:tcPr>
            <w:tcW w:w="7175" w:type="dxa"/>
          </w:tcPr>
          <w:p w14:paraId="05650D6D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Satu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t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</w:p>
          <w:p w14:paraId="10C0C260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sama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4DEDA40E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</w:t>
            </w:r>
          </w:p>
          <w:p w14:paraId="30BB9C5B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  <w:proofErr w:type="gramEnd"/>
          </w:p>
          <w:p w14:paraId="0A2BC2B0" w14:textId="1EBE0976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6880" w:type="dxa"/>
              <w:tblLook w:val="04A0" w:firstRow="1" w:lastRow="0" w:firstColumn="1" w:lastColumn="0" w:noHBand="0" w:noVBand="1"/>
            </w:tblPr>
            <w:tblGrid>
              <w:gridCol w:w="1120"/>
              <w:gridCol w:w="960"/>
              <w:gridCol w:w="960"/>
              <w:gridCol w:w="960"/>
              <w:gridCol w:w="960"/>
              <w:gridCol w:w="960"/>
              <w:gridCol w:w="960"/>
            </w:tblGrid>
            <w:tr w:rsidR="00166541" w:rsidRPr="00267286" w14:paraId="310818BF" w14:textId="77777777" w:rsidTr="00CF27B3">
              <w:trPr>
                <w:trHeight w:val="300"/>
              </w:trPr>
              <w:tc>
                <w:tcPr>
                  <w:tcW w:w="11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D8A038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spell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Dadu</w:t>
                  </w:r>
                  <w:proofErr w:type="spellEnd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/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0876CB8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1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662A9A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2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2137191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3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EF891E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4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103318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5</w:t>
                  </w:r>
                </w:p>
              </w:tc>
              <w:tc>
                <w:tcPr>
                  <w:tcW w:w="960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28FC869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6</w:t>
                  </w:r>
                </w:p>
              </w:tc>
            </w:tr>
            <w:tr w:rsidR="00166541" w:rsidRPr="00267286" w14:paraId="5FF5E989" w14:textId="77777777" w:rsidTr="00CF27B3">
              <w:trPr>
                <w:trHeight w:val="300"/>
              </w:trPr>
              <w:tc>
                <w:tcPr>
                  <w:tcW w:w="11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AA1E7F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spell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Uang</w:t>
                  </w:r>
                  <w:proofErr w:type="spellEnd"/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7F60B012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3B4F9CBF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783D2F1D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5E4562AB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26E73322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960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0EA1603E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</w:p>
              </w:tc>
            </w:tr>
            <w:tr w:rsidR="00166541" w:rsidRPr="00267286" w14:paraId="5943E232" w14:textId="77777777" w:rsidTr="00CF27B3">
              <w:trPr>
                <w:trHeight w:val="300"/>
              </w:trPr>
              <w:tc>
                <w:tcPr>
                  <w:tcW w:w="11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80D23C1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B218E0A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1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152D0E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2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124FB6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22CD247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4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2FD9E3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46AC40EF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6</w:t>
                  </w:r>
                </w:p>
              </w:tc>
            </w:tr>
            <w:tr w:rsidR="00166541" w:rsidRPr="00267286" w14:paraId="4B929655" w14:textId="77777777" w:rsidTr="00CF27B3">
              <w:trPr>
                <w:trHeight w:val="300"/>
              </w:trPr>
              <w:tc>
                <w:tcPr>
                  <w:tcW w:w="11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C497C0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A2890B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1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1443A03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2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17238C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3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5F983F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4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048416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5</w:t>
                  </w:r>
                </w:p>
              </w:tc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F019A8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6</w:t>
                  </w:r>
                </w:p>
              </w:tc>
            </w:tr>
          </w:tbl>
          <w:p w14:paraId="519E162E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8C5B60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</w:t>
            </w:r>
          </w:p>
          <w:p w14:paraId="13E52A26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</w:t>
            </w:r>
          </w:p>
          <w:p w14:paraId="598EB41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2</w:t>
            </w:r>
          </w:p>
          <w:p w14:paraId="5816C7B5" w14:textId="35496B36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w:lastRenderedPageBreak/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5D88B493" w14:textId="4C09603E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12</m:t>
                  </m:r>
                </m:den>
              </m:f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=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 xml:space="preserve">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</w:tc>
        <w:tc>
          <w:tcPr>
            <w:tcW w:w="710" w:type="dxa"/>
          </w:tcPr>
          <w:p w14:paraId="608463CF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1F5F86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44873F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A94D88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B4406DD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BC8393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B486A5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423961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442DDEF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166541" w14:paraId="1CBEA500" w14:textId="77777777" w:rsidTr="009377D2">
        <w:trPr>
          <w:trHeight w:val="478"/>
        </w:trPr>
        <w:tc>
          <w:tcPr>
            <w:tcW w:w="570" w:type="dxa"/>
            <w:vMerge/>
          </w:tcPr>
          <w:p w14:paraId="694365C5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75" w:type="dxa"/>
          </w:tcPr>
          <w:p w14:paraId="59A428C2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ngk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</w:tc>
        <w:tc>
          <w:tcPr>
            <w:tcW w:w="710" w:type="dxa"/>
          </w:tcPr>
          <w:p w14:paraId="09BC6D6D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166541" w14:paraId="618D1499" w14:textId="77777777" w:rsidTr="009377D2">
        <w:trPr>
          <w:trHeight w:val="181"/>
        </w:trPr>
        <w:tc>
          <w:tcPr>
            <w:tcW w:w="570" w:type="dxa"/>
            <w:vMerge/>
          </w:tcPr>
          <w:p w14:paraId="58CC9F87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75" w:type="dxa"/>
          </w:tcPr>
          <w:p w14:paraId="3D10F687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10" w:type="dxa"/>
          </w:tcPr>
          <w:p w14:paraId="4ECE75E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66541" w14:paraId="63137D33" w14:textId="77777777" w:rsidTr="009377D2">
        <w:trPr>
          <w:trHeight w:val="3808"/>
        </w:trPr>
        <w:tc>
          <w:tcPr>
            <w:tcW w:w="570" w:type="dxa"/>
            <w:vMerge w:val="restart"/>
          </w:tcPr>
          <w:p w14:paraId="7C5C25F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5.</w:t>
            </w:r>
          </w:p>
        </w:tc>
        <w:tc>
          <w:tcPr>
            <w:tcW w:w="7175" w:type="dxa"/>
          </w:tcPr>
          <w:p w14:paraId="7628921F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Jik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uat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bany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20 kali.</w:t>
            </w:r>
          </w:p>
          <w:p w14:paraId="0D7AADF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ilai</w:t>
            </w:r>
            <w:proofErr w:type="spellEnd"/>
          </w:p>
          <w:p w14:paraId="3670BC91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ur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4 !</w:t>
            </w:r>
            <w:proofErr w:type="gramEnd"/>
          </w:p>
          <w:p w14:paraId="1DFEC65E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p w14:paraId="520CC6C2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Mat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,2,3,4,5,6</w:t>
            </w:r>
          </w:p>
          <w:p w14:paraId="4F31ECAC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Mat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il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ur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1,2,3</w:t>
            </w:r>
          </w:p>
          <w:p w14:paraId="4951676A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Harapan =&g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</w:rPr>
                <m:t>=P(A)×N</m:t>
              </m:r>
            </m:oMath>
          </w:p>
          <w:p w14:paraId="52F91AAF" w14:textId="77777777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</w:p>
          <w:p w14:paraId="396C3F3B" w14:textId="0D2A022E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N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20 kali</w:t>
            </w:r>
          </w:p>
          <w:p w14:paraId="08C29613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3</w:t>
            </w:r>
          </w:p>
          <w:p w14:paraId="2C041000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6</w:t>
            </w:r>
          </w:p>
          <w:p w14:paraId="32E69336" w14:textId="77777777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2</m:t>
                  </m:r>
                </m:den>
              </m:f>
            </m:oMath>
          </w:p>
          <w:p w14:paraId="52AA55D5" w14:textId="77777777" w:rsidR="00166541" w:rsidRPr="00267286" w:rsidRDefault="00885472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</m:oMath>
            <w:r w:rsidR="00166541"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×20=10</m:t>
              </m:r>
            </m:oMath>
          </w:p>
          <w:p w14:paraId="6BABB6B3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0" w:type="dxa"/>
          </w:tcPr>
          <w:p w14:paraId="358CE79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99C66EF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025E70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91D7387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9E5D66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15F769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655C078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2C5A339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166541" w14:paraId="41F6E7A0" w14:textId="77777777" w:rsidTr="009377D2">
        <w:trPr>
          <w:trHeight w:val="406"/>
        </w:trPr>
        <w:tc>
          <w:tcPr>
            <w:tcW w:w="570" w:type="dxa"/>
            <w:vMerge/>
          </w:tcPr>
          <w:p w14:paraId="7DB6EFE8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6E1E8413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d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il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ur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4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0.</w:t>
            </w:r>
          </w:p>
        </w:tc>
        <w:tc>
          <w:tcPr>
            <w:tcW w:w="710" w:type="dxa"/>
          </w:tcPr>
          <w:p w14:paraId="23BDC337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166541" w14:paraId="4BF302B8" w14:textId="77777777" w:rsidTr="009377D2">
        <w:trPr>
          <w:trHeight w:val="271"/>
        </w:trPr>
        <w:tc>
          <w:tcPr>
            <w:tcW w:w="570" w:type="dxa"/>
            <w:vMerge/>
          </w:tcPr>
          <w:p w14:paraId="3820CC61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5D4D6440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10" w:type="dxa"/>
          </w:tcPr>
          <w:p w14:paraId="7D0BE23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66541" w14:paraId="56E67B5B" w14:textId="77777777" w:rsidTr="009377D2">
        <w:trPr>
          <w:trHeight w:val="4663"/>
        </w:trPr>
        <w:tc>
          <w:tcPr>
            <w:tcW w:w="570" w:type="dxa"/>
            <w:vMerge w:val="restart"/>
          </w:tcPr>
          <w:p w14:paraId="44BC2E7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6.</w:t>
            </w:r>
          </w:p>
        </w:tc>
        <w:tc>
          <w:tcPr>
            <w:tcW w:w="7175" w:type="dxa"/>
          </w:tcPr>
          <w:p w14:paraId="024FCBCD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lemp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bany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64 kali.</w:t>
            </w:r>
          </w:p>
          <w:p w14:paraId="4A4A23E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ntuk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amb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!</w:t>
            </w:r>
          </w:p>
          <w:p w14:paraId="19504A1C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tbl>
            <w:tblPr>
              <w:tblW w:w="2340" w:type="dxa"/>
              <w:tblLook w:val="04A0" w:firstRow="1" w:lastRow="0" w:firstColumn="1" w:lastColumn="0" w:noHBand="0" w:noVBand="1"/>
            </w:tblPr>
            <w:tblGrid>
              <w:gridCol w:w="700"/>
              <w:gridCol w:w="820"/>
              <w:gridCol w:w="820"/>
            </w:tblGrid>
            <w:tr w:rsidR="00166541" w:rsidRPr="00267286" w14:paraId="5EB1C903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837E1F3" w14:textId="77777777" w:rsidR="00166541" w:rsidRPr="00267286" w:rsidRDefault="00166541" w:rsidP="00CF27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E3EF95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6B0BD6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</w:tr>
            <w:tr w:rsidR="00166541" w:rsidRPr="00267286" w14:paraId="009DE009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57961BD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</w:t>
                  </w:r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000000" w:fill="FFFFFF"/>
                  <w:noWrap/>
                  <w:vAlign w:val="center"/>
                  <w:hideMark/>
                </w:tcPr>
                <w:p w14:paraId="7CA76DD7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E2DDDA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A,G</w:t>
                  </w:r>
                  <w:proofErr w:type="gramEnd"/>
                </w:p>
              </w:tc>
            </w:tr>
            <w:tr w:rsidR="00166541" w:rsidRPr="00267286" w14:paraId="11CFAAEC" w14:textId="77777777" w:rsidTr="00CF27B3">
              <w:trPr>
                <w:trHeight w:val="300"/>
              </w:trPr>
              <w:tc>
                <w:tcPr>
                  <w:tcW w:w="7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3A876DC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</w:t>
                  </w:r>
                </w:p>
              </w:tc>
              <w:tc>
                <w:tcPr>
                  <w:tcW w:w="820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0E4BB9A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A</w:t>
                  </w:r>
                  <w:proofErr w:type="gramEnd"/>
                </w:p>
              </w:tc>
              <w:tc>
                <w:tcPr>
                  <w:tcW w:w="820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FC000"/>
                  <w:noWrap/>
                  <w:vAlign w:val="center"/>
                  <w:hideMark/>
                </w:tcPr>
                <w:p w14:paraId="51FDD48B" w14:textId="77777777" w:rsidR="00166541" w:rsidRPr="00267286" w:rsidRDefault="00166541" w:rsidP="00CF27B3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</w:pPr>
                  <w:proofErr w:type="gramStart"/>
                  <w:r w:rsidRPr="00267286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G,G</w:t>
                  </w:r>
                  <w:proofErr w:type="gramEnd"/>
                </w:p>
              </w:tc>
            </w:tr>
          </w:tbl>
          <w:p w14:paraId="66DCCBB7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F801D39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u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pi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log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(S) = 4</w:t>
            </w:r>
          </w:p>
          <w:p w14:paraId="30EDE335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Muncu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amb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(A) = 1</w:t>
            </w:r>
          </w:p>
          <w:p w14:paraId="31323761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</w:rPr>
                <m:t>=P(A)×N</m:t>
              </m:r>
            </m:oMath>
          </w:p>
          <w:p w14:paraId="6E8356E2" w14:textId="77777777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</m:t>
                  </m:r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A</m:t>
                      </m:r>
                    </m:e>
                  </m:d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n</m:t>
                  </m:r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Times New Roman"/>
                          <w:sz w:val="20"/>
                          <w:szCs w:val="20"/>
                        </w:rPr>
                        <m:t>S</m:t>
                      </m:r>
                    </m:e>
                  </m:d>
                </m:den>
              </m:f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 </m:t>
              </m:r>
            </m:oMath>
          </w:p>
          <w:p w14:paraId="51F27939" w14:textId="1FA24813" w:rsidR="00166541" w:rsidRPr="000A4D33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N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64 kali</w:t>
            </w:r>
          </w:p>
          <w:p w14:paraId="5E215E44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1</w:t>
            </w:r>
          </w:p>
          <w:p w14:paraId="412A3962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4</w:t>
            </w:r>
          </w:p>
          <w:p w14:paraId="0BE846E9" w14:textId="77777777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</m:oMath>
          </w:p>
          <w:p w14:paraId="68F5181B" w14:textId="77777777" w:rsidR="00166541" w:rsidRPr="00267286" w:rsidRDefault="00885472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h</m:t>
                  </m:r>
                </m:sub>
              </m:sSub>
            </m:oMath>
            <w:r w:rsidR="00166541"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×64=16</m:t>
              </m:r>
            </m:oMath>
          </w:p>
        </w:tc>
        <w:tc>
          <w:tcPr>
            <w:tcW w:w="710" w:type="dxa"/>
          </w:tcPr>
          <w:p w14:paraId="1DAABE3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A5122B8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5ADD0A6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82A480D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91AC2BC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2AD7FFC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513D0A6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4382B92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9EC73E0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F265188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C12C398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166541" w14:paraId="61CF602E" w14:textId="77777777" w:rsidTr="009377D2">
        <w:trPr>
          <w:trHeight w:val="386"/>
        </w:trPr>
        <w:tc>
          <w:tcPr>
            <w:tcW w:w="570" w:type="dxa"/>
            <w:vMerge/>
          </w:tcPr>
          <w:p w14:paraId="6317236E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09B716D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harap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edu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amba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6.</w:t>
            </w:r>
          </w:p>
        </w:tc>
        <w:tc>
          <w:tcPr>
            <w:tcW w:w="710" w:type="dxa"/>
          </w:tcPr>
          <w:p w14:paraId="4FF414D0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166541" w14:paraId="487A4CD5" w14:textId="77777777" w:rsidTr="009377D2">
        <w:trPr>
          <w:trHeight w:val="253"/>
        </w:trPr>
        <w:tc>
          <w:tcPr>
            <w:tcW w:w="570" w:type="dxa"/>
            <w:vMerge/>
          </w:tcPr>
          <w:p w14:paraId="6BA99EC6" w14:textId="77777777" w:rsidR="00166541" w:rsidRPr="00267286" w:rsidRDefault="00166541" w:rsidP="00CF27B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175" w:type="dxa"/>
          </w:tcPr>
          <w:p w14:paraId="653CF881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10" w:type="dxa"/>
          </w:tcPr>
          <w:p w14:paraId="6F166053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66541" w14:paraId="44D3BB60" w14:textId="77777777" w:rsidTr="009377D2">
        <w:trPr>
          <w:trHeight w:val="5923"/>
        </w:trPr>
        <w:tc>
          <w:tcPr>
            <w:tcW w:w="570" w:type="dxa"/>
            <w:vMerge w:val="restart"/>
          </w:tcPr>
          <w:p w14:paraId="16E26AD0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7.</w:t>
            </w:r>
          </w:p>
        </w:tc>
        <w:tc>
          <w:tcPr>
            <w:tcW w:w="7175" w:type="dxa"/>
          </w:tcPr>
          <w:p w14:paraId="07286277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ebu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ot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dapat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5 bola yang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ber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  <w:p w14:paraId="33562BD9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mpai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15.</w:t>
            </w:r>
          </w:p>
          <w:p w14:paraId="0BDCFBA7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ta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:</w:t>
            </w:r>
            <w:proofErr w:type="gram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Jik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sat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diambil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anp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ngecualian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apakah</w:t>
            </w:r>
            <w:proofErr w:type="spellEnd"/>
          </w:p>
          <w:p w14:paraId="37AEE4A6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?</w:t>
            </w:r>
            <w:proofErr w:type="gramEnd"/>
          </w:p>
          <w:p w14:paraId="4B8689DF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awab :</w:t>
            </w:r>
            <w:proofErr w:type="gramEnd"/>
          </w:p>
          <w:p w14:paraId="03641A7D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Jum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pad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kotak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S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 = 15</w:t>
            </w:r>
          </w:p>
          <w:p w14:paraId="3258E52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{2,3,5,7,11,13} = 6</w:t>
            </w:r>
          </w:p>
          <w:p w14:paraId="175C0EC5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{2,4,6,8,10,12,14} = 7</w:t>
            </w:r>
          </w:p>
          <w:p w14:paraId="41AF49DF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CB1D397" w14:textId="77777777" w:rsidR="00166541" w:rsidRPr="00267286" w:rsidRDefault="00166541" w:rsidP="00CF27B3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= {2,3,5,7,11,13} = 6</w:t>
            </w:r>
          </w:p>
          <w:p w14:paraId="4D0F310E" w14:textId="77777777" w:rsidR="00166541" w:rsidRPr="00267286" w:rsidRDefault="00166541" w:rsidP="00CF27B3">
            <w:pPr>
              <w:ind w:left="48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A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5AD9C0D3" w14:textId="77777777" w:rsidR="00166541" w:rsidRPr="00267286" w:rsidRDefault="00166541" w:rsidP="00CF27B3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&gt; n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{2,4,6,8,10,12,14} = 7</w:t>
            </w:r>
          </w:p>
          <w:p w14:paraId="6EC73737" w14:textId="77777777" w:rsidR="00166541" w:rsidRPr="00267286" w:rsidRDefault="00166541" w:rsidP="00CF27B3">
            <w:pPr>
              <w:ind w:left="48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B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7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6B9E2DA4" w14:textId="77777777" w:rsidR="00166541" w:rsidRPr="00267286" w:rsidRDefault="00166541" w:rsidP="00CF27B3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  <w:p w14:paraId="2E49E5BD" w14:textId="77777777" w:rsidR="00166541" w:rsidRPr="00267286" w:rsidRDefault="00885472" w:rsidP="00CF27B3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A∩B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{2}</m:t>
              </m:r>
            </m:oMath>
          </w:p>
          <w:p w14:paraId="63FF528F" w14:textId="77777777" w:rsidR="00166541" w:rsidRPr="00267286" w:rsidRDefault="00166541" w:rsidP="00CF27B3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>n</w:t>
            </w:r>
            <m:oMath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A∩B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=1</m:t>
              </m:r>
            </m:oMath>
          </w:p>
          <w:p w14:paraId="550F1C0D" w14:textId="77777777" w:rsidR="00166541" w:rsidRPr="00267286" w:rsidRDefault="00166541" w:rsidP="00CF27B3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P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A∩B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) =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</m:t>
                  </m:r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A∩B</m:t>
                  </m:r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)</m:t>
                  </m:r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(S)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3FB41256" w14:textId="77777777" w:rsidR="00166541" w:rsidRPr="00267286" w:rsidRDefault="00166541" w:rsidP="00CF27B3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  <w:p w14:paraId="7A30517E" w14:textId="77777777" w:rsidR="00166541" w:rsidRPr="00267286" w:rsidRDefault="00166541" w:rsidP="00CF27B3">
            <w:pPr>
              <w:pStyle w:val="ListParagraph"/>
              <w:numPr>
                <w:ilvl w:val="0"/>
                <w:numId w:val="46"/>
              </w:numPr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P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m:oMath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A∪B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) =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>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A</m:t>
                  </m:r>
                </m:e>
              </m:d>
              <m:r>
                <w:rPr>
                  <w:rFonts w:ascii="Cambria Math" w:hAnsi="Cambria Math" w:cs="Times New Roman"/>
                  <w:sz w:val="20"/>
                  <w:szCs w:val="20"/>
                </w:rPr>
                <m:t>+P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B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-P(A∩B</m:t>
              </m:r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2AB35053" w14:textId="77777777" w:rsidR="00166541" w:rsidRPr="00267286" w:rsidRDefault="00166541" w:rsidP="00CF27B3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             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6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7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20"/>
                  <w:szCs w:val="20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</w:p>
          <w:p w14:paraId="3C1D5C3D" w14:textId="77777777" w:rsidR="00166541" w:rsidRPr="00267286" w:rsidRDefault="00166541" w:rsidP="00CF27B3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  <w:p w14:paraId="3B132406" w14:textId="2FB3BE92" w:rsidR="00166541" w:rsidRPr="000A4D33" w:rsidRDefault="00166541" w:rsidP="000A4D33">
            <w:pPr>
              <w:pStyle w:val="ListParagraph"/>
              <w:ind w:left="391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              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2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15</m:t>
                  </m:r>
                </m:den>
              </m:f>
            </m:oMath>
            <w:r w:rsidRPr="00267286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=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den>
              </m:f>
            </m:oMath>
          </w:p>
        </w:tc>
        <w:tc>
          <w:tcPr>
            <w:tcW w:w="710" w:type="dxa"/>
          </w:tcPr>
          <w:p w14:paraId="6859D3A4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9193622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73EA459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933B6A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FF434EF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69F9B40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413CBB5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67A8FF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6F276F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ECB837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07FC8A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14230C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356D26F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166541" w14:paraId="15BAD7DB" w14:textId="77777777" w:rsidTr="009377D2">
        <w:trPr>
          <w:trHeight w:val="433"/>
        </w:trPr>
        <w:tc>
          <w:tcPr>
            <w:tcW w:w="570" w:type="dxa"/>
            <w:vMerge/>
          </w:tcPr>
          <w:p w14:paraId="09C81D8E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75" w:type="dxa"/>
          </w:tcPr>
          <w:p w14:paraId="5D229598" w14:textId="77777777" w:rsidR="00166541" w:rsidRPr="00267286" w:rsidRDefault="00166541" w:rsidP="00CF27B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Jadi,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peluang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terambilnya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bol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bernomor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prima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genap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adalah</w:t>
            </w:r>
            <w:proofErr w:type="spellEnd"/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4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20"/>
                      <w:szCs w:val="20"/>
                    </w:rPr>
                    <m:t>5</m:t>
                  </m:r>
                </m:den>
              </m:f>
            </m:oMath>
            <w:r w:rsidRPr="00267286">
              <w:rPr>
                <w:rFonts w:ascii="Times New Roman" w:hAnsi="Times New Roman" w:cs="Times New Roman"/>
                <w:sz w:val="20"/>
                <w:szCs w:val="20"/>
              </w:rPr>
              <w:t xml:space="preserve"> .</w:t>
            </w:r>
          </w:p>
        </w:tc>
        <w:tc>
          <w:tcPr>
            <w:tcW w:w="710" w:type="dxa"/>
          </w:tcPr>
          <w:p w14:paraId="12D1CD3A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166541" w14:paraId="2CC691F4" w14:textId="77777777" w:rsidTr="009377D2">
        <w:trPr>
          <w:trHeight w:val="163"/>
        </w:trPr>
        <w:tc>
          <w:tcPr>
            <w:tcW w:w="570" w:type="dxa"/>
            <w:vMerge/>
          </w:tcPr>
          <w:p w14:paraId="3BF79F5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175" w:type="dxa"/>
          </w:tcPr>
          <w:p w14:paraId="25A96C1B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kor Total</w:t>
            </w:r>
          </w:p>
        </w:tc>
        <w:tc>
          <w:tcPr>
            <w:tcW w:w="710" w:type="dxa"/>
          </w:tcPr>
          <w:p w14:paraId="6FA51FEC" w14:textId="77777777" w:rsidR="00166541" w:rsidRPr="00267286" w:rsidRDefault="00166541" w:rsidP="00CF27B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72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</w:tbl>
    <w:p w14:paraId="579352BF" w14:textId="5B8EC4FA" w:rsidR="00166541" w:rsidRPr="00166541" w:rsidRDefault="00166541" w:rsidP="00166541">
      <w:pPr>
        <w:sectPr w:rsidR="00166541" w:rsidRPr="00166541" w:rsidSect="000B134F">
          <w:footerReference w:type="first" r:id="rId21"/>
          <w:pgSz w:w="11906" w:h="16838" w:code="9"/>
          <w:pgMar w:top="2275" w:right="1699" w:bottom="1699" w:left="2275" w:header="720" w:footer="720" w:gutter="0"/>
          <w:cols w:space="720"/>
          <w:docGrid w:linePitch="360"/>
        </w:sectPr>
      </w:pPr>
    </w:p>
    <w:p w14:paraId="49CA88DA" w14:textId="4F52EFC3" w:rsidR="00FF1AB1" w:rsidRPr="00CF27B3" w:rsidRDefault="00CF27B3" w:rsidP="00CF27B3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52" w:name="_Toc141127439"/>
      <w:bookmarkStart w:id="53" w:name="_Toc142688078"/>
      <w:bookmarkStart w:id="54" w:name="_Toc142832250"/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5</w:t>
      </w:r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Instrument </w:t>
      </w:r>
      <w:proofErr w:type="spellStart"/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ngket</w:t>
      </w:r>
      <w:proofErr w:type="spellEnd"/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Setelah Uji </w:t>
      </w:r>
      <w:proofErr w:type="spellStart"/>
      <w:r w:rsidRPr="00CF27B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Validasi</w:t>
      </w:r>
      <w:bookmarkEnd w:id="52"/>
      <w:bookmarkEnd w:id="53"/>
      <w:bookmarkEnd w:id="54"/>
      <w:proofErr w:type="spellEnd"/>
    </w:p>
    <w:p w14:paraId="658C0AF3" w14:textId="2A5C2221" w:rsidR="009B60CA" w:rsidRPr="009B60CA" w:rsidRDefault="009B60CA" w:rsidP="001178A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60CA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9B60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60CA">
        <w:rPr>
          <w:rFonts w:ascii="Times New Roman" w:hAnsi="Times New Roman" w:cs="Times New Roman"/>
          <w:sz w:val="24"/>
          <w:szCs w:val="24"/>
        </w:rPr>
        <w:t>Angket</w:t>
      </w:r>
      <w:proofErr w:type="spellEnd"/>
      <w:r w:rsidRPr="009B60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60CA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9B60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60CA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Pr="009B60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60CA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Pr="009B60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60C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B60CA">
        <w:rPr>
          <w:rFonts w:ascii="Times New Roman" w:hAnsi="Times New Roman" w:cs="Times New Roman"/>
          <w:sz w:val="24"/>
          <w:szCs w:val="24"/>
        </w:rPr>
        <w:t xml:space="preserve"> SPSS </w:t>
      </w:r>
      <w:proofErr w:type="spellStart"/>
      <w:r w:rsidRPr="009B60CA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9B60CA">
        <w:rPr>
          <w:rFonts w:ascii="Times New Roman" w:hAnsi="Times New Roman" w:cs="Times New Roman"/>
          <w:sz w:val="24"/>
          <w:szCs w:val="24"/>
        </w:rPr>
        <w:t xml:space="preserve"> 21:</w:t>
      </w:r>
    </w:p>
    <w:p w14:paraId="1CCC41A5" w14:textId="77777777" w:rsidR="009B60CA" w:rsidRDefault="009B60CA" w:rsidP="001178AC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23FA7">
        <w:rPr>
          <w:rFonts w:ascii="Times New Roman" w:hAnsi="Times New Roman" w:cs="Times New Roman"/>
          <w:b/>
          <w:bCs/>
          <w:sz w:val="24"/>
          <w:szCs w:val="24"/>
        </w:rPr>
        <w:t>ANGKET MOTIVASI BELAJAR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MATEMATIKA SISWA</w:t>
      </w:r>
    </w:p>
    <w:p w14:paraId="1AE2C3C8" w14:textId="77777777" w:rsidR="009B60CA" w:rsidRDefault="009B60CA" w:rsidP="001178AC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A0381">
        <w:rPr>
          <w:rFonts w:ascii="Times New Roman" w:hAnsi="Times New Roman" w:cs="Times New Roman"/>
          <w:sz w:val="24"/>
          <w:szCs w:val="24"/>
        </w:rPr>
        <w:t xml:space="preserve">(Kelas </w:t>
      </w:r>
      <w:proofErr w:type="spellStart"/>
      <w:r w:rsidRPr="007A0381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 w:rsidRPr="007A0381">
        <w:rPr>
          <w:rFonts w:ascii="Times New Roman" w:hAnsi="Times New Roman" w:cs="Times New Roman"/>
          <w:sz w:val="24"/>
          <w:szCs w:val="24"/>
        </w:rPr>
        <w:t xml:space="preserve"> dan Kelas </w:t>
      </w:r>
      <w:proofErr w:type="spellStart"/>
      <w:r w:rsidRPr="007A038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7A0381">
        <w:rPr>
          <w:rFonts w:ascii="Times New Roman" w:hAnsi="Times New Roman" w:cs="Times New Roman"/>
          <w:sz w:val="24"/>
          <w:szCs w:val="24"/>
        </w:rPr>
        <w:t>)</w:t>
      </w:r>
    </w:p>
    <w:p w14:paraId="7072B7AF" w14:textId="75B45B23" w:rsidR="009B60CA" w:rsidRPr="00BD4701" w:rsidRDefault="009B60CA" w:rsidP="00B312FC">
      <w:pPr>
        <w:pStyle w:val="ListParagraph"/>
        <w:numPr>
          <w:ilvl w:val="0"/>
          <w:numId w:val="51"/>
        </w:num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BD4701">
        <w:rPr>
          <w:rFonts w:ascii="Times New Roman" w:hAnsi="Times New Roman" w:cs="Times New Roman"/>
          <w:b/>
          <w:bCs/>
          <w:sz w:val="24"/>
          <w:szCs w:val="24"/>
        </w:rPr>
        <w:t>Identitas</w:t>
      </w:r>
      <w:proofErr w:type="spellEnd"/>
      <w:r w:rsidRPr="00BD470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D4701"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</w:p>
    <w:p w14:paraId="7BFD9CB9" w14:textId="77777777" w:rsidR="009B60CA" w:rsidRPr="00F23FA7" w:rsidRDefault="009B60CA" w:rsidP="009B60CA">
      <w:p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F23FA7">
        <w:rPr>
          <w:rFonts w:ascii="Times New Roman" w:hAnsi="Times New Roman" w:cs="Times New Roman"/>
          <w:sz w:val="24"/>
          <w:szCs w:val="24"/>
        </w:rPr>
        <w:t>Nama</w:t>
      </w:r>
      <w:r w:rsidRPr="00F23FA7">
        <w:rPr>
          <w:rFonts w:ascii="Times New Roman" w:hAnsi="Times New Roman" w:cs="Times New Roman"/>
          <w:sz w:val="24"/>
          <w:szCs w:val="24"/>
        </w:rPr>
        <w:tab/>
      </w:r>
      <w:r w:rsidRPr="00F23FA7">
        <w:rPr>
          <w:rFonts w:ascii="Times New Roman" w:hAnsi="Times New Roman" w:cs="Times New Roman"/>
          <w:sz w:val="24"/>
          <w:szCs w:val="24"/>
        </w:rPr>
        <w:tab/>
        <w:t>:</w:t>
      </w:r>
    </w:p>
    <w:p w14:paraId="4B7251A1" w14:textId="77777777" w:rsidR="009B60CA" w:rsidRDefault="009B60CA" w:rsidP="009B60CA">
      <w:p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las</w:t>
      </w:r>
      <w:r>
        <w:rPr>
          <w:rFonts w:ascii="Times New Roman" w:hAnsi="Times New Roman" w:cs="Times New Roman"/>
          <w:sz w:val="24"/>
          <w:szCs w:val="24"/>
        </w:rPr>
        <w:tab/>
      </w:r>
      <w:r w:rsidRPr="00F23FA7">
        <w:rPr>
          <w:rFonts w:ascii="Times New Roman" w:hAnsi="Times New Roman" w:cs="Times New Roman"/>
          <w:sz w:val="24"/>
          <w:szCs w:val="24"/>
        </w:rPr>
        <w:tab/>
        <w:t>:</w:t>
      </w:r>
    </w:p>
    <w:p w14:paraId="7BB26108" w14:textId="77777777" w:rsidR="009B60CA" w:rsidRDefault="009B60CA" w:rsidP="009B60CA">
      <w:p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ri/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05415E0E" w14:textId="201941E2" w:rsidR="009B60CA" w:rsidRDefault="009B60CA" w:rsidP="00B312FC">
      <w:pPr>
        <w:pStyle w:val="ListParagraph"/>
        <w:numPr>
          <w:ilvl w:val="0"/>
          <w:numId w:val="51"/>
        </w:numPr>
        <w:spacing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F1001">
        <w:rPr>
          <w:rFonts w:ascii="Times New Roman" w:hAnsi="Times New Roman" w:cs="Times New Roman"/>
          <w:b/>
          <w:bCs/>
          <w:sz w:val="24"/>
          <w:szCs w:val="24"/>
        </w:rPr>
        <w:t>Pengantar</w:t>
      </w:r>
      <w:proofErr w:type="spellEnd"/>
    </w:p>
    <w:p w14:paraId="37C1F329" w14:textId="77777777" w:rsidR="009B60CA" w:rsidRDefault="009B60CA" w:rsidP="009B60CA">
      <w:pPr>
        <w:pStyle w:val="ListParagraph"/>
        <w:spacing w:line="360" w:lineRule="auto"/>
        <w:ind w:left="360" w:firstLine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F1001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salah dan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rugi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sungguh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ejujur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, oleh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F1001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8F1001">
        <w:rPr>
          <w:rFonts w:ascii="Times New Roman" w:hAnsi="Times New Roman" w:cs="Times New Roman"/>
          <w:sz w:val="24"/>
          <w:szCs w:val="24"/>
        </w:rPr>
        <w:t>.</w:t>
      </w:r>
    </w:p>
    <w:p w14:paraId="269A4EF4" w14:textId="77777777" w:rsidR="009B60CA" w:rsidRPr="007616AB" w:rsidRDefault="009B60CA" w:rsidP="00B312FC">
      <w:pPr>
        <w:pStyle w:val="ListParagraph"/>
        <w:numPr>
          <w:ilvl w:val="0"/>
          <w:numId w:val="51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16AB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</w:p>
    <w:p w14:paraId="08D39F11" w14:textId="77777777" w:rsidR="009B60CA" w:rsidRPr="007616AB" w:rsidRDefault="009B60CA" w:rsidP="009B60CA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7616AB">
        <w:rPr>
          <w:rFonts w:ascii="Times New Roman" w:hAnsi="Times New Roman" w:cs="Times New Roman"/>
          <w:sz w:val="24"/>
          <w:szCs w:val="24"/>
        </w:rPr>
        <w:t>erilah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(√) pada salah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16A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7616A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616AB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989FA09" w14:textId="77777777" w:rsidR="009B60CA" w:rsidRDefault="009B60CA" w:rsidP="009B60CA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KS</w:t>
      </w:r>
      <w:r>
        <w:rPr>
          <w:rFonts w:ascii="Times New Roman" w:hAnsi="Times New Roman" w:cs="Times New Roman"/>
          <w:sz w:val="24"/>
          <w:szCs w:val="24"/>
        </w:rPr>
        <w:tab/>
        <w:t xml:space="preserve">: Ku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7D4A0135" w14:textId="77777777" w:rsidR="009B60CA" w:rsidRDefault="009B60CA" w:rsidP="009B60CA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T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1B1D5B92" w14:textId="77777777" w:rsidR="009B60CA" w:rsidRDefault="009B60CA" w:rsidP="009B60CA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8076" w:type="dxa"/>
        <w:tblLook w:val="04A0" w:firstRow="1" w:lastRow="0" w:firstColumn="1" w:lastColumn="0" w:noHBand="0" w:noVBand="1"/>
      </w:tblPr>
      <w:tblGrid>
        <w:gridCol w:w="485"/>
        <w:gridCol w:w="5450"/>
        <w:gridCol w:w="551"/>
        <w:gridCol w:w="540"/>
        <w:gridCol w:w="510"/>
        <w:gridCol w:w="540"/>
      </w:tblGrid>
      <w:tr w:rsidR="009B60CA" w:rsidRPr="00B47FB4" w14:paraId="1D7E4946" w14:textId="77777777" w:rsidTr="00BD4701">
        <w:trPr>
          <w:trHeight w:val="300"/>
        </w:trPr>
        <w:tc>
          <w:tcPr>
            <w:tcW w:w="4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EB9B1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</w:t>
            </w:r>
          </w:p>
        </w:tc>
        <w:tc>
          <w:tcPr>
            <w:tcW w:w="54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6AA57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ERNYATAAN</w:t>
            </w:r>
          </w:p>
        </w:tc>
        <w:tc>
          <w:tcPr>
            <w:tcW w:w="2141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1D328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KOR</w:t>
            </w:r>
          </w:p>
        </w:tc>
      </w:tr>
      <w:tr w:rsidR="009B60CA" w:rsidRPr="00B47FB4" w14:paraId="02E93EB9" w14:textId="77777777" w:rsidTr="00BD4701">
        <w:trPr>
          <w:trHeight w:val="300"/>
        </w:trPr>
        <w:tc>
          <w:tcPr>
            <w:tcW w:w="48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DCE8F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54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7A0C68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ABE0F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S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A1BD7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AF182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KS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FB902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S</w:t>
            </w:r>
          </w:p>
        </w:tc>
      </w:tr>
      <w:tr w:rsidR="009B60CA" w:rsidRPr="00B47FB4" w14:paraId="2F981E7C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7ED23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13ED2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ragu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mampu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ilik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3C660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DFA4F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893B3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71332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2C6F361B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65329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13D1D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ras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mpu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yelesai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etiap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246B2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EE73D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A016E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58C96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79C0801C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B62FB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1015D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urang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mperhati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guru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edang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jelas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E1FE2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9E570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3C65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CCA7B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0FB53200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FB18C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B3FF8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hadi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epa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waktu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pad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1ED74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F4540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04E03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DB7E8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6560106B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BE100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5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037CEA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malas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tan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pad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guru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j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ad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r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lum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ahami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BF48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09884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7BFA5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FDF8E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383772E1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62BDCD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182EA6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Ketik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ad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urang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aham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tan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pad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orang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lebih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erti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27398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9472B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BF1E5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BBDA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206F944C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EF8F4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E192F8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mandang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hasil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apat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adalah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mampu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endiri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FDDE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0CE65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ACC9D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8674C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19A89B50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8D83C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C7194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habis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ebagi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sa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waktu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untuk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gosip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eman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E174D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0CB54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50DCA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EC1AB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61989910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AFC8A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9727FA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rc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is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erja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etiap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oleh guru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586BF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F40ED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AA189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3CBA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3EB0B393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34DB05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33159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il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ad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oleh guru,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abaikann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dan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erja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ersebut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8F7B3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37C18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C9E7A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88E8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29444B1A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E5E2C6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98DA2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il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lum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hasil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yelesai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ugas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beri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oleh guru,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a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usah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erjakann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hingg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hasil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B798A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25602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A7160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C6A3B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36755DA2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ED0D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FE5F0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Jik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alam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sulit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alam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erja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PR,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milih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liha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kerja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eman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4F656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B2C64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2C894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59DD9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245B3ED2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5D47C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058192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Jik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dapa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nila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jelek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yaki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a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mpu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mperbaikinya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8A6C9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36AAD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039C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55358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5C6E6001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5CEB0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570BF5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Pelajaran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rupa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yenangkan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27D90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7C2B2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50826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65959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2C010E0D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5FACE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36EA8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r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pad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lajar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jelas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oleh guru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uli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pahami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8D0E3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2749A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FED39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C5CCD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693E033C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4D094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29F05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aktif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diskus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em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B7A2D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AF7C0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F4DB3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4BAC5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392B96CA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F15C1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23161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idak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dul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enjelas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ajar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guru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D2CC8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BC6A1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FDD64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D0312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79260848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4A7A3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DFF367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uli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rkonsentras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elaja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9926F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361E6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F898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BB2C6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24DECEEC" w14:textId="77777777" w:rsidTr="00BD4701">
        <w:trPr>
          <w:trHeight w:val="6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899E5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4BF6F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Model yang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digunaka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guru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at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gajar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enarik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bag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aya</w:t>
            </w:r>
            <w:proofErr w:type="spellEnd"/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0C59C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9EC0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0BA36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47238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9B60CA" w:rsidRPr="00B47FB4" w14:paraId="4B42B3A8" w14:textId="77777777" w:rsidTr="00BD4701">
        <w:trPr>
          <w:trHeight w:val="900"/>
        </w:trPr>
        <w:tc>
          <w:tcPr>
            <w:tcW w:w="4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501E3" w14:textId="77777777" w:rsidR="009B60CA" w:rsidRPr="00B47FB4" w:rsidRDefault="009B60CA" w:rsidP="00BD47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5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62640" w14:textId="77777777" w:rsidR="009B60CA" w:rsidRPr="00B47FB4" w:rsidRDefault="009B60CA" w:rsidP="00BD47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Saya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ingin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panda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matematik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ebagai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tanggungjawab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moral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kepad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orangtua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sekolah</w:t>
            </w:r>
            <w:proofErr w:type="spellEnd"/>
            <w:r w:rsidRPr="00B47FB4">
              <w:rPr>
                <w:rFonts w:ascii="Times New Roman" w:eastAsia="Times New Roman" w:hAnsi="Times New Roman" w:cs="Times New Roman"/>
                <w:color w:val="000000"/>
              </w:rPr>
              <w:t>, agama, dan negara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63558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977D7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74B25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AB4B1" w14:textId="77777777" w:rsidR="009B60CA" w:rsidRPr="00B47FB4" w:rsidRDefault="009B60CA" w:rsidP="00BD470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47FB4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</w:tbl>
    <w:p w14:paraId="38EF047D" w14:textId="63683DBE" w:rsidR="009B60CA" w:rsidRDefault="009B60CA" w:rsidP="009B60C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158E99" w14:textId="230C3EA1" w:rsidR="00BD4701" w:rsidRDefault="00BD4701" w:rsidP="009B60C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CB5F10" w14:textId="400AA19C" w:rsidR="00BD4701" w:rsidRDefault="00BD4701" w:rsidP="009B60C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E6AB5F" w14:textId="5BD5F4CF" w:rsidR="00BD4701" w:rsidRDefault="00BD4701" w:rsidP="009B60C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1D8CEE" w14:textId="77777777" w:rsidR="009A36DD" w:rsidRPr="009B60CA" w:rsidRDefault="009A36DD" w:rsidP="009B60C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D84460" w14:textId="77777777" w:rsidR="001178AC" w:rsidRDefault="001178AC" w:rsidP="001178A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1178AC" w:rsidSect="000D3EEA">
          <w:footerReference w:type="default" r:id="rId22"/>
          <w:headerReference w:type="first" r:id="rId23"/>
          <w:footerReference w:type="first" r:id="rId24"/>
          <w:pgSz w:w="11906" w:h="16838" w:code="9"/>
          <w:pgMar w:top="2275" w:right="1699" w:bottom="1699" w:left="2275" w:header="720" w:footer="720" w:gutter="0"/>
          <w:cols w:space="720"/>
          <w:titlePg/>
          <w:docGrid w:linePitch="360"/>
        </w:sectPr>
      </w:pPr>
    </w:p>
    <w:p w14:paraId="1E7E6B8F" w14:textId="42556C13" w:rsidR="006F4306" w:rsidRDefault="001178AC" w:rsidP="001178A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55" w:name="_Toc141127440"/>
      <w:bookmarkStart w:id="56" w:name="_Toc142688079"/>
      <w:bookmarkStart w:id="57" w:name="_Toc142832251"/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6</w:t>
      </w:r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Nilai </w:t>
      </w:r>
      <w:proofErr w:type="spellStart"/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ngket</w:t>
      </w:r>
      <w:proofErr w:type="spellEnd"/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1178AC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Eksperimen</w:t>
      </w:r>
      <w:bookmarkEnd w:id="55"/>
      <w:bookmarkEnd w:id="56"/>
      <w:bookmarkEnd w:id="57"/>
      <w:proofErr w:type="spellEnd"/>
    </w:p>
    <w:tbl>
      <w:tblPr>
        <w:tblW w:w="13171" w:type="dxa"/>
        <w:tblLook w:val="04A0" w:firstRow="1" w:lastRow="0" w:firstColumn="1" w:lastColumn="0" w:noHBand="0" w:noVBand="1"/>
      </w:tblPr>
      <w:tblGrid>
        <w:gridCol w:w="507"/>
        <w:gridCol w:w="2697"/>
        <w:gridCol w:w="350"/>
        <w:gridCol w:w="350"/>
        <w:gridCol w:w="350"/>
        <w:gridCol w:w="421"/>
        <w:gridCol w:w="450"/>
        <w:gridCol w:w="450"/>
        <w:gridCol w:w="450"/>
        <w:gridCol w:w="450"/>
        <w:gridCol w:w="450"/>
        <w:gridCol w:w="450"/>
        <w:gridCol w:w="450"/>
        <w:gridCol w:w="450"/>
        <w:gridCol w:w="540"/>
        <w:gridCol w:w="630"/>
        <w:gridCol w:w="450"/>
        <w:gridCol w:w="540"/>
        <w:gridCol w:w="540"/>
        <w:gridCol w:w="540"/>
        <w:gridCol w:w="540"/>
        <w:gridCol w:w="540"/>
        <w:gridCol w:w="576"/>
      </w:tblGrid>
      <w:tr w:rsidR="000A4D33" w:rsidRPr="001178AC" w14:paraId="361DC30E" w14:textId="77777777" w:rsidTr="006742CF">
        <w:trPr>
          <w:trHeight w:val="34"/>
        </w:trPr>
        <w:tc>
          <w:tcPr>
            <w:tcW w:w="50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82DB2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</w:t>
            </w:r>
          </w:p>
        </w:tc>
        <w:tc>
          <w:tcPr>
            <w:tcW w:w="26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DC2A8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ama</w:t>
            </w:r>
          </w:p>
        </w:tc>
        <w:tc>
          <w:tcPr>
            <w:tcW w:w="9391" w:type="dxa"/>
            <w:gridSpan w:val="2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17B53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UTIR PERNYATAAN</w:t>
            </w:r>
          </w:p>
        </w:tc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50640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∑</w:t>
            </w:r>
          </w:p>
        </w:tc>
      </w:tr>
      <w:tr w:rsidR="000A4D33" w:rsidRPr="0076291B" w14:paraId="28D3BE07" w14:textId="77777777" w:rsidTr="006742CF">
        <w:trPr>
          <w:trHeight w:val="34"/>
        </w:trPr>
        <w:tc>
          <w:tcPr>
            <w:tcW w:w="50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0C907" w14:textId="77777777" w:rsidR="000A4D33" w:rsidRPr="001178AC" w:rsidRDefault="000A4D33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26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BCDC53" w14:textId="77777777" w:rsidR="000A4D33" w:rsidRPr="001178AC" w:rsidRDefault="000A4D33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A5D1A44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0C592CC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769D6BC1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03BCE8A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616F4EAF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62A8584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850C8AF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3E2FB019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68396B5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1397F9C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5E1660D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314ED85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4E8D745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3971E46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77143B7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6F3F869D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731C2BA5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AC34777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8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09950B5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4BA1D9A" w14:textId="77777777" w:rsidR="000A4D33" w:rsidRPr="001178AC" w:rsidRDefault="000A4D33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0E5B5D" w14:textId="77777777" w:rsidR="000A4D33" w:rsidRPr="001178AC" w:rsidRDefault="000A4D33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76291B" w:rsidRPr="0076291B" w14:paraId="7FBE0D6C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2DD1B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D2EB51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dind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Noor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isy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A3EB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5E15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2395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EB90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D86D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A56D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18E0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2974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27ED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90E9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0B24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54E2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4E72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4454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21ED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5EF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0FF3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B263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6BC6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7089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0AF9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</w:p>
        </w:tc>
      </w:tr>
      <w:tr w:rsidR="0076291B" w:rsidRPr="0076291B" w14:paraId="79CEDC12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15DDF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F0748B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nggi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Nur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idayat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3B3F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CD34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2AAA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AA52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EE87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8FD8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2741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C669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9106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69C2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062A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4564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F174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C895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E595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69DC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E903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0448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2F7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FACA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F482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</w:p>
        </w:tc>
      </w:tr>
      <w:tr w:rsidR="0076291B" w:rsidRPr="0076291B" w14:paraId="3493D7FA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DDA6B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506310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sif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Yuliant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52E5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F64B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6D72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7FE5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5BC1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D2EF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0BD6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F37A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667F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F635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20C8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7FC7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D8ED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DA2A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4A9C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1B5A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254E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10E1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599B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5C3E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9ACB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</w:tr>
      <w:tr w:rsidR="0076291B" w:rsidRPr="0076291B" w14:paraId="775F0D14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D1501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FA33A8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udias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efiani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irz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CA1C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8134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89AE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A8EE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A2E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E959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CBC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94F3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1EBE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3791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983E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539B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4C9D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F660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A64E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EA31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3EF8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96BD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A970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0E0C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C081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</w:p>
        </w:tc>
      </w:tr>
      <w:tr w:rsidR="0076291B" w:rsidRPr="0076291B" w14:paraId="46E1209B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85B75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D78734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uli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Diani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ahmawat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AC6B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6E2E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B922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1F08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449A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A356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F90E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7AC2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3A4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C611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55C2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D829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696D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5AFB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2D1C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5A8F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0BD8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32F1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18F5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4F99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7C86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</w:p>
        </w:tc>
      </w:tr>
      <w:tr w:rsidR="0076291B" w:rsidRPr="0076291B" w14:paraId="5D1D4B35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ACA71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93BDFC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yu Amalia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C13B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DED1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C498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D2A7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2E51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B25E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9EF8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5E08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2CCD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9C5C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5987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7156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BDF4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1E47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56C4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71C6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A9CD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0187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7225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E1CE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6CE8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6</w:t>
            </w:r>
          </w:p>
        </w:tc>
      </w:tr>
      <w:tr w:rsidR="0076291B" w:rsidRPr="0076291B" w14:paraId="22342F59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DB255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357452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zqiyatul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Uly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C3A3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2344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D9CD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7557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5F91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1B8C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B7B5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6D36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7FAD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FF8A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30EF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2BE1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3BC2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5A2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9E18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DE55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4FB2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3BCE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259B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9522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12EF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7</w:t>
            </w:r>
          </w:p>
        </w:tc>
      </w:tr>
      <w:tr w:rsidR="0076291B" w:rsidRPr="0076291B" w14:paraId="4BD36184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092CD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0A2732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ela Aprili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uspit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Sari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E830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48F0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025A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1929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2A98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DF90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6833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4A56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9504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8BB8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F3C2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39CA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D337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D428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E72D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8594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4E07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41B8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021B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B55D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998A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</w:p>
        </w:tc>
      </w:tr>
      <w:tr w:rsidR="0076291B" w:rsidRPr="0076291B" w14:paraId="2E615E55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50ED2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A7CA96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iaz Ayu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inasih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3C44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D547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F664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378F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4D7B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4CA4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1834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6011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41E4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A649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26DD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CC1B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0B05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A0D8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5555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888C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4B82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972E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AE83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BFC4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9BF0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</w:p>
        </w:tc>
      </w:tr>
      <w:tr w:rsidR="0076291B" w:rsidRPr="0076291B" w14:paraId="31EB178C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6CBB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73F1CF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iz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isha Fatima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06E7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9892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FFF3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F2E4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F74A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BAF4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FBA2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5BDC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DE03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094D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B191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E02B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ACFE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72F1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601C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E54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D67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77AB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C0F6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6E5F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0F38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</w:p>
        </w:tc>
      </w:tr>
      <w:tr w:rsidR="0076291B" w:rsidRPr="0076291B" w14:paraId="601B5C0F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F334B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3A4F08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Fell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ufah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Zahrani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6DE1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2FFA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7A28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4147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16B1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95E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5F07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66B1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6CF6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FAD4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6AD1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A5B2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91D9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061D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6ACA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B69C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6A8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BC3F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A92E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1B70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65F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</w:p>
        </w:tc>
      </w:tr>
      <w:tr w:rsidR="0076291B" w:rsidRPr="0076291B" w14:paraId="1B791E26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A78FB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40C793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ird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aulidi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asanah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554C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2323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DD6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9E66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7EBD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F26F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7A53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AA2C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453A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A554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691A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EC67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023A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5DEB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E134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6943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0BA6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BD2A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CB38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FDC4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20C9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</w:t>
            </w:r>
          </w:p>
        </w:tc>
      </w:tr>
      <w:tr w:rsidR="0076291B" w:rsidRPr="0076291B" w14:paraId="6ED6F86D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865AD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58BFEF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endis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nugrah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Putri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7D9A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61E2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0B93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EE33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F026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C125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792A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1F9B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5D4A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B9EB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5F94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9D8D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F753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1582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0F7A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A008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26D9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2348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7268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E7F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F1C2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</w:t>
            </w:r>
          </w:p>
        </w:tc>
      </w:tr>
      <w:tr w:rsidR="0076291B" w:rsidRPr="0076291B" w14:paraId="0D2DA740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0550A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F3F59B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itasih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uring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asil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1F4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E7D8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1CBE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92BE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6DAF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C2F7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4F4D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1C06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0447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FFAB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2757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0DE3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9918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11F6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E2B6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2D8D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6921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E72B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3967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0581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FD2F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</w:p>
        </w:tc>
      </w:tr>
      <w:tr w:rsidR="0076291B" w:rsidRPr="0076291B" w14:paraId="5743923F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76015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1E3E32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esti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zari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lsabil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4EA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6E7A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227B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B8CB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17F5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F6EB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8611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08E5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145E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3352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A5C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A893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ED5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2234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05D0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D56D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86D2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FB00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1E8D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E858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65F5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</w:p>
        </w:tc>
      </w:tr>
      <w:tr w:rsidR="0076291B" w:rsidRPr="0076291B" w14:paraId="4851D4A6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4E636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489BE6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nes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asyill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Putri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1777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19AF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334E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036D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58CA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2EB9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4EDC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2B0A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0BE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8422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EF1B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AE22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1D9C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BFC8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2EBE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1E81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1CA5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D565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5E11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8B32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EA94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</w:p>
        </w:tc>
      </w:tr>
      <w:tr w:rsidR="0076291B" w:rsidRPr="0076291B" w14:paraId="5AB0CEFF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57D0C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F222E9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Kayl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adan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227B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9DC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EA89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6F09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99A9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D623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E728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CCA5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B138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98E3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1C23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3FFC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8930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CE7D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7898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32EF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DCBC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EF8B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86E8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4258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07DA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7</w:t>
            </w:r>
          </w:p>
        </w:tc>
      </w:tr>
      <w:tr w:rsidR="0076291B" w:rsidRPr="0076291B" w14:paraId="4C77969D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02055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93F2B7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Khalind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uli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if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2FF9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51F8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72A5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F996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CE9C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207B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F7BD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F621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3DF8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42F7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CC86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12D1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CFB5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2326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4B3C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16D4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AE98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ECA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A4E4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A278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C2EA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</w:t>
            </w:r>
          </w:p>
        </w:tc>
      </w:tr>
      <w:tr w:rsidR="0076291B" w:rsidRPr="0076291B" w14:paraId="1B46ADB1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D9D0D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2E813C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iontin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Xs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Yunit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0913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F001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2119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8EAE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76F3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3452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1132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AB1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59A6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11D6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3181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12D3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0433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E68B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4445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EB43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4906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5756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58EB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FDE7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63D9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</w:p>
        </w:tc>
      </w:tr>
      <w:tr w:rsidR="0076291B" w:rsidRPr="0076291B" w14:paraId="271F3D8E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822A3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9AE57C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una Felicia Talitha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2ADE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62C7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5B2B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6FC1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2BD4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31C7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8B1E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D406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DBC8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6C84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E5D6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1294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A71B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99E9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7207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6366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0C7F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4D07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EF8E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F267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42D0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7</w:t>
            </w:r>
          </w:p>
        </w:tc>
      </w:tr>
      <w:tr w:rsidR="0076291B" w:rsidRPr="0076291B" w14:paraId="38A269FE" w14:textId="77777777" w:rsidTr="006742CF">
        <w:trPr>
          <w:trHeight w:val="73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89414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9A590C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avik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Zahr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stri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Wibowo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6FEC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99EF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549A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8055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14A0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282B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E07C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DB1A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4B19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D3BC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C1AC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C7FC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E478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A47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6B18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6206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6C3E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6214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768A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689A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B0A2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</w:p>
        </w:tc>
      </w:tr>
      <w:tr w:rsidR="0076291B" w:rsidRPr="0076291B" w14:paraId="1B45BB55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C9029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7592CE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iken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yu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irt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ahay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DBFE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7DD4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1D1C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899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4B84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E8FA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8D56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08A7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BF4B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78D9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E7D9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3FC9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F129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7FDF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7F7C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871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8FC4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2164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D019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23A3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F694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</w:p>
        </w:tc>
      </w:tr>
      <w:tr w:rsidR="0076291B" w:rsidRPr="0076291B" w14:paraId="0F0447F8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3061C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22F398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uril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dnin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lsabilah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7D6D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936D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AB0C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D6D4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54D1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AB26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B3E3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D7B5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0E85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ED6A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DBE9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4FB8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3042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2FAE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116C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312E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9F10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F843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FE52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70BC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B4F0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</w:t>
            </w:r>
          </w:p>
        </w:tc>
      </w:tr>
      <w:tr w:rsidR="0076291B" w:rsidRPr="0076291B" w14:paraId="258CE71B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49A8F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E31A10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Qezw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Qeschayl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bat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BC2F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3277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DE0C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66A9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3492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AC03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C4C9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3954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181E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169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AE38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8624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E1CC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2A48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DDB2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C5AE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8288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8CB3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8F1F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6992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DFE2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</w:p>
        </w:tc>
      </w:tr>
      <w:tr w:rsidR="0076291B" w:rsidRPr="0076291B" w14:paraId="7BD7D103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8AB9B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03A98D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ahmi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Kayl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amadhan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C5AA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F20C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A014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10D5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8993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9D28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F5EB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05C4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00D0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13A5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7B8D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A70B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2CBE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582A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26AA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2049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6B90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4610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B71E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DB0B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22C3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</w:p>
        </w:tc>
      </w:tr>
      <w:tr w:rsidR="0076291B" w:rsidRPr="0076291B" w14:paraId="55C414CE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7A4A6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6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8594C1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evin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uli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Putri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89E8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7A3E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7813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468C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47FA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2BA1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A88B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C4F9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53B2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B19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FE78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30FB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EFD9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2FAA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66AA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652E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801C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9D5B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7A4F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0846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33F6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</w:p>
        </w:tc>
      </w:tr>
      <w:tr w:rsidR="0076291B" w:rsidRPr="0076291B" w14:paraId="175D1858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5EFA2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AE8EEA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izki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itrian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D996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3AC2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0784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2743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2101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02A9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E630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9052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7168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770A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9F1C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CB50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9E30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7455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B93C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171E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C0D6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BEC4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37BC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FD53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4402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</w:p>
        </w:tc>
      </w:tr>
      <w:tr w:rsidR="0076291B" w:rsidRPr="0076291B" w14:paraId="4F3F30E4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7BA01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B96E11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lw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Khurul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in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0689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9C16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D3DA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2C9B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25FF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7FD1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43E7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CDAB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F212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8A9D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9806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0496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C1D8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49CB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D749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FC4B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A68D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5ABB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A807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F9AB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03D5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</w:tr>
      <w:tr w:rsidR="0076291B" w:rsidRPr="0076291B" w14:paraId="62CE010A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436A5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52E7A4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Tiar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nugrah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Pasha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D513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1DEF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3426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67A3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C7A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6588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FC7F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7A8D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55D4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9567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7315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C476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BCC6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D55A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C8D0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BFA9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91A0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8F1C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F908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9020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ED49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</w:t>
            </w:r>
          </w:p>
        </w:tc>
      </w:tr>
      <w:tr w:rsidR="0076291B" w:rsidRPr="0076291B" w14:paraId="7D9C7A26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0ABD3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09C5FC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Ulfiyah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lfian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D610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0864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C8D9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FAE7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6082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41EC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DAB3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EE8B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1F4F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EB12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03B6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34F4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562D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D71E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678D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5A69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5DA2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00E6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42F8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F04E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D3EB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</w:p>
        </w:tc>
      </w:tr>
      <w:tr w:rsidR="0076291B" w:rsidRPr="0076291B" w14:paraId="2D419F07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070B6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4E25BE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Yasmin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ADF7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A975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DB62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2018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1B8E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FC22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8FD2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3D17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7094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C0D9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1113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D9AB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5E38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6ABF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F776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5448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29DC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C822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9493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9936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9800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</w:t>
            </w:r>
          </w:p>
        </w:tc>
      </w:tr>
      <w:tr w:rsidR="0076291B" w:rsidRPr="0076291B" w14:paraId="0D94A87B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7EAD8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D2FF2A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Zahra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ly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lsabila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3A4C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655A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14B0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71C9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07B5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7773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559F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827D4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CA91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097C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A6EE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D58B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0C17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BB8FE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4C74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DFB4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DE91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44C2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A7FD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6FE6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A57B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76291B" w:rsidRPr="0076291B" w14:paraId="49C64F87" w14:textId="77777777" w:rsidTr="006742CF">
        <w:trPr>
          <w:trHeight w:val="35"/>
        </w:trPr>
        <w:tc>
          <w:tcPr>
            <w:tcW w:w="5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1040B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8F71A3" w14:textId="77777777" w:rsidR="001178AC" w:rsidRPr="001178AC" w:rsidRDefault="001178AC" w:rsidP="001178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ahratul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zza</w:t>
            </w:r>
            <w:proofErr w:type="spellEnd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urazzyati</w:t>
            </w:r>
            <w:proofErr w:type="spellEnd"/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76D27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3637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A735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6A3A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1CEA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0EBE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6C89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A5AB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7F79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29B0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1107C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25BC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8EA4B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10DC6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A2632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807A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A9A69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29AF1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EDF7F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10413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606F8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</w:t>
            </w:r>
          </w:p>
        </w:tc>
      </w:tr>
      <w:tr w:rsidR="001178AC" w:rsidRPr="001178AC" w14:paraId="6D588124" w14:textId="77777777" w:rsidTr="006742CF">
        <w:trPr>
          <w:trHeight w:val="34"/>
        </w:trPr>
        <w:tc>
          <w:tcPr>
            <w:tcW w:w="12595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5DC90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JUMLAH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B5715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69</w:t>
            </w:r>
          </w:p>
        </w:tc>
      </w:tr>
      <w:tr w:rsidR="001178AC" w:rsidRPr="001178AC" w14:paraId="47BC1B7C" w14:textId="77777777" w:rsidTr="006742CF">
        <w:trPr>
          <w:trHeight w:val="34"/>
        </w:trPr>
        <w:tc>
          <w:tcPr>
            <w:tcW w:w="12595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F2AFA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ATA-RAT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09E0D" w14:textId="77777777" w:rsidR="001178AC" w:rsidRPr="001178AC" w:rsidRDefault="001178AC" w:rsidP="001178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178A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.61</w:t>
            </w:r>
          </w:p>
        </w:tc>
      </w:tr>
    </w:tbl>
    <w:p w14:paraId="047878EB" w14:textId="77777777" w:rsidR="001178AC" w:rsidRPr="001178AC" w:rsidRDefault="001178AC" w:rsidP="001178AC"/>
    <w:p w14:paraId="3C598ABA" w14:textId="72464BC1" w:rsidR="000A4D33" w:rsidRDefault="000A4D33" w:rsidP="000A4D33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58" w:name="_Toc141127441"/>
      <w:bookmarkStart w:id="59" w:name="_Toc142688080"/>
      <w:bookmarkStart w:id="60" w:name="_Toc142832252"/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7</w:t>
      </w:r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Nilai </w:t>
      </w:r>
      <w:proofErr w:type="spellStart"/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Angket</w:t>
      </w:r>
      <w:proofErr w:type="spellEnd"/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0A4D33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Kontrol</w:t>
      </w:r>
      <w:bookmarkEnd w:id="58"/>
      <w:bookmarkEnd w:id="59"/>
      <w:bookmarkEnd w:id="60"/>
      <w:proofErr w:type="spellEnd"/>
    </w:p>
    <w:tbl>
      <w:tblPr>
        <w:tblW w:w="13187" w:type="dxa"/>
        <w:tblLook w:val="04A0" w:firstRow="1" w:lastRow="0" w:firstColumn="1" w:lastColumn="0" w:noHBand="0" w:noVBand="1"/>
      </w:tblPr>
      <w:tblGrid>
        <w:gridCol w:w="461"/>
        <w:gridCol w:w="2640"/>
        <w:gridCol w:w="404"/>
        <w:gridCol w:w="360"/>
        <w:gridCol w:w="360"/>
        <w:gridCol w:w="450"/>
        <w:gridCol w:w="450"/>
        <w:gridCol w:w="450"/>
        <w:gridCol w:w="450"/>
        <w:gridCol w:w="450"/>
        <w:gridCol w:w="450"/>
        <w:gridCol w:w="450"/>
        <w:gridCol w:w="466"/>
        <w:gridCol w:w="450"/>
        <w:gridCol w:w="540"/>
        <w:gridCol w:w="540"/>
        <w:gridCol w:w="540"/>
        <w:gridCol w:w="540"/>
        <w:gridCol w:w="540"/>
        <w:gridCol w:w="540"/>
        <w:gridCol w:w="540"/>
        <w:gridCol w:w="540"/>
        <w:gridCol w:w="576"/>
      </w:tblGrid>
      <w:tr w:rsidR="001810A9" w:rsidRPr="001810A9" w14:paraId="02851373" w14:textId="77777777" w:rsidTr="001810A9">
        <w:trPr>
          <w:trHeight w:val="187"/>
        </w:trPr>
        <w:tc>
          <w:tcPr>
            <w:tcW w:w="46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87AC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</w:t>
            </w:r>
          </w:p>
        </w:tc>
        <w:tc>
          <w:tcPr>
            <w:tcW w:w="26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B33C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ama</w:t>
            </w:r>
          </w:p>
        </w:tc>
        <w:tc>
          <w:tcPr>
            <w:tcW w:w="9510" w:type="dxa"/>
            <w:gridSpan w:val="2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E536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BUTIR PERNYATAAN</w:t>
            </w:r>
          </w:p>
        </w:tc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3594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∑</w:t>
            </w:r>
          </w:p>
        </w:tc>
      </w:tr>
      <w:tr w:rsidR="001810A9" w:rsidRPr="001810A9" w14:paraId="1A2749F4" w14:textId="77777777" w:rsidTr="006742CF">
        <w:trPr>
          <w:trHeight w:val="187"/>
        </w:trPr>
        <w:tc>
          <w:tcPr>
            <w:tcW w:w="46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47D2A8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26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69537F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7FB4FF2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DADA16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6916FB8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31BD8DC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FF56D5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570EFE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6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8B08BC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7EFD5E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66ED824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0AC316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0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8EFA15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C0E7D6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22ED7B4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B9E7E9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A6AA0F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47AD520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5F31E3B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17FA9EC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8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4AA1F5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1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center"/>
            <w:hideMark/>
          </w:tcPr>
          <w:p w14:paraId="0D805D4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20</w:t>
            </w:r>
          </w:p>
        </w:tc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86B054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1810A9" w:rsidRPr="001810A9" w14:paraId="6CE7386F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4CDB6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89B604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bdulloh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888E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8CA6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9AC2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E531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6B46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2E65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AC60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B1BF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D638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0B2E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BEE8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9B99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25B2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EE97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E4F9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149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70D3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2AEE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BB4B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FEB1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B277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7</w:t>
            </w:r>
          </w:p>
        </w:tc>
      </w:tr>
      <w:tr w:rsidR="001810A9" w:rsidRPr="001810A9" w14:paraId="689201DF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6CD98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317B1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chmad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ofik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Tri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idayat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0CBE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C08C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9B7A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730B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511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36C8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72F9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A793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840D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D45F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2BD6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7C3C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E49B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FA41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6C45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65FF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B9EC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8212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C804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1022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D339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</w:tr>
      <w:tr w:rsidR="001810A9" w:rsidRPr="001810A9" w14:paraId="005006CC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5EC12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583D0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ddam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Yoga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uly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fffandz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E795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1A99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4E6F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E7AE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D1D6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E929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AD3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72A0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41F6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518C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4F8F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EFD2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3C06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9F2F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A874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4AC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1225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E637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B284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5C87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7994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</w:p>
        </w:tc>
      </w:tr>
      <w:tr w:rsidR="001810A9" w:rsidRPr="001810A9" w14:paraId="381B5B21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2176F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D6D59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h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aulid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ifa'i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8B71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4F5E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96A4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E8F0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15DE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C2B6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9E90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CBC6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5A57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9E0C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2347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3E68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01B2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E25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7F90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A18B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3697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1E88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244E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A452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BF74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</w:p>
        </w:tc>
      </w:tr>
      <w:tr w:rsidR="001810A9" w:rsidRPr="001810A9" w14:paraId="2F174C83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83DB2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A482C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rsalan Faruk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arab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F88E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3628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89F4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246F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9877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DAA8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3EAE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6EB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B8F2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EA42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C4AB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BA46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ECD4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6BA3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1E4F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A62B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94DF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1980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262C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4D1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A681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</w:t>
            </w:r>
          </w:p>
        </w:tc>
      </w:tr>
      <w:tr w:rsidR="001810A9" w:rsidRPr="001810A9" w14:paraId="18903317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DF0C7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EEFB84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zmiral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urdhiy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z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3C43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AE32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8DDA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B458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61B7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76CA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0421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577F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88E0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E9FE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A361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9046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A3E7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BB98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9E09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8D0B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B3B7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444C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F614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2E83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415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</w:tr>
      <w:tr w:rsidR="001810A9" w:rsidRPr="001810A9" w14:paraId="4FA2BC81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04B76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FC86D1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intang Okta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yaban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CD3C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5103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C248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18C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CA63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096F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B800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B7CA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948D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D235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1D7B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E2F5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C34E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5DF8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D099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5037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3263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D6C4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00CB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51E1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09FE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</w:p>
        </w:tc>
      </w:tr>
      <w:tr w:rsidR="001810A9" w:rsidRPr="001810A9" w14:paraId="5D2EA8EE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26701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A5EF6E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vid Nur Salim</w:t>
            </w:r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F0BB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1C45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5714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6A0E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8ADE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3DF1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2585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3B31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91BC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C105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AB78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FE0E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2F6F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983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B262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36BD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D613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643D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6051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E502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580E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</w:t>
            </w:r>
          </w:p>
        </w:tc>
      </w:tr>
      <w:tr w:rsidR="001810A9" w:rsidRPr="001810A9" w14:paraId="5AD1C62E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13A7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022938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imas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lfarizy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40D1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699E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ADA0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B37B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4C3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1F21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23A5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52CD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5288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01A9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89C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F447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20B6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C529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98BC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5179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770D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1F38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763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54C0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1B0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</w:p>
        </w:tc>
      </w:tr>
      <w:tr w:rsidR="001810A9" w:rsidRPr="001810A9" w14:paraId="1FFC2540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ACC64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3E6289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rel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l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syami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ahmud</w:t>
            </w:r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7011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137E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A786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8E47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0E6F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A889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725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0449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428D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FFE6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05D2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2C54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66D3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9909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CE7B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14E4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5305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B7F8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8FBD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1789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BEF6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</w:t>
            </w:r>
          </w:p>
        </w:tc>
      </w:tr>
      <w:tr w:rsidR="001810A9" w:rsidRPr="001810A9" w14:paraId="48075E57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2DD22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E31993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hynar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aya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erlambang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8F13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AE2D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DF2E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B7D3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FEB9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DF1A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D29F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F40C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58CB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3B0E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5794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9CAC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5A4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99CF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842A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1784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0087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0D04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3565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3142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8F4E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</w:t>
            </w:r>
          </w:p>
        </w:tc>
      </w:tr>
      <w:tr w:rsidR="001810A9" w:rsidRPr="001810A9" w14:paraId="42B0C546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BAFA1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8E698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afizh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Naufal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obbani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355C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F414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76C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EB79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61E9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0F8B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2B7E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726C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7DA7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5D5C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75AD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47CE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8E73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9EF8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71F1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11B7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750B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1387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F932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D374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E7F2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</w:p>
        </w:tc>
      </w:tr>
      <w:tr w:rsidR="001810A9" w:rsidRPr="001810A9" w14:paraId="3156B8D3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8CDA8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A96868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hram Aa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idyadhan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72A0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557D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7BD8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DD50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16AB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7E92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7CAD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C8B5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B6E0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8534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F1A0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5DBD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0103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AD58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ED48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BAD6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9613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3C91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7053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1261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E2E6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2</w:t>
            </w:r>
          </w:p>
        </w:tc>
      </w:tr>
      <w:tr w:rsidR="001810A9" w:rsidRPr="001810A9" w14:paraId="02CE8400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FD524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AC058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mam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rman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Putra</w:t>
            </w:r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1B32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3C2E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9E86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6476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E484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6DFE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83ED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E9DB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4209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3D8F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647F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4250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D43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2BD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BF7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90BC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657C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1DF0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708A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3F66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2059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</w:p>
        </w:tc>
      </w:tr>
      <w:tr w:rsidR="001810A9" w:rsidRPr="001810A9" w14:paraId="2D542B1F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AAA26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44DC9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ykarim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kmal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man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9141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4FB7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0E6A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D01B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77EA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3B1B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50DB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C490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B3F3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492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BA6B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80A0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5B44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25D7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95F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B0C5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512F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456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D45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C706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03F9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</w:p>
        </w:tc>
      </w:tr>
      <w:tr w:rsidR="001810A9" w:rsidRPr="001810A9" w14:paraId="494503D1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06FEA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63536F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Kevin Bilal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lbasithu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4A73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F8CF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F00F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431D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8A42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D411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78EB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AB72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1479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4E97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E4B9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800F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8B29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8BFB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FE6C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4966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B369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A807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F633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E3D3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EB00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</w:p>
        </w:tc>
      </w:tr>
      <w:tr w:rsidR="001810A9" w:rsidRPr="001810A9" w14:paraId="2228587D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B056F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647F5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Khairul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afie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35B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0402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AD25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445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F771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884B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87F1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0F6B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6A46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D457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FB48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EBE3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4565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0317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5E25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8199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A798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4979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959F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E5E0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B37C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</w:p>
        </w:tc>
      </w:tr>
      <w:tr w:rsidR="001810A9" w:rsidRPr="001810A9" w14:paraId="7A4AFC33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D782E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5F3C4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.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hri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umi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lfarizi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59F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9CD5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7133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9F17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02D3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303B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2B64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6EAF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0587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EFEE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517A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8CBD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1BC9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CEED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4270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9AE0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619C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71D4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BF1C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7E09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01DF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</w:p>
        </w:tc>
      </w:tr>
      <w:tr w:rsidR="001810A9" w:rsidRPr="001810A9" w14:paraId="5CBC51C8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BA1E7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EE73C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oh.Rafi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s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9D1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D3FA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05E9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A583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6419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020D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9AFA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46CC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D5F9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9DDA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944C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082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A8E0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70ED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10A5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6D3A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3311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E533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BFA8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66BF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A11D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</w:p>
        </w:tc>
      </w:tr>
      <w:tr w:rsidR="001810A9" w:rsidRPr="001810A9" w14:paraId="7DDD9F61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9A413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C4D9D6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oham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zaaz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hiy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Ulhaq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5AE1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3E5B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197D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C046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2AF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81D0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F80B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9FC7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8599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204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9F5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B7A5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0D96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246E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6BBC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F5D9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5896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5D6D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FD17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2C60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2C1B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</w:p>
        </w:tc>
      </w:tr>
      <w:tr w:rsidR="001810A9" w:rsidRPr="001810A9" w14:paraId="31DB2584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3844A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AE6A40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izky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Sanjaya</w:t>
            </w:r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ED9D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7D69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0FFC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15EB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B823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EB1B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3EB5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7E46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2636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BC59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8695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E9BC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A10E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76D4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8CE5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1596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027F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A6E0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BAB9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3217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7A8F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</w:t>
            </w:r>
          </w:p>
        </w:tc>
      </w:tr>
      <w:tr w:rsidR="001810A9" w:rsidRPr="001810A9" w14:paraId="6D4767AB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3AFB7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ECFA3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mad </w:t>
            </w:r>
            <w:proofErr w:type="gram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n</w:t>
            </w:r>
            <w:proofErr w:type="gram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aqib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0894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EC28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8AFA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8270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E5E0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A49F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4B2F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2A1F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B903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7620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838D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8DCC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AAE3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B1BD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91F5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3301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85E6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9BDD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43AE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4249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D17D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7</w:t>
            </w:r>
          </w:p>
        </w:tc>
      </w:tr>
      <w:tr w:rsidR="001810A9" w:rsidRPr="001810A9" w14:paraId="38052C3A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60F48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926838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iz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4D92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B787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9827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FC8A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1A74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C1F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AB60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5397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AD37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037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D7C6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B1D7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63D1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2738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793A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9618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FB13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D784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BD6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6E6E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6339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6</w:t>
            </w:r>
          </w:p>
        </w:tc>
      </w:tr>
      <w:tr w:rsidR="001810A9" w:rsidRPr="001810A9" w14:paraId="03A4191F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7E6BC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F9D922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ozan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rawan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BC26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D7C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7A65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55A9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0CD1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89F6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9220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AD23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03F6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C7FA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8DB9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E029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6D5B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1AC6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03DA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A96D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8DDF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91BB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9D98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C09C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F23F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</w:p>
        </w:tc>
      </w:tr>
      <w:tr w:rsidR="001810A9" w:rsidRPr="001810A9" w14:paraId="00AF61DC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6471E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73B617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z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inudin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D692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793A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80DA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0FBB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6585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854A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564E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D266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C6A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D41E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5DBB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BAA9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B4C6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EC91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5174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AC0C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379B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194B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2D02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921D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361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7</w:t>
            </w:r>
          </w:p>
        </w:tc>
      </w:tr>
      <w:tr w:rsidR="001810A9" w:rsidRPr="001810A9" w14:paraId="3E0BD6A2" w14:textId="77777777" w:rsidTr="006742CF">
        <w:trPr>
          <w:trHeight w:val="300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49E34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6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1EB86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mad Hafiz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rsy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ahendr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53DD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2F40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8283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C0CC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290E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E7FC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8F18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681A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9246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5BB5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0B61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7A20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077A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B44F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0B46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4DD8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4752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EB6C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6C74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810E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EA3B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1</w:t>
            </w:r>
          </w:p>
        </w:tc>
      </w:tr>
      <w:tr w:rsidR="001810A9" w:rsidRPr="001810A9" w14:paraId="7586F338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35EA4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A89EE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afizh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l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hoits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A2F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C6C7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ABA6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D9D5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AEF7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1C40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94C6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4F6C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C886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9121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8955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5E3E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5D3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4AFD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A69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D8F7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6C70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EA4A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E475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4D8A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89A5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</w:tr>
      <w:tr w:rsidR="001810A9" w:rsidRPr="001810A9" w14:paraId="642678DF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2D9AE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CC851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Nabil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akha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Kusuma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ardhan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DA5F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3D2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43C4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967C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E298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C3F1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E2D4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BCC4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9285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E972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9C0C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59E0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C8FE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908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18F4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390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0182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C1E7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868F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04B2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045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</w:p>
        </w:tc>
      </w:tr>
      <w:tr w:rsidR="001810A9" w:rsidRPr="001810A9" w14:paraId="432220E8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F7E79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B765F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Rafi Adhi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erman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90C6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DA8D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3A08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1C25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798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A799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6ADD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87F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F968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FDD6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D1F5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7460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6986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20FE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99C6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2538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AD40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5120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11ED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9BDF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A1AC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</w:p>
        </w:tc>
      </w:tr>
      <w:tr w:rsidR="001810A9" w:rsidRPr="001810A9" w14:paraId="4FCAE4C3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552B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89D86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endi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Prakarsa</w:t>
            </w:r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FF9C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DB71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67E0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D5F4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D225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B9E6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8A8B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E33E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9E53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AF63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5C07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5F0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E785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B077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9DE4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154A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8D1F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B1DD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55EF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8B54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EF0D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</w:p>
        </w:tc>
      </w:tr>
      <w:tr w:rsidR="001810A9" w:rsidRPr="001810A9" w14:paraId="3778FEDA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B6F99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0D24B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edi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etyawan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05DF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0A01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AA5B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5288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0162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F044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4DCE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B8F7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AAF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5408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9448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78FF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AE02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627C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222C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C88A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250A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CA0B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E26A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CD763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FD63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</w:t>
            </w:r>
          </w:p>
        </w:tc>
      </w:tr>
      <w:tr w:rsidR="001810A9" w:rsidRPr="001810A9" w14:paraId="47414D38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D5BDF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E6C072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isnu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Sanjaya</w:t>
            </w:r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1A2F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5B77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D4DD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00EB1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0713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35D4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E965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AFCED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5B7E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C443F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31B5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D05E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8C11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47C7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7339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3740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6F9F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09F9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777C4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A631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8F8E5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</w:p>
        </w:tc>
      </w:tr>
      <w:tr w:rsidR="001810A9" w:rsidRPr="001810A9" w14:paraId="6ECD5971" w14:textId="77777777" w:rsidTr="006742CF">
        <w:trPr>
          <w:trHeight w:val="187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3C49F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</w:p>
        </w:tc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F5749" w14:textId="77777777" w:rsidR="001810A9" w:rsidRPr="001810A9" w:rsidRDefault="001810A9" w:rsidP="001810A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Muhammad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afly</w:t>
            </w:r>
            <w:proofErr w:type="spellEnd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byynanda</w:t>
            </w:r>
            <w:proofErr w:type="spellEnd"/>
          </w:p>
        </w:tc>
        <w:tc>
          <w:tcPr>
            <w:tcW w:w="4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4665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6AA6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46EB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7290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E029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6C0F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570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FC0F2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9EAF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85FE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4B82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A6F37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954CB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6B1F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6D9E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24616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7ABA9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13AEC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E6958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C273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A39EE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</w:tr>
      <w:tr w:rsidR="001810A9" w:rsidRPr="001810A9" w14:paraId="324FC8F6" w14:textId="77777777" w:rsidTr="001810A9">
        <w:trPr>
          <w:trHeight w:val="187"/>
        </w:trPr>
        <w:tc>
          <w:tcPr>
            <w:tcW w:w="12611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D392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1810A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JUMLAH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6D68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71</w:t>
            </w:r>
          </w:p>
        </w:tc>
      </w:tr>
      <w:tr w:rsidR="001810A9" w:rsidRPr="001810A9" w14:paraId="25D40A66" w14:textId="77777777" w:rsidTr="001810A9">
        <w:trPr>
          <w:trHeight w:val="187"/>
        </w:trPr>
        <w:tc>
          <w:tcPr>
            <w:tcW w:w="12611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D64C0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1810A9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RATA-RAT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EFC5A" w14:textId="77777777" w:rsidR="001810A9" w:rsidRPr="001810A9" w:rsidRDefault="001810A9" w:rsidP="001810A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810A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.67</w:t>
            </w:r>
          </w:p>
        </w:tc>
      </w:tr>
    </w:tbl>
    <w:p w14:paraId="541756C5" w14:textId="77777777" w:rsidR="006742CF" w:rsidRDefault="006742CF" w:rsidP="009747D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  <w:sectPr w:rsidR="006742CF" w:rsidSect="001178AC">
          <w:pgSz w:w="16838" w:h="11906" w:orient="landscape" w:code="9"/>
          <w:pgMar w:top="1699" w:right="1699" w:bottom="2275" w:left="2275" w:header="720" w:footer="720" w:gutter="0"/>
          <w:cols w:space="720"/>
          <w:docGrid w:linePitch="360"/>
        </w:sectPr>
      </w:pPr>
    </w:p>
    <w:p w14:paraId="5A0282F3" w14:textId="4E059506" w:rsidR="009747DF" w:rsidRPr="00D06A41" w:rsidRDefault="009747DF" w:rsidP="00D06A41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61" w:name="_Toc141127442"/>
      <w:bookmarkStart w:id="62" w:name="_Toc142688081"/>
      <w:bookmarkStart w:id="63" w:name="_Toc142832253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8</w: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Dokumentasi</w:t>
      </w:r>
      <w:proofErr w:type="spellEnd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Ujicoba</w:t>
      </w:r>
      <w:bookmarkEnd w:id="61"/>
      <w:bookmarkEnd w:id="62"/>
      <w:bookmarkEnd w:id="63"/>
      <w:proofErr w:type="spellEnd"/>
    </w:p>
    <w:p w14:paraId="27665422" w14:textId="77777777" w:rsidR="00E571B4" w:rsidRDefault="00E571B4" w:rsidP="00E571B4">
      <w:pPr>
        <w:jc w:val="center"/>
      </w:pPr>
      <w:r>
        <w:rPr>
          <w:noProof/>
        </w:rPr>
        <w:drawing>
          <wp:inline distT="0" distB="0" distL="0" distR="0" wp14:anchorId="6859FFAB" wp14:editId="0ECBF1AB">
            <wp:extent cx="2104782" cy="28765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5934" cy="28917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711807" w14:textId="77777777" w:rsidR="00E571B4" w:rsidRDefault="00E571B4" w:rsidP="00E571B4">
      <w:pPr>
        <w:jc w:val="center"/>
      </w:pPr>
    </w:p>
    <w:p w14:paraId="5D89CC66" w14:textId="7DD2B2CC" w:rsidR="009747DF" w:rsidRDefault="00E571B4" w:rsidP="00E571B4">
      <w:pPr>
        <w:jc w:val="center"/>
      </w:pPr>
      <w:r>
        <w:rPr>
          <w:noProof/>
        </w:rPr>
        <w:drawing>
          <wp:inline distT="0" distB="0" distL="0" distR="0" wp14:anchorId="173FE86C" wp14:editId="19FF7253">
            <wp:extent cx="3619500" cy="2714625"/>
            <wp:effectExtent l="0" t="0" r="0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4396" cy="2718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747DF">
        <w:br w:type="page"/>
      </w:r>
    </w:p>
    <w:p w14:paraId="0F026AB3" w14:textId="54426F76" w:rsidR="00C63F6A" w:rsidRPr="0008685F" w:rsidRDefault="009747DF" w:rsidP="0008685F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64" w:name="_Toc141127443"/>
      <w:bookmarkStart w:id="65" w:name="_Toc142688082"/>
      <w:bookmarkStart w:id="66" w:name="_Toc142832254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9</w: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Dokumentasi</w:t>
      </w:r>
      <w:proofErr w:type="spellEnd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Eksperimen</w:t>
      </w:r>
      <w:bookmarkEnd w:id="64"/>
      <w:bookmarkEnd w:id="65"/>
      <w:bookmarkEnd w:id="66"/>
      <w:proofErr w:type="spellEnd"/>
    </w:p>
    <w:p w14:paraId="046B95B2" w14:textId="142B4D64" w:rsidR="00163679" w:rsidRDefault="001D4BF0" w:rsidP="00E571B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509906DD" wp14:editId="395F32C4">
            <wp:extent cx="2733675" cy="2049912"/>
            <wp:effectExtent l="0" t="0" r="0" b="762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925" cy="20575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44B40B" w14:textId="15B552FA" w:rsidR="00E571B4" w:rsidRDefault="00E571B4" w:rsidP="00E571B4">
      <w:pPr>
        <w:jc w:val="center"/>
      </w:pPr>
      <w:r>
        <w:t>(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E571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E571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mendengarkan</w:t>
      </w:r>
      <w:proofErr w:type="spellEnd"/>
      <w:r>
        <w:t xml:space="preserve"> 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E571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71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diajarkan</w:t>
      </w:r>
      <w:proofErr w:type="spellEnd"/>
      <w:r w:rsidRPr="00E571B4">
        <w:rPr>
          <w:rFonts w:ascii="Times New Roman" w:hAnsi="Times New Roman" w:cs="Times New Roman"/>
          <w:sz w:val="24"/>
          <w:szCs w:val="24"/>
        </w:rPr>
        <w:t xml:space="preserve"> da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E571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E571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71B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E571B4">
        <w:rPr>
          <w:rFonts w:ascii="Times New Roman" w:hAnsi="Times New Roman" w:cs="Times New Roman"/>
          <w:sz w:val="24"/>
          <w:szCs w:val="24"/>
        </w:rPr>
        <w:t xml:space="preserve"> model </w:t>
      </w:r>
      <w:r w:rsidRPr="00E571B4">
        <w:rPr>
          <w:rFonts w:ascii="Times New Roman" w:hAnsi="Times New Roman" w:cs="Times New Roman"/>
          <w:i/>
          <w:iCs/>
          <w:sz w:val="24"/>
          <w:szCs w:val="24"/>
        </w:rPr>
        <w:t>Numbered Head Together</w:t>
      </w:r>
      <w:r>
        <w:t>)</w:t>
      </w:r>
    </w:p>
    <w:p w14:paraId="17C81315" w14:textId="77777777" w:rsidR="00E571B4" w:rsidRPr="00E571B4" w:rsidRDefault="00E571B4" w:rsidP="00E571B4">
      <w:pPr>
        <w:jc w:val="center"/>
      </w:pPr>
    </w:p>
    <w:p w14:paraId="30AB8825" w14:textId="7D7076C8" w:rsidR="005176B3" w:rsidRDefault="00C44A61" w:rsidP="000B3162">
      <w:pPr>
        <w:spacing w:line="480" w:lineRule="auto"/>
        <w:rPr>
          <w:noProof/>
        </w:rPr>
      </w:pPr>
      <w:r>
        <w:rPr>
          <w:noProof/>
        </w:rPr>
        <w:t xml:space="preserve">    </w:t>
      </w:r>
      <w:r w:rsidR="000B3162">
        <w:rPr>
          <w:noProof/>
        </w:rPr>
        <w:drawing>
          <wp:inline distT="0" distB="0" distL="0" distR="0" wp14:anchorId="2999F093" wp14:editId="0C2F62CE">
            <wp:extent cx="2228850" cy="1671356"/>
            <wp:effectExtent l="0" t="0" r="0" b="508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9978" cy="1687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176B3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 w:rsidR="005176B3">
        <w:rPr>
          <w:noProof/>
        </w:rPr>
        <w:t xml:space="preserve">           </w:t>
      </w:r>
      <w:r w:rsidR="005176B3">
        <w:rPr>
          <w:noProof/>
        </w:rPr>
        <w:drawing>
          <wp:inline distT="0" distB="0" distL="0" distR="0" wp14:anchorId="77E890BE" wp14:editId="26BBA891">
            <wp:extent cx="2225068" cy="1668522"/>
            <wp:effectExtent l="0" t="0" r="3810" b="8255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2698" cy="1674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DB34F6" w14:textId="20A3F6C1" w:rsidR="00E571B4" w:rsidRPr="00E571B4" w:rsidRDefault="00E571B4" w:rsidP="007839FA">
      <w:pPr>
        <w:spacing w:line="480" w:lineRule="auto"/>
        <w:ind w:left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571B4">
        <w:rPr>
          <w:rFonts w:ascii="Times New Roman" w:hAnsi="Times New Roman" w:cs="Times New Roman"/>
          <w:noProof/>
          <w:sz w:val="24"/>
          <w:szCs w:val="24"/>
        </w:rPr>
        <w:t>(Siswa berkelompok)</w:t>
      </w:r>
    </w:p>
    <w:p w14:paraId="3ABED513" w14:textId="32E01E1D" w:rsidR="005176B3" w:rsidRDefault="005176B3" w:rsidP="000B3162">
      <w:pPr>
        <w:spacing w:line="480" w:lineRule="auto"/>
        <w:rPr>
          <w:noProof/>
        </w:rPr>
      </w:pPr>
      <w:r>
        <w:rPr>
          <w:noProof/>
        </w:rPr>
        <w:drawing>
          <wp:inline distT="0" distB="0" distL="0" distR="0" wp14:anchorId="12AF1F96" wp14:editId="58E8B58A">
            <wp:extent cx="2228850" cy="1671356"/>
            <wp:effectExtent l="0" t="0" r="635" b="508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8850" cy="16713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</w:t>
      </w:r>
      <w:r>
        <w:rPr>
          <w:noProof/>
        </w:rPr>
        <w:t xml:space="preserve">       </w:t>
      </w:r>
      <w:r>
        <w:rPr>
          <w:noProof/>
        </w:rPr>
        <w:drawing>
          <wp:inline distT="0" distB="0" distL="0" distR="0" wp14:anchorId="272FA09E" wp14:editId="1044182C">
            <wp:extent cx="2324100" cy="1742783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29425" cy="1746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07DA4B" w14:textId="209B6C99" w:rsidR="00E571B4" w:rsidRDefault="00E571B4" w:rsidP="00C44A61">
      <w:pPr>
        <w:spacing w:line="480" w:lineRule="auto"/>
        <w:ind w:left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571B4">
        <w:rPr>
          <w:rFonts w:ascii="Times New Roman" w:hAnsi="Times New Roman" w:cs="Times New Roman"/>
          <w:noProof/>
          <w:sz w:val="24"/>
          <w:szCs w:val="24"/>
        </w:rPr>
        <w:t>(Siswa berkelompok)</w:t>
      </w:r>
    </w:p>
    <w:p w14:paraId="14784290" w14:textId="77777777" w:rsidR="000A7ECD" w:rsidRPr="000A7ECD" w:rsidRDefault="000A7ECD" w:rsidP="000A7ECD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1EC5C058" w14:textId="6C866A70" w:rsidR="005176B3" w:rsidRDefault="005176B3" w:rsidP="000B3162">
      <w:pPr>
        <w:spacing w:line="480" w:lineRule="auto"/>
        <w:rPr>
          <w:noProof/>
        </w:rPr>
      </w:pPr>
      <w:r>
        <w:rPr>
          <w:noProof/>
        </w:rPr>
        <w:drawing>
          <wp:inline distT="0" distB="0" distL="0" distR="0" wp14:anchorId="5078672F" wp14:editId="49EA9D24">
            <wp:extent cx="1510706" cy="1199515"/>
            <wp:effectExtent l="0" t="0" r="0" b="63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5153" cy="12109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63679">
        <w:rPr>
          <w:noProof/>
        </w:rPr>
        <w:t xml:space="preserve">   </w:t>
      </w:r>
      <w:r>
        <w:rPr>
          <w:noProof/>
        </w:rPr>
        <w:drawing>
          <wp:inline distT="0" distB="0" distL="0" distR="0" wp14:anchorId="7C738718" wp14:editId="263EF217">
            <wp:extent cx="1609725" cy="1207092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0403" cy="12225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44A61">
        <w:rPr>
          <w:noProof/>
        </w:rPr>
        <w:t xml:space="preserve">    </w:t>
      </w:r>
      <w:r w:rsidR="00C44A61">
        <w:rPr>
          <w:noProof/>
        </w:rPr>
        <w:drawing>
          <wp:inline distT="0" distB="0" distL="0" distR="0" wp14:anchorId="4EDE2AB2" wp14:editId="41623B6B">
            <wp:extent cx="1609725" cy="1207091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3799" cy="1240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8809E6" w14:textId="05D854A1" w:rsidR="00C63F6A" w:rsidRDefault="00C63F6A" w:rsidP="00C44A61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571B4">
        <w:rPr>
          <w:rFonts w:ascii="Times New Roman" w:hAnsi="Times New Roman" w:cs="Times New Roman"/>
          <w:noProof/>
          <w:sz w:val="24"/>
          <w:szCs w:val="24"/>
        </w:rPr>
        <w:t xml:space="preserve">(Siswa </w:t>
      </w:r>
      <w:r>
        <w:rPr>
          <w:rFonts w:ascii="Times New Roman" w:hAnsi="Times New Roman" w:cs="Times New Roman"/>
          <w:noProof/>
          <w:sz w:val="24"/>
          <w:szCs w:val="24"/>
        </w:rPr>
        <w:t>menjelaskan hasil pemikirannya</w:t>
      </w:r>
      <w:r w:rsidRPr="00E571B4">
        <w:rPr>
          <w:rFonts w:ascii="Times New Roman" w:hAnsi="Times New Roman" w:cs="Times New Roman"/>
          <w:noProof/>
          <w:sz w:val="24"/>
          <w:szCs w:val="24"/>
        </w:rPr>
        <w:t>)</w:t>
      </w:r>
    </w:p>
    <w:p w14:paraId="4505184A" w14:textId="58CF23AD" w:rsidR="00E539E3" w:rsidRDefault="00E539E3" w:rsidP="000B3162">
      <w:pPr>
        <w:spacing w:line="480" w:lineRule="auto"/>
        <w:rPr>
          <w:noProof/>
        </w:rPr>
      </w:pPr>
      <w:r>
        <w:rPr>
          <w:noProof/>
        </w:rPr>
        <w:t xml:space="preserve"> </w:t>
      </w:r>
      <w:r w:rsidR="005176B3">
        <w:rPr>
          <w:noProof/>
        </w:rPr>
        <w:drawing>
          <wp:inline distT="0" distB="0" distL="0" distR="0" wp14:anchorId="2942DE7F" wp14:editId="1693A080">
            <wp:extent cx="1552575" cy="1164235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72798" cy="117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44A61">
        <w:rPr>
          <w:noProof/>
        </w:rPr>
        <w:t xml:space="preserve">    </w:t>
      </w:r>
      <w:r w:rsidR="00C44A61">
        <w:rPr>
          <w:noProof/>
        </w:rPr>
        <w:drawing>
          <wp:inline distT="0" distB="0" distL="0" distR="0" wp14:anchorId="5DF9B3A6" wp14:editId="42B2C645">
            <wp:extent cx="1543050" cy="1156970"/>
            <wp:effectExtent l="0" t="0" r="0" b="508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6187" cy="1204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44A61">
        <w:rPr>
          <w:noProof/>
        </w:rPr>
        <w:t xml:space="preserve">    </w:t>
      </w:r>
      <w:r w:rsidR="00C44A61">
        <w:rPr>
          <w:noProof/>
        </w:rPr>
        <w:drawing>
          <wp:inline distT="0" distB="0" distL="0" distR="0" wp14:anchorId="05EAA6A3" wp14:editId="78EF4529">
            <wp:extent cx="1600200" cy="1170904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9652" cy="12144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0707E2" w14:textId="00F22AF6" w:rsidR="00C63F6A" w:rsidRPr="00B63457" w:rsidRDefault="00C63F6A" w:rsidP="00C44A61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571B4">
        <w:rPr>
          <w:rFonts w:ascii="Times New Roman" w:hAnsi="Times New Roman" w:cs="Times New Roman"/>
          <w:noProof/>
          <w:sz w:val="24"/>
          <w:szCs w:val="24"/>
        </w:rPr>
        <w:t xml:space="preserve">(Siswa </w:t>
      </w:r>
      <w:r>
        <w:rPr>
          <w:rFonts w:ascii="Times New Roman" w:hAnsi="Times New Roman" w:cs="Times New Roman"/>
          <w:noProof/>
          <w:sz w:val="24"/>
          <w:szCs w:val="24"/>
        </w:rPr>
        <w:t>menjelaskan hasil pemikirannya</w:t>
      </w:r>
      <w:r w:rsidRPr="00E571B4">
        <w:rPr>
          <w:rFonts w:ascii="Times New Roman" w:hAnsi="Times New Roman" w:cs="Times New Roman"/>
          <w:noProof/>
          <w:sz w:val="24"/>
          <w:szCs w:val="24"/>
        </w:rPr>
        <w:t>)</w:t>
      </w:r>
    </w:p>
    <w:p w14:paraId="0B5AD33E" w14:textId="4C6A2378" w:rsidR="001D4BF0" w:rsidRDefault="001D4BF0" w:rsidP="001D4BF0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w:drawing>
          <wp:inline distT="0" distB="0" distL="0" distR="0" wp14:anchorId="1A75F499" wp14:editId="27FEFBEC">
            <wp:extent cx="3759827" cy="281940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0991" cy="28427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F9281" w14:textId="58A598D8" w:rsidR="00C63F6A" w:rsidRDefault="00C63F6A" w:rsidP="001D4BF0">
      <w:pPr>
        <w:spacing w:line="24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(Siswa diberikan soal </w:t>
      </w:r>
      <w:r w:rsidRPr="00C63F6A">
        <w:rPr>
          <w:rFonts w:ascii="Times New Roman" w:hAnsi="Times New Roman" w:cs="Times New Roman"/>
          <w:i/>
          <w:iCs/>
          <w:noProof/>
          <w:sz w:val="24"/>
          <w:szCs w:val="24"/>
        </w:rPr>
        <w:t>posttes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 angket)</w:t>
      </w:r>
    </w:p>
    <w:p w14:paraId="78062AD8" w14:textId="77777777" w:rsidR="00C63F6A" w:rsidRDefault="00C63F6A" w:rsidP="009747D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67" w:name="_Toc141127444"/>
    </w:p>
    <w:p w14:paraId="64196130" w14:textId="7539EDB5" w:rsidR="00C63F6A" w:rsidRDefault="00C63F6A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</w:rPr>
        <w:br w:type="page"/>
      </w:r>
    </w:p>
    <w:p w14:paraId="597A73BA" w14:textId="354E6123" w:rsidR="009747DF" w:rsidRPr="0008685F" w:rsidRDefault="009747DF" w:rsidP="0008685F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68" w:name="_Toc142688083"/>
      <w:bookmarkStart w:id="69" w:name="_Toc142832255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0</w:t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Dokumentasi</w:t>
      </w:r>
      <w:proofErr w:type="spellEnd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elas </w:t>
      </w:r>
      <w:proofErr w:type="spellStart"/>
      <w:r w:rsidRPr="009747D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Kontrol</w:t>
      </w:r>
      <w:bookmarkEnd w:id="67"/>
      <w:bookmarkEnd w:id="68"/>
      <w:bookmarkEnd w:id="69"/>
      <w:proofErr w:type="spellEnd"/>
    </w:p>
    <w:p w14:paraId="5229EADE" w14:textId="6DE41F83" w:rsidR="00F22373" w:rsidRDefault="00F22373" w:rsidP="00F22373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2883814A" wp14:editId="4AE7BC51">
            <wp:extent cx="3162300" cy="2371725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2300" cy="237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5B5474" w14:textId="69B36A58" w:rsidR="00F22373" w:rsidRDefault="00F22373" w:rsidP="00F22373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62DAEF0F" wp14:editId="45585B4D">
            <wp:extent cx="3267075" cy="2450306"/>
            <wp:effectExtent l="0" t="0" r="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2107" cy="2454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0395DA" w14:textId="5C3EEF1A" w:rsidR="00F22373" w:rsidRPr="00B63457" w:rsidRDefault="00F22373" w:rsidP="00F22373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185A73FA" wp14:editId="0DF4981C">
            <wp:extent cx="3143250" cy="215265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545" cy="21528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E89E00" w14:textId="5F6D18C2" w:rsidR="004E5CC3" w:rsidRDefault="004E5CC3" w:rsidP="006B3601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2EC79A8" w14:textId="77777777" w:rsidR="00C44A61" w:rsidRDefault="00C44A61" w:rsidP="006B3601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</w:p>
    <w:p w14:paraId="4A9B6271" w14:textId="7E739427" w:rsidR="0008685F" w:rsidRPr="0008685F" w:rsidRDefault="0008685F" w:rsidP="0008685F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</w:pPr>
      <w:bookmarkStart w:id="70" w:name="_Toc142832256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1</w:t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Surat </w:t>
      </w:r>
      <w:proofErr w:type="spellStart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Izin</w:t>
      </w:r>
      <w:proofErr w:type="spellEnd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Studi</w:t>
      </w:r>
      <w:proofErr w:type="spellEnd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Lapangan</w:t>
      </w:r>
      <w:proofErr w:type="spellEnd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(</w:t>
      </w:r>
      <w:proofErr w:type="spellStart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Penelitian</w:t>
      </w:r>
      <w:proofErr w:type="spellEnd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)</w:t>
      </w:r>
      <w:bookmarkEnd w:id="70"/>
    </w:p>
    <w:p w14:paraId="775BC68E" w14:textId="5CDDF8B7" w:rsidR="00C44A61" w:rsidRDefault="00C44A61" w:rsidP="0008685F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3E3A6594" wp14:editId="5AE6DD09">
            <wp:extent cx="3982483" cy="5943600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2483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D1398B" w14:textId="428D78F6" w:rsidR="00C44A61" w:rsidRDefault="00C44A61" w:rsidP="006B3601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866587F" w14:textId="195DE5E4" w:rsidR="00C44A61" w:rsidRDefault="00C44A61" w:rsidP="006B3601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24928EE" w14:textId="0BB408C8" w:rsidR="00C44A61" w:rsidRDefault="00C44A61" w:rsidP="006B3601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EC1E793" w14:textId="46561732" w:rsidR="00C44A61" w:rsidRDefault="00C44A61" w:rsidP="006B3601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FC4BE04" w14:textId="77777777" w:rsidR="0008685F" w:rsidRDefault="0008685F" w:rsidP="006B3601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AC1781B" w14:textId="2BCB18BD" w:rsidR="00C44A61" w:rsidRPr="0008685F" w:rsidRDefault="0008685F" w:rsidP="0008685F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71" w:name="_Toc142832257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7F34DB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2</w:t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Surat </w:t>
      </w:r>
      <w:proofErr w:type="spellStart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Keterangan</w:t>
      </w:r>
      <w:proofErr w:type="spellEnd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Selesai</w:t>
      </w:r>
      <w:proofErr w:type="spellEnd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08685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Penelitian</w:t>
      </w:r>
      <w:bookmarkEnd w:id="71"/>
      <w:proofErr w:type="spellEnd"/>
    </w:p>
    <w:p w14:paraId="13203357" w14:textId="02737D02" w:rsidR="00246842" w:rsidRDefault="00C44A61" w:rsidP="0008685F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1D0A83EE" wp14:editId="22A2DDEB">
            <wp:extent cx="4220644" cy="5753100"/>
            <wp:effectExtent l="0" t="0" r="889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44">
                              <a14:imgEffect>
                                <a14:brightnessContrast bright="40000" contras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3149" cy="5756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8F77AA" w14:textId="77777777" w:rsidR="00246842" w:rsidRDefault="00246842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92F5C79" w14:textId="3B31B9B3" w:rsidR="00E939E8" w:rsidRDefault="00E939E8" w:rsidP="000E354B">
      <w:pPr>
        <w:rPr>
          <w:rFonts w:ascii="Times New Roman" w:hAnsi="Times New Roman" w:cs="Times New Roman"/>
          <w:b/>
          <w:bCs/>
          <w:sz w:val="24"/>
          <w:szCs w:val="24"/>
        </w:rPr>
        <w:sectPr w:rsidR="00E939E8" w:rsidSect="006742CF">
          <w:pgSz w:w="11906" w:h="16838" w:code="9"/>
          <w:pgMar w:top="2275" w:right="1699" w:bottom="1699" w:left="2275" w:header="720" w:footer="720" w:gutter="0"/>
          <w:cols w:space="720"/>
          <w:docGrid w:linePitch="360"/>
        </w:sectPr>
      </w:pPr>
      <w:bookmarkStart w:id="72" w:name="_Toc142819401"/>
    </w:p>
    <w:p w14:paraId="59AD3B92" w14:textId="46EACFB6" w:rsidR="000D3EEA" w:rsidRPr="00A85E42" w:rsidRDefault="000D3EEA" w:rsidP="00A85E42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A85E42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BIODATA PENULIS</w:t>
      </w:r>
      <w:bookmarkEnd w:id="72"/>
    </w:p>
    <w:p w14:paraId="3E9E0E9A" w14:textId="2954BFCF" w:rsidR="009E4958" w:rsidRDefault="00302306" w:rsidP="00196EA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34016" behindDoc="0" locked="0" layoutInCell="1" allowOverlap="1" wp14:anchorId="6D86874B" wp14:editId="232D07FF">
            <wp:simplePos x="1447800" y="1895475"/>
            <wp:positionH relativeFrom="column">
              <wp:align>left</wp:align>
            </wp:positionH>
            <wp:positionV relativeFrom="paragraph">
              <wp:align>top</wp:align>
            </wp:positionV>
            <wp:extent cx="920808" cy="1333500"/>
            <wp:effectExtent l="0" t="0" r="0" b="0"/>
            <wp:wrapSquare wrapText="bothSides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0808" cy="1333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5426FB">
        <w:rPr>
          <w:rFonts w:ascii="Times New Roman" w:hAnsi="Times New Roman" w:cs="Times New Roman"/>
          <w:sz w:val="24"/>
          <w:szCs w:val="24"/>
        </w:rPr>
        <w:t xml:space="preserve">Salm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Aulia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Rahma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erempu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dilahirk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, 09 September 2001. Anak </w:t>
      </w:r>
      <w:proofErr w:type="spellStart"/>
      <w:r w:rsidR="00BD1A45">
        <w:rPr>
          <w:rFonts w:ascii="Times New Roman" w:hAnsi="Times New Roman" w:cs="Times New Roman"/>
          <w:sz w:val="24"/>
          <w:szCs w:val="24"/>
        </w:rPr>
        <w:t>tungga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asang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Bapak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Saefuddi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dan Ibu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Nursari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Beralamat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uri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Mejasti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Jl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Gili Satu Blok B4 RT 05 RW 04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Mejasem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Timur,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Kramat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di TK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Aisyiyah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Bustanu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Athfa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V Kot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2007. Pad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melanjutk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Pendidikan di SD Muhammadiyah 1 Kot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2016,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Pendidikan di SMP Negeri 10 Kot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K</w:t>
      </w:r>
      <w:r w:rsidR="005426FB">
        <w:rPr>
          <w:rFonts w:ascii="Times New Roman" w:hAnsi="Times New Roman" w:cs="Times New Roman"/>
          <w:sz w:val="24"/>
          <w:szCs w:val="24"/>
        </w:rPr>
        <w:t>emudi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melanjutk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di SMK Negeri 2 Kot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dan lulus pada </w:t>
      </w:r>
      <w:proofErr w:type="spellStart"/>
      <w:r w:rsidR="005426F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5426FB">
        <w:rPr>
          <w:rFonts w:ascii="Times New Roman" w:hAnsi="Times New Roman" w:cs="Times New Roman"/>
          <w:sz w:val="24"/>
          <w:szCs w:val="24"/>
        </w:rPr>
        <w:t xml:space="preserve"> 2019.</w:t>
      </w:r>
      <w:r w:rsidR="00196EA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2019,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melanjutk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swast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Keguru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Pendidikan pada program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kepengurus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HMPS Pendidikan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lalu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kemau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kegigih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, dan rasa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iringan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do’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6EA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196EA9">
        <w:rPr>
          <w:rFonts w:ascii="Times New Roman" w:hAnsi="Times New Roman" w:cs="Times New Roman"/>
          <w:sz w:val="24"/>
          <w:szCs w:val="24"/>
        </w:rPr>
        <w:t xml:space="preserve"> Allah SWT.</w:t>
      </w:r>
    </w:p>
    <w:p w14:paraId="334F26D7" w14:textId="7B599C56" w:rsidR="000E354B" w:rsidRDefault="000E354B" w:rsidP="00196EA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CF9BA9" w14:textId="77777777" w:rsidR="000E354B" w:rsidRDefault="000E354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6EA26A" w14:textId="4CE2EFD4" w:rsidR="000E354B" w:rsidRDefault="000E354B" w:rsidP="00196EA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9C10A52" wp14:editId="1C6AEBC0">
            <wp:extent cx="5858947" cy="8621486"/>
            <wp:effectExtent l="0" t="0" r="8890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6826" cy="8647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77201" w14:textId="5A37F043" w:rsidR="000E354B" w:rsidRDefault="000E354B" w:rsidP="000E354B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B9E734A" wp14:editId="5DB3EA7F">
            <wp:extent cx="5899150" cy="8676927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8650" cy="869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092A49" w14:textId="4C9462D9" w:rsidR="000E354B" w:rsidRPr="000D3EEA" w:rsidRDefault="000E354B" w:rsidP="000E354B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88C0596" wp14:editId="294BA633">
            <wp:extent cx="5803033" cy="8714792"/>
            <wp:effectExtent l="0" t="0" r="762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1931" cy="87281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0E354B" w:rsidRPr="000D3EEA" w:rsidSect="00246842">
      <w:headerReference w:type="default" r:id="rId49"/>
      <w:footerReference w:type="default" r:id="rId50"/>
      <w:pgSz w:w="11906" w:h="16838" w:code="9"/>
      <w:pgMar w:top="2275" w:right="1699" w:bottom="1699" w:left="2275" w:header="720" w:footer="720" w:gutter="0"/>
      <w:pgNumType w:start="13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5DF89A" w14:textId="77777777" w:rsidR="0019571E" w:rsidRDefault="0019571E" w:rsidP="009E18D1">
      <w:pPr>
        <w:spacing w:after="0" w:line="240" w:lineRule="auto"/>
      </w:pPr>
      <w:r>
        <w:separator/>
      </w:r>
    </w:p>
  </w:endnote>
  <w:endnote w:type="continuationSeparator" w:id="0">
    <w:p w14:paraId="4A95E720" w14:textId="77777777" w:rsidR="0019571E" w:rsidRDefault="0019571E" w:rsidP="009E18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crosoft Himalaya">
    <w:panose1 w:val="01010100010101010101"/>
    <w:charset w:val="00"/>
    <w:family w:val="auto"/>
    <w:pitch w:val="variable"/>
    <w:sig w:usb0="80000003" w:usb1="00010000" w:usb2="0000004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59FE2C7" w14:textId="03C2FE7A" w:rsidR="00885472" w:rsidRDefault="00885472">
    <w:pPr>
      <w:pStyle w:val="Footer"/>
      <w:jc w:val="center"/>
    </w:pPr>
    <w:r>
      <w:t>71</w:t>
    </w:r>
  </w:p>
  <w:p w14:paraId="11CBDE30" w14:textId="77777777" w:rsidR="00885472" w:rsidRDefault="00885472" w:rsidP="00C340A5">
    <w:pPr>
      <w:pStyle w:val="Footer"/>
      <w:jc w:val="cen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FF3C4D" w14:textId="18413D39" w:rsidR="00885472" w:rsidRDefault="00885472">
    <w:pPr>
      <w:pStyle w:val="Footer"/>
      <w:jc w:val="center"/>
    </w:pPr>
  </w:p>
  <w:p w14:paraId="18C3F79E" w14:textId="77777777" w:rsidR="00885472" w:rsidRDefault="00885472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5C5924" w14:textId="0876BE5D" w:rsidR="00885472" w:rsidRDefault="00885472">
    <w:pPr>
      <w:pStyle w:val="Footer"/>
      <w:jc w:val="center"/>
    </w:pPr>
  </w:p>
  <w:p w14:paraId="11D46D2F" w14:textId="77777777" w:rsidR="00885472" w:rsidRDefault="00885472" w:rsidP="00C340A5">
    <w:pPr>
      <w:pStyle w:val="Footer"/>
      <w:jc w:val="cen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957718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85555E" w14:textId="531D14A2" w:rsidR="00885472" w:rsidRDefault="0088547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33</w:t>
        </w:r>
        <w:r>
          <w:rPr>
            <w:noProof/>
          </w:rPr>
          <w:fldChar w:fldCharType="end"/>
        </w:r>
      </w:p>
    </w:sdtContent>
  </w:sdt>
  <w:p w14:paraId="3EFEF211" w14:textId="77777777" w:rsidR="00885472" w:rsidRDefault="0088547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FEA794" w14:textId="11932E99" w:rsidR="00885472" w:rsidRDefault="00885472">
    <w:pPr>
      <w:pStyle w:val="Footer"/>
      <w:jc w:val="center"/>
    </w:pPr>
    <w:r>
      <w:t>73</w:t>
    </w:r>
  </w:p>
  <w:p w14:paraId="126FA5B8" w14:textId="77777777" w:rsidR="00885472" w:rsidRDefault="00885472" w:rsidP="00C340A5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66E8F2" w14:textId="7D4A24D5" w:rsidR="00885472" w:rsidRDefault="00885472">
    <w:pPr>
      <w:pStyle w:val="Footer"/>
      <w:jc w:val="center"/>
    </w:pPr>
  </w:p>
  <w:p w14:paraId="5A34E6A7" w14:textId="77777777" w:rsidR="00885472" w:rsidRDefault="00885472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A950AF5" w14:textId="371611AF" w:rsidR="00885472" w:rsidRDefault="00885472">
    <w:pPr>
      <w:pStyle w:val="Footer"/>
      <w:jc w:val="center"/>
    </w:pPr>
  </w:p>
  <w:p w14:paraId="22D2334B" w14:textId="77777777" w:rsidR="00885472" w:rsidRDefault="00885472" w:rsidP="00C340A5">
    <w:pPr>
      <w:pStyle w:val="Footer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34B0D98" w14:textId="4DF3B60F" w:rsidR="00885472" w:rsidRDefault="00885472">
    <w:pPr>
      <w:pStyle w:val="Footer"/>
      <w:jc w:val="center"/>
    </w:pPr>
  </w:p>
  <w:p w14:paraId="2EAB2B9A" w14:textId="77777777" w:rsidR="00885472" w:rsidRDefault="00885472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5EF6289" w14:textId="77777777" w:rsidR="00885472" w:rsidRDefault="00885472">
    <w:pPr>
      <w:pStyle w:val="Footer"/>
      <w:jc w:val="center"/>
    </w:pPr>
  </w:p>
  <w:p w14:paraId="7BA42245" w14:textId="77777777" w:rsidR="00885472" w:rsidRDefault="00885472" w:rsidP="00C340A5">
    <w:pPr>
      <w:pStyle w:val="Footer"/>
      <w:jc w:val="cen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88644DE" w14:textId="468A6529" w:rsidR="00885472" w:rsidRDefault="00885472">
    <w:pPr>
      <w:pStyle w:val="Footer"/>
      <w:jc w:val="center"/>
    </w:pPr>
  </w:p>
  <w:p w14:paraId="0B64B507" w14:textId="77777777" w:rsidR="00885472" w:rsidRDefault="00885472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DD66CD" w14:textId="77777777" w:rsidR="00885472" w:rsidRDefault="00885472">
    <w:pPr>
      <w:pStyle w:val="Footer"/>
      <w:jc w:val="center"/>
    </w:pPr>
  </w:p>
  <w:p w14:paraId="18BD79F3" w14:textId="77777777" w:rsidR="00885472" w:rsidRDefault="00885472" w:rsidP="00C340A5">
    <w:pPr>
      <w:pStyle w:val="Footer"/>
      <w:jc w:val="cen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519267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AFC2A27" w14:textId="77777777" w:rsidR="00885472" w:rsidRDefault="0088547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EA00E5" w14:textId="77777777" w:rsidR="00885472" w:rsidRDefault="00885472" w:rsidP="00C340A5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F331741" w14:textId="77777777" w:rsidR="0019571E" w:rsidRDefault="0019571E" w:rsidP="009E18D1">
      <w:pPr>
        <w:spacing w:after="0" w:line="240" w:lineRule="auto"/>
      </w:pPr>
      <w:r>
        <w:separator/>
      </w:r>
    </w:p>
  </w:footnote>
  <w:footnote w:type="continuationSeparator" w:id="0">
    <w:p w14:paraId="5F89DEA5" w14:textId="77777777" w:rsidR="0019571E" w:rsidRDefault="0019571E" w:rsidP="009E18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5359546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3ACB355" w14:textId="3B0AE078" w:rsidR="001D49D6" w:rsidRDefault="001D49D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377B776" w14:textId="77777777" w:rsidR="001D49D6" w:rsidRDefault="001D49D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77D3F9" w14:textId="6F7AC5E4" w:rsidR="00885472" w:rsidRDefault="00885472">
    <w:pPr>
      <w:pStyle w:val="Header"/>
      <w:jc w:val="right"/>
    </w:pPr>
  </w:p>
  <w:p w14:paraId="060BF8CA" w14:textId="77777777" w:rsidR="00885472" w:rsidRDefault="0088547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E7FD4C3" w14:textId="77777777" w:rsidR="00885472" w:rsidRDefault="00885472">
    <w:pPr>
      <w:pStyle w:val="Header"/>
      <w:jc w:val="right"/>
    </w:pPr>
  </w:p>
  <w:p w14:paraId="5911E706" w14:textId="77777777" w:rsidR="00885472" w:rsidRDefault="00885472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5368642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2668108" w14:textId="70EFB6A5" w:rsidR="00885472" w:rsidRDefault="0088547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23</w:t>
        </w:r>
        <w:r>
          <w:rPr>
            <w:noProof/>
          </w:rPr>
          <w:fldChar w:fldCharType="end"/>
        </w:r>
      </w:p>
    </w:sdtContent>
  </w:sdt>
  <w:p w14:paraId="7B9BC877" w14:textId="77777777" w:rsidR="00885472" w:rsidRDefault="00885472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32A4ED5" w14:textId="2316E508" w:rsidR="00885472" w:rsidRDefault="00885472">
    <w:pPr>
      <w:pStyle w:val="Header"/>
      <w:jc w:val="right"/>
    </w:pPr>
  </w:p>
  <w:p w14:paraId="391F3598" w14:textId="77777777" w:rsidR="00885472" w:rsidRPr="00C23428" w:rsidRDefault="00885472" w:rsidP="00C23428">
    <w:pPr>
      <w:pStyle w:val="Header"/>
      <w:tabs>
        <w:tab w:val="clear" w:pos="4680"/>
        <w:tab w:val="clear" w:pos="9360"/>
      </w:tabs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B25BB7"/>
    <w:multiLevelType w:val="hybridMultilevel"/>
    <w:tmpl w:val="998030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115795"/>
    <w:multiLevelType w:val="hybridMultilevel"/>
    <w:tmpl w:val="5712B1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AF0918"/>
    <w:multiLevelType w:val="hybridMultilevel"/>
    <w:tmpl w:val="5A9EDD7E"/>
    <w:lvl w:ilvl="0" w:tplc="D8A48E2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EB4E00"/>
    <w:multiLevelType w:val="hybridMultilevel"/>
    <w:tmpl w:val="439AD6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A060F1"/>
    <w:multiLevelType w:val="hybridMultilevel"/>
    <w:tmpl w:val="F1144508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 w15:restartNumberingAfterBreak="0">
    <w:nsid w:val="09A956B9"/>
    <w:multiLevelType w:val="hybridMultilevel"/>
    <w:tmpl w:val="5CC8CF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A383D26"/>
    <w:multiLevelType w:val="hybridMultilevel"/>
    <w:tmpl w:val="8BEC69F2"/>
    <w:lvl w:ilvl="0" w:tplc="CD3ABF0A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0B8F272C"/>
    <w:multiLevelType w:val="hybridMultilevel"/>
    <w:tmpl w:val="C2B41E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C4A1DEB"/>
    <w:multiLevelType w:val="hybridMultilevel"/>
    <w:tmpl w:val="47D89C8C"/>
    <w:lvl w:ilvl="0" w:tplc="04090019">
      <w:start w:val="1"/>
      <w:numFmt w:val="lowerLetter"/>
      <w:lvlText w:val="%1."/>
      <w:lvlJc w:val="left"/>
      <w:pPr>
        <w:ind w:left="4860" w:hanging="360"/>
      </w:pPr>
      <w:rPr>
        <w:b w:val="0"/>
        <w:bCs w:val="0"/>
      </w:rPr>
    </w:lvl>
    <w:lvl w:ilvl="1" w:tplc="E37CC262">
      <w:start w:val="1"/>
      <w:numFmt w:val="lowerLetter"/>
      <w:lvlText w:val="%2)"/>
      <w:lvlJc w:val="left"/>
      <w:pPr>
        <w:ind w:left="5580" w:hanging="360"/>
      </w:pPr>
      <w:rPr>
        <w:rFonts w:hint="default"/>
      </w:rPr>
    </w:lvl>
    <w:lvl w:ilvl="2" w:tplc="F44C98F2">
      <w:start w:val="1"/>
      <w:numFmt w:val="decimal"/>
      <w:lvlText w:val="%3)"/>
      <w:lvlJc w:val="left"/>
      <w:pPr>
        <w:ind w:left="6480" w:hanging="360"/>
      </w:pPr>
      <w:rPr>
        <w:rFonts w:hint="default"/>
      </w:rPr>
    </w:lvl>
    <w:lvl w:ilvl="3" w:tplc="BAA856AE">
      <w:start w:val="1"/>
      <w:numFmt w:val="decimal"/>
      <w:lvlText w:val="%4)"/>
      <w:lvlJc w:val="left"/>
      <w:pPr>
        <w:ind w:left="7020" w:hanging="360"/>
      </w:pPr>
      <w:rPr>
        <w:rFonts w:hint="default"/>
      </w:rPr>
    </w:lvl>
    <w:lvl w:ilvl="4" w:tplc="0409000F">
      <w:start w:val="1"/>
      <w:numFmt w:val="decimal"/>
      <w:lvlText w:val="%5."/>
      <w:lvlJc w:val="left"/>
      <w:pPr>
        <w:ind w:left="7740" w:hanging="360"/>
      </w:pPr>
    </w:lvl>
    <w:lvl w:ilvl="5" w:tplc="20F0E7DA">
      <w:start w:val="1"/>
      <w:numFmt w:val="upperRoman"/>
      <w:lvlText w:val="%6."/>
      <w:lvlJc w:val="left"/>
      <w:pPr>
        <w:ind w:left="9000" w:hanging="72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9180" w:hanging="360"/>
      </w:pPr>
    </w:lvl>
    <w:lvl w:ilvl="7" w:tplc="04090019" w:tentative="1">
      <w:start w:val="1"/>
      <w:numFmt w:val="lowerLetter"/>
      <w:lvlText w:val="%8."/>
      <w:lvlJc w:val="left"/>
      <w:pPr>
        <w:ind w:left="9900" w:hanging="360"/>
      </w:pPr>
    </w:lvl>
    <w:lvl w:ilvl="8" w:tplc="0409001B" w:tentative="1">
      <w:start w:val="1"/>
      <w:numFmt w:val="lowerRoman"/>
      <w:lvlText w:val="%9."/>
      <w:lvlJc w:val="right"/>
      <w:pPr>
        <w:ind w:left="10620" w:hanging="180"/>
      </w:pPr>
    </w:lvl>
  </w:abstractNum>
  <w:abstractNum w:abstractNumId="9" w15:restartNumberingAfterBreak="0">
    <w:nsid w:val="0CD44FA6"/>
    <w:multiLevelType w:val="hybridMultilevel"/>
    <w:tmpl w:val="D910D18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EAC0752"/>
    <w:multiLevelType w:val="hybridMultilevel"/>
    <w:tmpl w:val="248090F6"/>
    <w:lvl w:ilvl="0" w:tplc="CEA4034C">
      <w:numFmt w:val="bullet"/>
      <w:lvlText w:val=""/>
      <w:lvlJc w:val="left"/>
      <w:pPr>
        <w:ind w:left="447" w:hanging="360"/>
      </w:pPr>
      <w:rPr>
        <w:rFonts w:ascii="Symbol" w:eastAsia="Symbol" w:hAnsi="Symbol" w:cs="Symbol" w:hint="default"/>
        <w:w w:val="100"/>
        <w:sz w:val="24"/>
        <w:szCs w:val="24"/>
        <w:lang w:val="id" w:eastAsia="en-US" w:bidi="ar-SA"/>
      </w:rPr>
    </w:lvl>
    <w:lvl w:ilvl="1" w:tplc="DA601868">
      <w:numFmt w:val="bullet"/>
      <w:lvlText w:val="•"/>
      <w:lvlJc w:val="left"/>
      <w:pPr>
        <w:ind w:left="905" w:hanging="360"/>
      </w:pPr>
      <w:rPr>
        <w:rFonts w:hint="default"/>
        <w:lang w:val="id" w:eastAsia="en-US" w:bidi="ar-SA"/>
      </w:rPr>
    </w:lvl>
    <w:lvl w:ilvl="2" w:tplc="980EDCB4">
      <w:numFmt w:val="bullet"/>
      <w:lvlText w:val="•"/>
      <w:lvlJc w:val="left"/>
      <w:pPr>
        <w:ind w:left="1370" w:hanging="360"/>
      </w:pPr>
      <w:rPr>
        <w:rFonts w:hint="default"/>
        <w:lang w:val="id" w:eastAsia="en-US" w:bidi="ar-SA"/>
      </w:rPr>
    </w:lvl>
    <w:lvl w:ilvl="3" w:tplc="9B8A8896">
      <w:numFmt w:val="bullet"/>
      <w:lvlText w:val="•"/>
      <w:lvlJc w:val="left"/>
      <w:pPr>
        <w:ind w:left="1835" w:hanging="360"/>
      </w:pPr>
      <w:rPr>
        <w:rFonts w:hint="default"/>
        <w:lang w:val="id" w:eastAsia="en-US" w:bidi="ar-SA"/>
      </w:rPr>
    </w:lvl>
    <w:lvl w:ilvl="4" w:tplc="5C165554">
      <w:numFmt w:val="bullet"/>
      <w:lvlText w:val="•"/>
      <w:lvlJc w:val="left"/>
      <w:pPr>
        <w:ind w:left="2300" w:hanging="360"/>
      </w:pPr>
      <w:rPr>
        <w:rFonts w:hint="default"/>
        <w:lang w:val="id" w:eastAsia="en-US" w:bidi="ar-SA"/>
      </w:rPr>
    </w:lvl>
    <w:lvl w:ilvl="5" w:tplc="EA5EBD08">
      <w:numFmt w:val="bullet"/>
      <w:lvlText w:val="•"/>
      <w:lvlJc w:val="left"/>
      <w:pPr>
        <w:ind w:left="2765" w:hanging="360"/>
      </w:pPr>
      <w:rPr>
        <w:rFonts w:hint="default"/>
        <w:lang w:val="id" w:eastAsia="en-US" w:bidi="ar-SA"/>
      </w:rPr>
    </w:lvl>
    <w:lvl w:ilvl="6" w:tplc="57861A64">
      <w:numFmt w:val="bullet"/>
      <w:lvlText w:val="•"/>
      <w:lvlJc w:val="left"/>
      <w:pPr>
        <w:ind w:left="3230" w:hanging="360"/>
      </w:pPr>
      <w:rPr>
        <w:rFonts w:hint="default"/>
        <w:lang w:val="id" w:eastAsia="en-US" w:bidi="ar-SA"/>
      </w:rPr>
    </w:lvl>
    <w:lvl w:ilvl="7" w:tplc="B95E00EE">
      <w:numFmt w:val="bullet"/>
      <w:lvlText w:val="•"/>
      <w:lvlJc w:val="left"/>
      <w:pPr>
        <w:ind w:left="3695" w:hanging="360"/>
      </w:pPr>
      <w:rPr>
        <w:rFonts w:hint="default"/>
        <w:lang w:val="id" w:eastAsia="en-US" w:bidi="ar-SA"/>
      </w:rPr>
    </w:lvl>
    <w:lvl w:ilvl="8" w:tplc="0C883170">
      <w:numFmt w:val="bullet"/>
      <w:lvlText w:val="•"/>
      <w:lvlJc w:val="left"/>
      <w:pPr>
        <w:ind w:left="4160" w:hanging="360"/>
      </w:pPr>
      <w:rPr>
        <w:rFonts w:hint="default"/>
        <w:lang w:val="id" w:eastAsia="en-US" w:bidi="ar-SA"/>
      </w:rPr>
    </w:lvl>
  </w:abstractNum>
  <w:abstractNum w:abstractNumId="11" w15:restartNumberingAfterBreak="0">
    <w:nsid w:val="0F4D2630"/>
    <w:multiLevelType w:val="hybridMultilevel"/>
    <w:tmpl w:val="54E2E928"/>
    <w:lvl w:ilvl="0" w:tplc="A33CDDA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0F584651"/>
    <w:multiLevelType w:val="hybridMultilevel"/>
    <w:tmpl w:val="3D0412A4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6E9A7C2C">
      <w:start w:val="1"/>
      <w:numFmt w:val="decimal"/>
      <w:lvlText w:val="%2."/>
      <w:lvlJc w:val="left"/>
      <w:pPr>
        <w:ind w:left="2520" w:hanging="360"/>
      </w:pPr>
      <w:rPr>
        <w:rFonts w:ascii="Times New Roman" w:eastAsiaTheme="minorHAnsi" w:hAnsi="Times New Roman" w:cs="Times New Roman"/>
      </w:rPr>
    </w:lvl>
    <w:lvl w:ilvl="2" w:tplc="0409000F">
      <w:start w:val="1"/>
      <w:numFmt w:val="decimal"/>
      <w:lvlText w:val="%3."/>
      <w:lvlJc w:val="left"/>
      <w:pPr>
        <w:ind w:left="3420" w:hanging="360"/>
      </w:pPr>
      <w:rPr>
        <w:rFonts w:hint="default"/>
      </w:rPr>
    </w:lvl>
    <w:lvl w:ilvl="3" w:tplc="04090019">
      <w:start w:val="1"/>
      <w:numFmt w:val="lowerLetter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10FB2304"/>
    <w:multiLevelType w:val="hybridMultilevel"/>
    <w:tmpl w:val="B0E49792"/>
    <w:lvl w:ilvl="0" w:tplc="8A64C65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111A350F"/>
    <w:multiLevelType w:val="hybridMultilevel"/>
    <w:tmpl w:val="8E4C5EB0"/>
    <w:lvl w:ilvl="0" w:tplc="14F09FA8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15" w15:restartNumberingAfterBreak="0">
    <w:nsid w:val="117B4D88"/>
    <w:multiLevelType w:val="hybridMultilevel"/>
    <w:tmpl w:val="401CEE48"/>
    <w:lvl w:ilvl="0" w:tplc="DAACA82C">
      <w:start w:val="1"/>
      <w:numFmt w:val="decimal"/>
      <w:lvlText w:val="%1."/>
      <w:lvlJc w:val="left"/>
      <w:pPr>
        <w:ind w:left="447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08BC6214">
      <w:numFmt w:val="bullet"/>
      <w:lvlText w:val="•"/>
      <w:lvlJc w:val="left"/>
      <w:pPr>
        <w:ind w:left="905" w:hanging="360"/>
      </w:pPr>
      <w:rPr>
        <w:rFonts w:hint="default"/>
        <w:lang w:val="id" w:eastAsia="en-US" w:bidi="ar-SA"/>
      </w:rPr>
    </w:lvl>
    <w:lvl w:ilvl="2" w:tplc="F2146968">
      <w:numFmt w:val="bullet"/>
      <w:lvlText w:val="•"/>
      <w:lvlJc w:val="left"/>
      <w:pPr>
        <w:ind w:left="1370" w:hanging="360"/>
      </w:pPr>
      <w:rPr>
        <w:rFonts w:hint="default"/>
        <w:lang w:val="id" w:eastAsia="en-US" w:bidi="ar-SA"/>
      </w:rPr>
    </w:lvl>
    <w:lvl w:ilvl="3" w:tplc="45460458">
      <w:numFmt w:val="bullet"/>
      <w:lvlText w:val="•"/>
      <w:lvlJc w:val="left"/>
      <w:pPr>
        <w:ind w:left="1835" w:hanging="360"/>
      </w:pPr>
      <w:rPr>
        <w:rFonts w:hint="default"/>
        <w:lang w:val="id" w:eastAsia="en-US" w:bidi="ar-SA"/>
      </w:rPr>
    </w:lvl>
    <w:lvl w:ilvl="4" w:tplc="FE92F590">
      <w:numFmt w:val="bullet"/>
      <w:lvlText w:val="•"/>
      <w:lvlJc w:val="left"/>
      <w:pPr>
        <w:ind w:left="2300" w:hanging="360"/>
      </w:pPr>
      <w:rPr>
        <w:rFonts w:hint="default"/>
        <w:lang w:val="id" w:eastAsia="en-US" w:bidi="ar-SA"/>
      </w:rPr>
    </w:lvl>
    <w:lvl w:ilvl="5" w:tplc="44EC7BB2">
      <w:numFmt w:val="bullet"/>
      <w:lvlText w:val="•"/>
      <w:lvlJc w:val="left"/>
      <w:pPr>
        <w:ind w:left="2765" w:hanging="360"/>
      </w:pPr>
      <w:rPr>
        <w:rFonts w:hint="default"/>
        <w:lang w:val="id" w:eastAsia="en-US" w:bidi="ar-SA"/>
      </w:rPr>
    </w:lvl>
    <w:lvl w:ilvl="6" w:tplc="BB4AB0BA">
      <w:numFmt w:val="bullet"/>
      <w:lvlText w:val="•"/>
      <w:lvlJc w:val="left"/>
      <w:pPr>
        <w:ind w:left="3230" w:hanging="360"/>
      </w:pPr>
      <w:rPr>
        <w:rFonts w:hint="default"/>
        <w:lang w:val="id" w:eastAsia="en-US" w:bidi="ar-SA"/>
      </w:rPr>
    </w:lvl>
    <w:lvl w:ilvl="7" w:tplc="4E48B0E2">
      <w:numFmt w:val="bullet"/>
      <w:lvlText w:val="•"/>
      <w:lvlJc w:val="left"/>
      <w:pPr>
        <w:ind w:left="3695" w:hanging="360"/>
      </w:pPr>
      <w:rPr>
        <w:rFonts w:hint="default"/>
        <w:lang w:val="id" w:eastAsia="en-US" w:bidi="ar-SA"/>
      </w:rPr>
    </w:lvl>
    <w:lvl w:ilvl="8" w:tplc="7B027674">
      <w:numFmt w:val="bullet"/>
      <w:lvlText w:val="•"/>
      <w:lvlJc w:val="left"/>
      <w:pPr>
        <w:ind w:left="4160" w:hanging="360"/>
      </w:pPr>
      <w:rPr>
        <w:rFonts w:hint="default"/>
        <w:lang w:val="id" w:eastAsia="en-US" w:bidi="ar-SA"/>
      </w:rPr>
    </w:lvl>
  </w:abstractNum>
  <w:abstractNum w:abstractNumId="16" w15:restartNumberingAfterBreak="0">
    <w:nsid w:val="14FE02FA"/>
    <w:multiLevelType w:val="hybridMultilevel"/>
    <w:tmpl w:val="E548A52E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7" w15:restartNumberingAfterBreak="0">
    <w:nsid w:val="16265502"/>
    <w:multiLevelType w:val="hybridMultilevel"/>
    <w:tmpl w:val="8B78EDAC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1C8A7F92"/>
    <w:multiLevelType w:val="hybridMultilevel"/>
    <w:tmpl w:val="80E2052C"/>
    <w:lvl w:ilvl="0" w:tplc="44562B24">
      <w:start w:val="1"/>
      <w:numFmt w:val="lowerLetter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19" w15:restartNumberingAfterBreak="0">
    <w:nsid w:val="1DDA69F9"/>
    <w:multiLevelType w:val="hybridMultilevel"/>
    <w:tmpl w:val="F2DC9A18"/>
    <w:lvl w:ilvl="0" w:tplc="1C7C3316">
      <w:start w:val="1"/>
      <w:numFmt w:val="lowerLetter"/>
      <w:lvlText w:val="%1."/>
      <w:lvlJc w:val="left"/>
      <w:pPr>
        <w:ind w:left="1429" w:hanging="360"/>
      </w:pPr>
      <w:rPr>
        <w:rFonts w:ascii="Times New Roman" w:eastAsiaTheme="minorHAnsi" w:hAnsi="Times New Roman" w:cs="Times New Roman"/>
      </w:rPr>
    </w:lvl>
    <w:lvl w:ilvl="1" w:tplc="33E06F60">
      <w:start w:val="1"/>
      <w:numFmt w:val="decimal"/>
      <w:lvlText w:val="%2."/>
      <w:lvlJc w:val="left"/>
      <w:pPr>
        <w:ind w:left="2149" w:hanging="360"/>
      </w:pPr>
      <w:rPr>
        <w:rFonts w:hint="default"/>
        <w:b w:val="0"/>
        <w:bCs/>
      </w:rPr>
    </w:lvl>
    <w:lvl w:ilvl="2" w:tplc="04090017">
      <w:start w:val="1"/>
      <w:numFmt w:val="lowerLetter"/>
      <w:lvlText w:val="%3)"/>
      <w:lvlJc w:val="left"/>
      <w:pPr>
        <w:ind w:left="2869" w:hanging="18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589" w:hanging="360"/>
      </w:pPr>
      <w:rPr>
        <w:rFonts w:hint="default"/>
      </w:rPr>
    </w:lvl>
    <w:lvl w:ilvl="4" w:tplc="8EBC3E8C">
      <w:start w:val="1"/>
      <w:numFmt w:val="upperLetter"/>
      <w:lvlText w:val="%5."/>
      <w:lvlJc w:val="left"/>
      <w:pPr>
        <w:ind w:left="4309" w:hanging="360"/>
      </w:pPr>
      <w:rPr>
        <w:rFonts w:hint="default"/>
      </w:rPr>
    </w:lvl>
    <w:lvl w:ilvl="5" w:tplc="211443C8">
      <w:start w:val="1"/>
      <w:numFmt w:val="bullet"/>
      <w:lvlText w:val="-"/>
      <w:lvlJc w:val="left"/>
      <w:pPr>
        <w:ind w:left="5209" w:hanging="360"/>
      </w:pPr>
      <w:rPr>
        <w:rFonts w:ascii="Times New Roman" w:eastAsiaTheme="minorHAnsi" w:hAnsi="Times New Roman" w:cs="Times New Roman" w:hint="default"/>
      </w:r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22751540"/>
    <w:multiLevelType w:val="hybridMultilevel"/>
    <w:tmpl w:val="3884A980"/>
    <w:lvl w:ilvl="0" w:tplc="29201A96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21" w15:restartNumberingAfterBreak="0">
    <w:nsid w:val="23582F65"/>
    <w:multiLevelType w:val="hybridMultilevel"/>
    <w:tmpl w:val="08169ED2"/>
    <w:lvl w:ilvl="0" w:tplc="986E4C0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2514193A"/>
    <w:multiLevelType w:val="multilevel"/>
    <w:tmpl w:val="A140BDD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257657DC"/>
    <w:multiLevelType w:val="hybridMultilevel"/>
    <w:tmpl w:val="82D6DBD6"/>
    <w:lvl w:ilvl="0" w:tplc="AE5454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6303B10"/>
    <w:multiLevelType w:val="hybridMultilevel"/>
    <w:tmpl w:val="7B44599C"/>
    <w:lvl w:ilvl="0" w:tplc="3B20C0EA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25" w15:restartNumberingAfterBreak="0">
    <w:nsid w:val="27245568"/>
    <w:multiLevelType w:val="hybridMultilevel"/>
    <w:tmpl w:val="30B0541E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28F32CEA"/>
    <w:multiLevelType w:val="multilevel"/>
    <w:tmpl w:val="C02E14F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27" w15:restartNumberingAfterBreak="0">
    <w:nsid w:val="29537D12"/>
    <w:multiLevelType w:val="hybridMultilevel"/>
    <w:tmpl w:val="EEDC2E5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99D16ED"/>
    <w:multiLevelType w:val="hybridMultilevel"/>
    <w:tmpl w:val="56148F2C"/>
    <w:lvl w:ilvl="0" w:tplc="04090019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9" w15:restartNumberingAfterBreak="0">
    <w:nsid w:val="2A885ACE"/>
    <w:multiLevelType w:val="hybridMultilevel"/>
    <w:tmpl w:val="7EF623EC"/>
    <w:lvl w:ilvl="0" w:tplc="3FB68D98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30" w15:restartNumberingAfterBreak="0">
    <w:nsid w:val="2AAA74AA"/>
    <w:multiLevelType w:val="multilevel"/>
    <w:tmpl w:val="86B44672"/>
    <w:lvl w:ilvl="0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25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6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60" w:hanging="1800"/>
      </w:pPr>
      <w:rPr>
        <w:rFonts w:hint="default"/>
      </w:rPr>
    </w:lvl>
  </w:abstractNum>
  <w:abstractNum w:abstractNumId="31" w15:restartNumberingAfterBreak="0">
    <w:nsid w:val="2ACB7465"/>
    <w:multiLevelType w:val="hybridMultilevel"/>
    <w:tmpl w:val="EB1C1E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AD568A7"/>
    <w:multiLevelType w:val="hybridMultilevel"/>
    <w:tmpl w:val="E5CC6D4A"/>
    <w:lvl w:ilvl="0" w:tplc="25BABE8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 w:tplc="04090017">
      <w:start w:val="1"/>
      <w:numFmt w:val="lowerLetter"/>
      <w:lvlText w:val="%5)"/>
      <w:lvlJc w:val="left"/>
      <w:pPr>
        <w:ind w:left="396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2CC54C91"/>
    <w:multiLevelType w:val="hybridMultilevel"/>
    <w:tmpl w:val="794E1F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2D46144D"/>
    <w:multiLevelType w:val="hybridMultilevel"/>
    <w:tmpl w:val="699C1040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5" w15:restartNumberingAfterBreak="0">
    <w:nsid w:val="2EC32AEE"/>
    <w:multiLevelType w:val="hybridMultilevel"/>
    <w:tmpl w:val="6CC2ED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311E1757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7" w15:restartNumberingAfterBreak="0">
    <w:nsid w:val="33870B60"/>
    <w:multiLevelType w:val="multilevel"/>
    <w:tmpl w:val="4620B70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8" w15:restartNumberingAfterBreak="0">
    <w:nsid w:val="34AA1503"/>
    <w:multiLevelType w:val="hybridMultilevel"/>
    <w:tmpl w:val="189677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4BD7D3A"/>
    <w:multiLevelType w:val="hybridMultilevel"/>
    <w:tmpl w:val="AE14E7C4"/>
    <w:lvl w:ilvl="0" w:tplc="B0C63A1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 w15:restartNumberingAfterBreak="0">
    <w:nsid w:val="37B132E8"/>
    <w:multiLevelType w:val="hybridMultilevel"/>
    <w:tmpl w:val="0C1CF802"/>
    <w:lvl w:ilvl="0" w:tplc="A90EEF96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41" w15:restartNumberingAfterBreak="0">
    <w:nsid w:val="3C901748"/>
    <w:multiLevelType w:val="multilevel"/>
    <w:tmpl w:val="1400971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 w:val="0"/>
        <w:sz w:val="22"/>
        <w:szCs w:val="22"/>
      </w:rPr>
    </w:lvl>
    <w:lvl w:ilvl="1">
      <w:start w:val="1"/>
      <w:numFmt w:val="decimal"/>
      <w:isLgl/>
      <w:lvlText w:val="%1.%2"/>
      <w:lvlJc w:val="left"/>
      <w:pPr>
        <w:ind w:left="135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440" w:hanging="720"/>
      </w:pPr>
      <w:rPr>
        <w:rFonts w:hint="default"/>
        <w:b w:val="0"/>
        <w:bCs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2" w15:restartNumberingAfterBreak="0">
    <w:nsid w:val="433E6D22"/>
    <w:multiLevelType w:val="hybridMultilevel"/>
    <w:tmpl w:val="280C9B16"/>
    <w:lvl w:ilvl="0" w:tplc="385CA05A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43" w15:restartNumberingAfterBreak="0">
    <w:nsid w:val="43DA3730"/>
    <w:multiLevelType w:val="hybridMultilevel"/>
    <w:tmpl w:val="51DCBBCE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4" w15:restartNumberingAfterBreak="0">
    <w:nsid w:val="469179A3"/>
    <w:multiLevelType w:val="hybridMultilevel"/>
    <w:tmpl w:val="128A73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46D04AEB"/>
    <w:multiLevelType w:val="hybridMultilevel"/>
    <w:tmpl w:val="0538A1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47706508"/>
    <w:multiLevelType w:val="hybridMultilevel"/>
    <w:tmpl w:val="B644E1B8"/>
    <w:lvl w:ilvl="0" w:tplc="AB9C0510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47" w15:restartNumberingAfterBreak="0">
    <w:nsid w:val="4928583B"/>
    <w:multiLevelType w:val="multilevel"/>
    <w:tmpl w:val="B0482C3C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8" w15:restartNumberingAfterBreak="0">
    <w:nsid w:val="4A2107D8"/>
    <w:multiLevelType w:val="multilevel"/>
    <w:tmpl w:val="929E1A34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9" w15:restartNumberingAfterBreak="0">
    <w:nsid w:val="4C400356"/>
    <w:multiLevelType w:val="hybridMultilevel"/>
    <w:tmpl w:val="2832501C"/>
    <w:lvl w:ilvl="0" w:tplc="12520F9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4DF332F5"/>
    <w:multiLevelType w:val="hybridMultilevel"/>
    <w:tmpl w:val="BFCEF088"/>
    <w:lvl w:ilvl="0" w:tplc="97BC925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 w15:restartNumberingAfterBreak="0">
    <w:nsid w:val="4E47445C"/>
    <w:multiLevelType w:val="hybridMultilevel"/>
    <w:tmpl w:val="67E09512"/>
    <w:lvl w:ilvl="0" w:tplc="E622409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BC2EA692">
      <w:start w:val="1"/>
      <w:numFmt w:val="lowerLetter"/>
      <w:lvlText w:val="%2."/>
      <w:lvlJc w:val="left"/>
      <w:pPr>
        <w:ind w:left="2520" w:hanging="360"/>
      </w:pPr>
      <w:rPr>
        <w:rFonts w:hint="default"/>
      </w:rPr>
    </w:lvl>
    <w:lvl w:ilvl="2" w:tplc="3732F2FA">
      <w:start w:val="1"/>
      <w:numFmt w:val="decimal"/>
      <w:lvlText w:val="%3."/>
      <w:lvlJc w:val="left"/>
      <w:pPr>
        <w:ind w:left="3420" w:hanging="360"/>
      </w:pPr>
      <w:rPr>
        <w:rFonts w:hint="default"/>
        <w:b w:val="0"/>
      </w:r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33BC1DDC">
      <w:start w:val="1"/>
      <w:numFmt w:val="lowerLetter"/>
      <w:lvlText w:val="%6)"/>
      <w:lvlJc w:val="left"/>
      <w:pPr>
        <w:ind w:left="5580" w:hanging="360"/>
      </w:pPr>
      <w:rPr>
        <w:rFonts w:hint="default"/>
      </w:rPr>
    </w:lvl>
    <w:lvl w:ilvl="6" w:tplc="04090017">
      <w:start w:val="1"/>
      <w:numFmt w:val="lowerLetter"/>
      <w:lvlText w:val="%7)"/>
      <w:lvlJc w:val="left"/>
      <w:pPr>
        <w:ind w:left="6120" w:hanging="360"/>
      </w:pPr>
      <w:rPr>
        <w:rFonts w:hint="default"/>
      </w:r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2" w15:restartNumberingAfterBreak="0">
    <w:nsid w:val="4EF42F72"/>
    <w:multiLevelType w:val="hybridMultilevel"/>
    <w:tmpl w:val="70388336"/>
    <w:lvl w:ilvl="0" w:tplc="CC0EC0A8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53" w15:restartNumberingAfterBreak="0">
    <w:nsid w:val="4F885C3C"/>
    <w:multiLevelType w:val="hybridMultilevel"/>
    <w:tmpl w:val="935A469E"/>
    <w:lvl w:ilvl="0" w:tplc="1A521B6E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54" w15:restartNumberingAfterBreak="0">
    <w:nsid w:val="503671E6"/>
    <w:multiLevelType w:val="hybridMultilevel"/>
    <w:tmpl w:val="5A9EDD7E"/>
    <w:lvl w:ilvl="0" w:tplc="D8A48E2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18654B0"/>
    <w:multiLevelType w:val="multilevel"/>
    <w:tmpl w:val="48A68482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6" w15:restartNumberingAfterBreak="0">
    <w:nsid w:val="580201C4"/>
    <w:multiLevelType w:val="hybridMultilevel"/>
    <w:tmpl w:val="A852F5E0"/>
    <w:lvl w:ilvl="0" w:tplc="00E4793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7" w15:restartNumberingAfterBreak="0">
    <w:nsid w:val="586A1A06"/>
    <w:multiLevelType w:val="hybridMultilevel"/>
    <w:tmpl w:val="AF5863E6"/>
    <w:lvl w:ilvl="0" w:tplc="04090013">
      <w:start w:val="1"/>
      <w:numFmt w:val="upperRoman"/>
      <w:lvlText w:val="%1."/>
      <w:lvlJc w:val="righ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5C9871BC"/>
    <w:multiLevelType w:val="hybridMultilevel"/>
    <w:tmpl w:val="DC66C9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5D65338D"/>
    <w:multiLevelType w:val="hybridMultilevel"/>
    <w:tmpl w:val="C2E8B69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0" w15:restartNumberingAfterBreak="0">
    <w:nsid w:val="61CC1277"/>
    <w:multiLevelType w:val="hybridMultilevel"/>
    <w:tmpl w:val="0A5A70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62F1786D"/>
    <w:multiLevelType w:val="hybridMultilevel"/>
    <w:tmpl w:val="357E6BBA"/>
    <w:lvl w:ilvl="0" w:tplc="EBCC861A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62" w15:restartNumberingAfterBreak="0">
    <w:nsid w:val="6A2F532A"/>
    <w:multiLevelType w:val="multilevel"/>
    <w:tmpl w:val="231C37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3" w15:restartNumberingAfterBreak="0">
    <w:nsid w:val="6A68758F"/>
    <w:multiLevelType w:val="hybridMultilevel"/>
    <w:tmpl w:val="B2DC0F76"/>
    <w:lvl w:ilvl="0" w:tplc="CBC6EDF0">
      <w:start w:val="1"/>
      <w:numFmt w:val="lowerLetter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64" w15:restartNumberingAfterBreak="0">
    <w:nsid w:val="6BEB711D"/>
    <w:multiLevelType w:val="hybridMultilevel"/>
    <w:tmpl w:val="3E4C7338"/>
    <w:lvl w:ilvl="0" w:tplc="04090019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5" w15:restartNumberingAfterBreak="0">
    <w:nsid w:val="6D4654C0"/>
    <w:multiLevelType w:val="hybridMultilevel"/>
    <w:tmpl w:val="612424F4"/>
    <w:lvl w:ilvl="0" w:tplc="35206C8A">
      <w:start w:val="1"/>
      <w:numFmt w:val="decimal"/>
      <w:lvlText w:val="%1."/>
      <w:lvlJc w:val="left"/>
      <w:pPr>
        <w:ind w:left="7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6" w:hanging="360"/>
      </w:pPr>
    </w:lvl>
    <w:lvl w:ilvl="2" w:tplc="0409001B" w:tentative="1">
      <w:start w:val="1"/>
      <w:numFmt w:val="lowerRoman"/>
      <w:lvlText w:val="%3."/>
      <w:lvlJc w:val="right"/>
      <w:pPr>
        <w:ind w:left="2146" w:hanging="180"/>
      </w:pPr>
    </w:lvl>
    <w:lvl w:ilvl="3" w:tplc="0409000F" w:tentative="1">
      <w:start w:val="1"/>
      <w:numFmt w:val="decimal"/>
      <w:lvlText w:val="%4."/>
      <w:lvlJc w:val="left"/>
      <w:pPr>
        <w:ind w:left="2866" w:hanging="360"/>
      </w:pPr>
    </w:lvl>
    <w:lvl w:ilvl="4" w:tplc="04090019" w:tentative="1">
      <w:start w:val="1"/>
      <w:numFmt w:val="lowerLetter"/>
      <w:lvlText w:val="%5."/>
      <w:lvlJc w:val="left"/>
      <w:pPr>
        <w:ind w:left="3586" w:hanging="360"/>
      </w:pPr>
    </w:lvl>
    <w:lvl w:ilvl="5" w:tplc="0409001B" w:tentative="1">
      <w:start w:val="1"/>
      <w:numFmt w:val="lowerRoman"/>
      <w:lvlText w:val="%6."/>
      <w:lvlJc w:val="right"/>
      <w:pPr>
        <w:ind w:left="4306" w:hanging="180"/>
      </w:pPr>
    </w:lvl>
    <w:lvl w:ilvl="6" w:tplc="0409000F" w:tentative="1">
      <w:start w:val="1"/>
      <w:numFmt w:val="decimal"/>
      <w:lvlText w:val="%7."/>
      <w:lvlJc w:val="left"/>
      <w:pPr>
        <w:ind w:left="5026" w:hanging="360"/>
      </w:pPr>
    </w:lvl>
    <w:lvl w:ilvl="7" w:tplc="04090019" w:tentative="1">
      <w:start w:val="1"/>
      <w:numFmt w:val="lowerLetter"/>
      <w:lvlText w:val="%8."/>
      <w:lvlJc w:val="left"/>
      <w:pPr>
        <w:ind w:left="5746" w:hanging="360"/>
      </w:pPr>
    </w:lvl>
    <w:lvl w:ilvl="8" w:tplc="0409001B" w:tentative="1">
      <w:start w:val="1"/>
      <w:numFmt w:val="lowerRoman"/>
      <w:lvlText w:val="%9."/>
      <w:lvlJc w:val="right"/>
      <w:pPr>
        <w:ind w:left="6466" w:hanging="180"/>
      </w:pPr>
    </w:lvl>
  </w:abstractNum>
  <w:abstractNum w:abstractNumId="66" w15:restartNumberingAfterBreak="0">
    <w:nsid w:val="6DBB64B5"/>
    <w:multiLevelType w:val="hybridMultilevel"/>
    <w:tmpl w:val="4A7E4B94"/>
    <w:lvl w:ilvl="0" w:tplc="315279BA">
      <w:start w:val="1"/>
      <w:numFmt w:val="decimal"/>
      <w:lvlText w:val="%1."/>
      <w:lvlJc w:val="left"/>
      <w:pPr>
        <w:ind w:left="180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7" w15:restartNumberingAfterBreak="0">
    <w:nsid w:val="6E6F7A51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8" w15:restartNumberingAfterBreak="0">
    <w:nsid w:val="6E85209B"/>
    <w:multiLevelType w:val="hybridMultilevel"/>
    <w:tmpl w:val="D51624A4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9" w15:restartNumberingAfterBreak="0">
    <w:nsid w:val="70E723C5"/>
    <w:multiLevelType w:val="hybridMultilevel"/>
    <w:tmpl w:val="CBCE2F16"/>
    <w:lvl w:ilvl="0" w:tplc="9928FC0E">
      <w:start w:val="1"/>
      <w:numFmt w:val="decimal"/>
      <w:lvlText w:val="%1."/>
      <w:lvlJc w:val="left"/>
      <w:pPr>
        <w:ind w:left="7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4" w:hanging="360"/>
      </w:pPr>
    </w:lvl>
    <w:lvl w:ilvl="2" w:tplc="0409001B" w:tentative="1">
      <w:start w:val="1"/>
      <w:numFmt w:val="lowerRoman"/>
      <w:lvlText w:val="%3."/>
      <w:lvlJc w:val="right"/>
      <w:pPr>
        <w:ind w:left="2224" w:hanging="180"/>
      </w:pPr>
    </w:lvl>
    <w:lvl w:ilvl="3" w:tplc="0409000F" w:tentative="1">
      <w:start w:val="1"/>
      <w:numFmt w:val="decimal"/>
      <w:lvlText w:val="%4."/>
      <w:lvlJc w:val="left"/>
      <w:pPr>
        <w:ind w:left="2944" w:hanging="360"/>
      </w:pPr>
    </w:lvl>
    <w:lvl w:ilvl="4" w:tplc="04090019" w:tentative="1">
      <w:start w:val="1"/>
      <w:numFmt w:val="lowerLetter"/>
      <w:lvlText w:val="%5."/>
      <w:lvlJc w:val="left"/>
      <w:pPr>
        <w:ind w:left="3664" w:hanging="360"/>
      </w:pPr>
    </w:lvl>
    <w:lvl w:ilvl="5" w:tplc="0409001B" w:tentative="1">
      <w:start w:val="1"/>
      <w:numFmt w:val="lowerRoman"/>
      <w:lvlText w:val="%6."/>
      <w:lvlJc w:val="right"/>
      <w:pPr>
        <w:ind w:left="4384" w:hanging="180"/>
      </w:pPr>
    </w:lvl>
    <w:lvl w:ilvl="6" w:tplc="0409000F" w:tentative="1">
      <w:start w:val="1"/>
      <w:numFmt w:val="decimal"/>
      <w:lvlText w:val="%7."/>
      <w:lvlJc w:val="left"/>
      <w:pPr>
        <w:ind w:left="5104" w:hanging="360"/>
      </w:pPr>
    </w:lvl>
    <w:lvl w:ilvl="7" w:tplc="04090019" w:tentative="1">
      <w:start w:val="1"/>
      <w:numFmt w:val="lowerLetter"/>
      <w:lvlText w:val="%8."/>
      <w:lvlJc w:val="left"/>
      <w:pPr>
        <w:ind w:left="5824" w:hanging="360"/>
      </w:pPr>
    </w:lvl>
    <w:lvl w:ilvl="8" w:tplc="0409001B" w:tentative="1">
      <w:start w:val="1"/>
      <w:numFmt w:val="lowerRoman"/>
      <w:lvlText w:val="%9."/>
      <w:lvlJc w:val="right"/>
      <w:pPr>
        <w:ind w:left="6544" w:hanging="180"/>
      </w:pPr>
    </w:lvl>
  </w:abstractNum>
  <w:abstractNum w:abstractNumId="70" w15:restartNumberingAfterBreak="0">
    <w:nsid w:val="71481A44"/>
    <w:multiLevelType w:val="hybridMultilevel"/>
    <w:tmpl w:val="472A6DF0"/>
    <w:lvl w:ilvl="0" w:tplc="A31A8D1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1" w15:restartNumberingAfterBreak="0">
    <w:nsid w:val="72AF67FB"/>
    <w:multiLevelType w:val="hybridMultilevel"/>
    <w:tmpl w:val="EC38D538"/>
    <w:lvl w:ilvl="0" w:tplc="79426722">
      <w:start w:val="1"/>
      <w:numFmt w:val="decimal"/>
      <w:lvlText w:val="%1."/>
      <w:lvlJc w:val="left"/>
      <w:pPr>
        <w:ind w:left="1800" w:hanging="360"/>
      </w:pPr>
      <w:rPr>
        <w:rFonts w:eastAsia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2" w15:restartNumberingAfterBreak="0">
    <w:nsid w:val="74037A75"/>
    <w:multiLevelType w:val="hybridMultilevel"/>
    <w:tmpl w:val="BE0ED02E"/>
    <w:lvl w:ilvl="0" w:tplc="04090013">
      <w:start w:val="1"/>
      <w:numFmt w:val="upperRoman"/>
      <w:lvlText w:val="%1."/>
      <w:lvlJc w:val="right"/>
      <w:pPr>
        <w:ind w:left="144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3" w15:restartNumberingAfterBreak="0">
    <w:nsid w:val="74CD1AC4"/>
    <w:multiLevelType w:val="hybridMultilevel"/>
    <w:tmpl w:val="0C1E1F8A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4" w15:restartNumberingAfterBreak="0">
    <w:nsid w:val="757F63AC"/>
    <w:multiLevelType w:val="hybridMultilevel"/>
    <w:tmpl w:val="D416D382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5" w15:restartNumberingAfterBreak="0">
    <w:nsid w:val="75EB76DF"/>
    <w:multiLevelType w:val="hybridMultilevel"/>
    <w:tmpl w:val="6B7E226A"/>
    <w:lvl w:ilvl="0" w:tplc="12628A76">
      <w:start w:val="1"/>
      <w:numFmt w:val="decimal"/>
      <w:lvlText w:val="%1."/>
      <w:lvlJc w:val="left"/>
      <w:pPr>
        <w:ind w:left="1800" w:hanging="360"/>
      </w:pPr>
      <w:rPr>
        <w:rFonts w:eastAsia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6" w15:restartNumberingAfterBreak="0">
    <w:nsid w:val="75EE6D9B"/>
    <w:multiLevelType w:val="hybridMultilevel"/>
    <w:tmpl w:val="5986DF38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7" w15:restartNumberingAfterBreak="0">
    <w:nsid w:val="7760675B"/>
    <w:multiLevelType w:val="hybridMultilevel"/>
    <w:tmpl w:val="30C68344"/>
    <w:lvl w:ilvl="0" w:tplc="0409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2520" w:hanging="360"/>
      </w:pPr>
      <w:rPr>
        <w:b w:val="0"/>
        <w:bCs w:val="0"/>
      </w:r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17">
      <w:start w:val="1"/>
      <w:numFmt w:val="lowerLetter"/>
      <w:lvlText w:val="%4)"/>
      <w:lvlJc w:val="left"/>
      <w:pPr>
        <w:ind w:left="396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8" w15:restartNumberingAfterBreak="0">
    <w:nsid w:val="77815274"/>
    <w:multiLevelType w:val="hybridMultilevel"/>
    <w:tmpl w:val="CA7EE1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784075C8"/>
    <w:multiLevelType w:val="hybridMultilevel"/>
    <w:tmpl w:val="0F4E915E"/>
    <w:lvl w:ilvl="0" w:tplc="D94CD90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EE6C3EBC">
      <w:start w:val="1"/>
      <w:numFmt w:val="lowerLetter"/>
      <w:lvlText w:val="%2."/>
      <w:lvlJc w:val="left"/>
      <w:pPr>
        <w:ind w:left="2520" w:hanging="360"/>
      </w:pPr>
      <w:rPr>
        <w:rFonts w:hint="default"/>
      </w:rPr>
    </w:lvl>
    <w:lvl w:ilvl="2" w:tplc="DA325398">
      <w:start w:val="1"/>
      <w:numFmt w:val="decimal"/>
      <w:lvlText w:val="%3."/>
      <w:lvlJc w:val="left"/>
      <w:pPr>
        <w:ind w:left="3420" w:hanging="360"/>
      </w:pPr>
      <w:rPr>
        <w:rFonts w:hint="default"/>
        <w:b w:val="0"/>
      </w:r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7">
      <w:start w:val="1"/>
      <w:numFmt w:val="lowerLetter"/>
      <w:lvlText w:val="%6)"/>
      <w:lvlJc w:val="lef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0" w15:restartNumberingAfterBreak="0">
    <w:nsid w:val="7AB83F8F"/>
    <w:multiLevelType w:val="hybridMultilevel"/>
    <w:tmpl w:val="25F81172"/>
    <w:lvl w:ilvl="0" w:tplc="9DA8E454">
      <w:numFmt w:val="bullet"/>
      <w:lvlText w:val=""/>
      <w:lvlJc w:val="left"/>
      <w:pPr>
        <w:ind w:left="447" w:hanging="360"/>
      </w:pPr>
      <w:rPr>
        <w:rFonts w:ascii="Symbol" w:eastAsia="Symbol" w:hAnsi="Symbol" w:cs="Symbol" w:hint="default"/>
        <w:w w:val="100"/>
        <w:sz w:val="24"/>
        <w:szCs w:val="24"/>
        <w:lang w:val="id" w:eastAsia="en-US" w:bidi="ar-SA"/>
      </w:rPr>
    </w:lvl>
    <w:lvl w:ilvl="1" w:tplc="EF6A60C6">
      <w:numFmt w:val="bullet"/>
      <w:lvlText w:val="•"/>
      <w:lvlJc w:val="left"/>
      <w:pPr>
        <w:ind w:left="905" w:hanging="360"/>
      </w:pPr>
      <w:rPr>
        <w:rFonts w:hint="default"/>
        <w:lang w:val="id" w:eastAsia="en-US" w:bidi="ar-SA"/>
      </w:rPr>
    </w:lvl>
    <w:lvl w:ilvl="2" w:tplc="02605F8C">
      <w:numFmt w:val="bullet"/>
      <w:lvlText w:val="•"/>
      <w:lvlJc w:val="left"/>
      <w:pPr>
        <w:ind w:left="1370" w:hanging="360"/>
      </w:pPr>
      <w:rPr>
        <w:rFonts w:hint="default"/>
        <w:lang w:val="id" w:eastAsia="en-US" w:bidi="ar-SA"/>
      </w:rPr>
    </w:lvl>
    <w:lvl w:ilvl="3" w:tplc="165C08DE">
      <w:numFmt w:val="bullet"/>
      <w:lvlText w:val="•"/>
      <w:lvlJc w:val="left"/>
      <w:pPr>
        <w:ind w:left="1835" w:hanging="360"/>
      </w:pPr>
      <w:rPr>
        <w:rFonts w:hint="default"/>
        <w:lang w:val="id" w:eastAsia="en-US" w:bidi="ar-SA"/>
      </w:rPr>
    </w:lvl>
    <w:lvl w:ilvl="4" w:tplc="887677AE">
      <w:numFmt w:val="bullet"/>
      <w:lvlText w:val="•"/>
      <w:lvlJc w:val="left"/>
      <w:pPr>
        <w:ind w:left="2300" w:hanging="360"/>
      </w:pPr>
      <w:rPr>
        <w:rFonts w:hint="default"/>
        <w:lang w:val="id" w:eastAsia="en-US" w:bidi="ar-SA"/>
      </w:rPr>
    </w:lvl>
    <w:lvl w:ilvl="5" w:tplc="D78EDE96">
      <w:numFmt w:val="bullet"/>
      <w:lvlText w:val="•"/>
      <w:lvlJc w:val="left"/>
      <w:pPr>
        <w:ind w:left="2765" w:hanging="360"/>
      </w:pPr>
      <w:rPr>
        <w:rFonts w:hint="default"/>
        <w:lang w:val="id" w:eastAsia="en-US" w:bidi="ar-SA"/>
      </w:rPr>
    </w:lvl>
    <w:lvl w:ilvl="6" w:tplc="B186D806">
      <w:numFmt w:val="bullet"/>
      <w:lvlText w:val="•"/>
      <w:lvlJc w:val="left"/>
      <w:pPr>
        <w:ind w:left="3230" w:hanging="360"/>
      </w:pPr>
      <w:rPr>
        <w:rFonts w:hint="default"/>
        <w:lang w:val="id" w:eastAsia="en-US" w:bidi="ar-SA"/>
      </w:rPr>
    </w:lvl>
    <w:lvl w:ilvl="7" w:tplc="0BD68548">
      <w:numFmt w:val="bullet"/>
      <w:lvlText w:val="•"/>
      <w:lvlJc w:val="left"/>
      <w:pPr>
        <w:ind w:left="3695" w:hanging="360"/>
      </w:pPr>
      <w:rPr>
        <w:rFonts w:hint="default"/>
        <w:lang w:val="id" w:eastAsia="en-US" w:bidi="ar-SA"/>
      </w:rPr>
    </w:lvl>
    <w:lvl w:ilvl="8" w:tplc="8530F524">
      <w:numFmt w:val="bullet"/>
      <w:lvlText w:val="•"/>
      <w:lvlJc w:val="left"/>
      <w:pPr>
        <w:ind w:left="4160" w:hanging="360"/>
      </w:pPr>
      <w:rPr>
        <w:rFonts w:hint="default"/>
        <w:lang w:val="id" w:eastAsia="en-US" w:bidi="ar-SA"/>
      </w:rPr>
    </w:lvl>
  </w:abstractNum>
  <w:abstractNum w:abstractNumId="81" w15:restartNumberingAfterBreak="0">
    <w:nsid w:val="7BAE1A29"/>
    <w:multiLevelType w:val="hybridMultilevel"/>
    <w:tmpl w:val="BA90D386"/>
    <w:lvl w:ilvl="0" w:tplc="6430FFC8">
      <w:start w:val="1"/>
      <w:numFmt w:val="decimal"/>
      <w:lvlText w:val="%1."/>
      <w:lvlJc w:val="left"/>
      <w:pPr>
        <w:ind w:left="447" w:hanging="40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26526254">
      <w:numFmt w:val="bullet"/>
      <w:lvlText w:val="•"/>
      <w:lvlJc w:val="left"/>
      <w:pPr>
        <w:ind w:left="905" w:hanging="404"/>
      </w:pPr>
      <w:rPr>
        <w:rFonts w:hint="default"/>
        <w:lang w:val="id" w:eastAsia="en-US" w:bidi="ar-SA"/>
      </w:rPr>
    </w:lvl>
    <w:lvl w:ilvl="2" w:tplc="C4FA306E">
      <w:numFmt w:val="bullet"/>
      <w:lvlText w:val="•"/>
      <w:lvlJc w:val="left"/>
      <w:pPr>
        <w:ind w:left="1370" w:hanging="404"/>
      </w:pPr>
      <w:rPr>
        <w:rFonts w:hint="default"/>
        <w:lang w:val="id" w:eastAsia="en-US" w:bidi="ar-SA"/>
      </w:rPr>
    </w:lvl>
    <w:lvl w:ilvl="3" w:tplc="523ADD48">
      <w:numFmt w:val="bullet"/>
      <w:lvlText w:val="•"/>
      <w:lvlJc w:val="left"/>
      <w:pPr>
        <w:ind w:left="1835" w:hanging="404"/>
      </w:pPr>
      <w:rPr>
        <w:rFonts w:hint="default"/>
        <w:lang w:val="id" w:eastAsia="en-US" w:bidi="ar-SA"/>
      </w:rPr>
    </w:lvl>
    <w:lvl w:ilvl="4" w:tplc="94C601AA">
      <w:numFmt w:val="bullet"/>
      <w:lvlText w:val="•"/>
      <w:lvlJc w:val="left"/>
      <w:pPr>
        <w:ind w:left="2300" w:hanging="404"/>
      </w:pPr>
      <w:rPr>
        <w:rFonts w:hint="default"/>
        <w:lang w:val="id" w:eastAsia="en-US" w:bidi="ar-SA"/>
      </w:rPr>
    </w:lvl>
    <w:lvl w:ilvl="5" w:tplc="562E9372">
      <w:numFmt w:val="bullet"/>
      <w:lvlText w:val="•"/>
      <w:lvlJc w:val="left"/>
      <w:pPr>
        <w:ind w:left="2765" w:hanging="404"/>
      </w:pPr>
      <w:rPr>
        <w:rFonts w:hint="default"/>
        <w:lang w:val="id" w:eastAsia="en-US" w:bidi="ar-SA"/>
      </w:rPr>
    </w:lvl>
    <w:lvl w:ilvl="6" w:tplc="21F874A6">
      <w:numFmt w:val="bullet"/>
      <w:lvlText w:val="•"/>
      <w:lvlJc w:val="left"/>
      <w:pPr>
        <w:ind w:left="3230" w:hanging="404"/>
      </w:pPr>
      <w:rPr>
        <w:rFonts w:hint="default"/>
        <w:lang w:val="id" w:eastAsia="en-US" w:bidi="ar-SA"/>
      </w:rPr>
    </w:lvl>
    <w:lvl w:ilvl="7" w:tplc="71E60B54">
      <w:numFmt w:val="bullet"/>
      <w:lvlText w:val="•"/>
      <w:lvlJc w:val="left"/>
      <w:pPr>
        <w:ind w:left="3695" w:hanging="404"/>
      </w:pPr>
      <w:rPr>
        <w:rFonts w:hint="default"/>
        <w:lang w:val="id" w:eastAsia="en-US" w:bidi="ar-SA"/>
      </w:rPr>
    </w:lvl>
    <w:lvl w:ilvl="8" w:tplc="E2E294C0">
      <w:numFmt w:val="bullet"/>
      <w:lvlText w:val="•"/>
      <w:lvlJc w:val="left"/>
      <w:pPr>
        <w:ind w:left="4160" w:hanging="404"/>
      </w:pPr>
      <w:rPr>
        <w:rFonts w:hint="default"/>
        <w:lang w:val="id" w:eastAsia="en-US" w:bidi="ar-SA"/>
      </w:rPr>
    </w:lvl>
  </w:abstractNum>
  <w:abstractNum w:abstractNumId="82" w15:restartNumberingAfterBreak="0">
    <w:nsid w:val="7EB70A10"/>
    <w:multiLevelType w:val="multilevel"/>
    <w:tmpl w:val="6AC6A47A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  <w:b/>
        <w:bCs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3" w15:restartNumberingAfterBreak="0">
    <w:nsid w:val="7EEC659F"/>
    <w:multiLevelType w:val="hybridMultilevel"/>
    <w:tmpl w:val="FEBE781E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  <w:rPr>
        <w:rFonts w:hint="default"/>
        <w:b w:val="0"/>
        <w:bCs/>
      </w:r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4" w15:restartNumberingAfterBreak="0">
    <w:nsid w:val="7F553671"/>
    <w:multiLevelType w:val="hybridMultilevel"/>
    <w:tmpl w:val="498003BA"/>
    <w:lvl w:ilvl="0" w:tplc="04090019">
      <w:start w:val="1"/>
      <w:numFmt w:val="lowerLetter"/>
      <w:lvlText w:val="%1."/>
      <w:lvlJc w:val="left"/>
      <w:pPr>
        <w:ind w:left="4140" w:hanging="360"/>
      </w:pPr>
      <w:rPr>
        <w:b w:val="0"/>
        <w:bCs/>
      </w:rPr>
    </w:lvl>
    <w:lvl w:ilvl="1" w:tplc="23500C56">
      <w:start w:val="1"/>
      <w:numFmt w:val="lowerLetter"/>
      <w:lvlText w:val="%2."/>
      <w:lvlJc w:val="left"/>
      <w:pPr>
        <w:ind w:left="486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5580" w:hanging="180"/>
      </w:pPr>
    </w:lvl>
    <w:lvl w:ilvl="3" w:tplc="04090017">
      <w:start w:val="1"/>
      <w:numFmt w:val="lowerLetter"/>
      <w:lvlText w:val="%4)"/>
      <w:lvlJc w:val="left"/>
      <w:pPr>
        <w:ind w:left="6300" w:hanging="360"/>
      </w:pPr>
      <w:rPr>
        <w:b w:val="0"/>
        <w:bCs/>
      </w:rPr>
    </w:lvl>
    <w:lvl w:ilvl="4" w:tplc="0409000F">
      <w:start w:val="1"/>
      <w:numFmt w:val="decimal"/>
      <w:lvlText w:val="%5."/>
      <w:lvlJc w:val="left"/>
      <w:pPr>
        <w:ind w:left="7020" w:hanging="360"/>
      </w:pPr>
    </w:lvl>
    <w:lvl w:ilvl="5" w:tplc="0409001B" w:tentative="1">
      <w:start w:val="1"/>
      <w:numFmt w:val="lowerRoman"/>
      <w:lvlText w:val="%6."/>
      <w:lvlJc w:val="right"/>
      <w:pPr>
        <w:ind w:left="7740" w:hanging="180"/>
      </w:pPr>
    </w:lvl>
    <w:lvl w:ilvl="6" w:tplc="0409000F" w:tentative="1">
      <w:start w:val="1"/>
      <w:numFmt w:val="decimal"/>
      <w:lvlText w:val="%7."/>
      <w:lvlJc w:val="left"/>
      <w:pPr>
        <w:ind w:left="8460" w:hanging="360"/>
      </w:pPr>
    </w:lvl>
    <w:lvl w:ilvl="7" w:tplc="04090019" w:tentative="1">
      <w:start w:val="1"/>
      <w:numFmt w:val="lowerLetter"/>
      <w:lvlText w:val="%8."/>
      <w:lvlJc w:val="left"/>
      <w:pPr>
        <w:ind w:left="9180" w:hanging="360"/>
      </w:pPr>
    </w:lvl>
    <w:lvl w:ilvl="8" w:tplc="0409001B" w:tentative="1">
      <w:start w:val="1"/>
      <w:numFmt w:val="lowerRoman"/>
      <w:lvlText w:val="%9."/>
      <w:lvlJc w:val="right"/>
      <w:pPr>
        <w:ind w:left="9900" w:hanging="180"/>
      </w:pPr>
    </w:lvl>
  </w:abstractNum>
  <w:num w:numId="1">
    <w:abstractNumId w:val="41"/>
  </w:num>
  <w:num w:numId="2">
    <w:abstractNumId w:val="23"/>
  </w:num>
  <w:num w:numId="3">
    <w:abstractNumId w:val="82"/>
  </w:num>
  <w:num w:numId="4">
    <w:abstractNumId w:val="70"/>
  </w:num>
  <w:num w:numId="5">
    <w:abstractNumId w:val="67"/>
  </w:num>
  <w:num w:numId="6">
    <w:abstractNumId w:val="36"/>
  </w:num>
  <w:num w:numId="7">
    <w:abstractNumId w:val="56"/>
  </w:num>
  <w:num w:numId="8">
    <w:abstractNumId w:val="68"/>
  </w:num>
  <w:num w:numId="9">
    <w:abstractNumId w:val="48"/>
  </w:num>
  <w:num w:numId="10">
    <w:abstractNumId w:val="6"/>
  </w:num>
  <w:num w:numId="11">
    <w:abstractNumId w:val="26"/>
  </w:num>
  <w:num w:numId="12">
    <w:abstractNumId w:val="47"/>
  </w:num>
  <w:num w:numId="13">
    <w:abstractNumId w:val="76"/>
  </w:num>
  <w:num w:numId="14">
    <w:abstractNumId w:val="32"/>
  </w:num>
  <w:num w:numId="15">
    <w:abstractNumId w:val="58"/>
  </w:num>
  <w:num w:numId="16">
    <w:abstractNumId w:val="77"/>
  </w:num>
  <w:num w:numId="17">
    <w:abstractNumId w:val="34"/>
  </w:num>
  <w:num w:numId="18">
    <w:abstractNumId w:val="30"/>
  </w:num>
  <w:num w:numId="19">
    <w:abstractNumId w:val="55"/>
  </w:num>
  <w:num w:numId="20">
    <w:abstractNumId w:val="62"/>
  </w:num>
  <w:num w:numId="21">
    <w:abstractNumId w:val="1"/>
  </w:num>
  <w:num w:numId="22">
    <w:abstractNumId w:val="69"/>
  </w:num>
  <w:num w:numId="23">
    <w:abstractNumId w:val="83"/>
  </w:num>
  <w:num w:numId="24">
    <w:abstractNumId w:val="12"/>
  </w:num>
  <w:num w:numId="25">
    <w:abstractNumId w:val="73"/>
  </w:num>
  <w:num w:numId="26">
    <w:abstractNumId w:val="25"/>
  </w:num>
  <w:num w:numId="27">
    <w:abstractNumId w:val="22"/>
  </w:num>
  <w:num w:numId="28">
    <w:abstractNumId w:val="19"/>
  </w:num>
  <w:num w:numId="29">
    <w:abstractNumId w:val="4"/>
  </w:num>
  <w:num w:numId="30">
    <w:abstractNumId w:val="13"/>
  </w:num>
  <w:num w:numId="31">
    <w:abstractNumId w:val="79"/>
  </w:num>
  <w:num w:numId="32">
    <w:abstractNumId w:val="51"/>
  </w:num>
  <w:num w:numId="33">
    <w:abstractNumId w:val="43"/>
  </w:num>
  <w:num w:numId="34">
    <w:abstractNumId w:val="84"/>
  </w:num>
  <w:num w:numId="35">
    <w:abstractNumId w:val="64"/>
  </w:num>
  <w:num w:numId="36">
    <w:abstractNumId w:val="28"/>
  </w:num>
  <w:num w:numId="37">
    <w:abstractNumId w:val="3"/>
  </w:num>
  <w:num w:numId="38">
    <w:abstractNumId w:val="49"/>
  </w:num>
  <w:num w:numId="39">
    <w:abstractNumId w:val="8"/>
  </w:num>
  <w:num w:numId="40">
    <w:abstractNumId w:val="17"/>
  </w:num>
  <w:num w:numId="41">
    <w:abstractNumId w:val="60"/>
  </w:num>
  <w:num w:numId="42">
    <w:abstractNumId w:val="54"/>
  </w:num>
  <w:num w:numId="43">
    <w:abstractNumId w:val="2"/>
  </w:num>
  <w:num w:numId="44">
    <w:abstractNumId w:val="7"/>
  </w:num>
  <w:num w:numId="45">
    <w:abstractNumId w:val="5"/>
  </w:num>
  <w:num w:numId="46">
    <w:abstractNumId w:val="0"/>
  </w:num>
  <w:num w:numId="47">
    <w:abstractNumId w:val="9"/>
  </w:num>
  <w:num w:numId="48">
    <w:abstractNumId w:val="78"/>
  </w:num>
  <w:num w:numId="49">
    <w:abstractNumId w:val="50"/>
  </w:num>
  <w:num w:numId="50">
    <w:abstractNumId w:val="57"/>
  </w:num>
  <w:num w:numId="51">
    <w:abstractNumId w:val="72"/>
  </w:num>
  <w:num w:numId="52">
    <w:abstractNumId w:val="74"/>
  </w:num>
  <w:num w:numId="53">
    <w:abstractNumId w:val="39"/>
  </w:num>
  <w:num w:numId="54">
    <w:abstractNumId w:val="66"/>
  </w:num>
  <w:num w:numId="55">
    <w:abstractNumId w:val="37"/>
  </w:num>
  <w:num w:numId="56">
    <w:abstractNumId w:val="11"/>
  </w:num>
  <w:num w:numId="57">
    <w:abstractNumId w:val="16"/>
  </w:num>
  <w:num w:numId="58">
    <w:abstractNumId w:val="15"/>
  </w:num>
  <w:num w:numId="59">
    <w:abstractNumId w:val="80"/>
  </w:num>
  <w:num w:numId="60">
    <w:abstractNumId w:val="10"/>
  </w:num>
  <w:num w:numId="61">
    <w:abstractNumId w:val="81"/>
  </w:num>
  <w:num w:numId="62">
    <w:abstractNumId w:val="35"/>
  </w:num>
  <w:num w:numId="63">
    <w:abstractNumId w:val="44"/>
  </w:num>
  <w:num w:numId="64">
    <w:abstractNumId w:val="45"/>
  </w:num>
  <w:num w:numId="65">
    <w:abstractNumId w:val="53"/>
  </w:num>
  <w:num w:numId="66">
    <w:abstractNumId w:val="31"/>
  </w:num>
  <w:num w:numId="67">
    <w:abstractNumId w:val="52"/>
  </w:num>
  <w:num w:numId="68">
    <w:abstractNumId w:val="46"/>
  </w:num>
  <w:num w:numId="69">
    <w:abstractNumId w:val="40"/>
  </w:num>
  <w:num w:numId="70">
    <w:abstractNumId w:val="65"/>
  </w:num>
  <w:num w:numId="71">
    <w:abstractNumId w:val="20"/>
  </w:num>
  <w:num w:numId="72">
    <w:abstractNumId w:val="29"/>
  </w:num>
  <w:num w:numId="73">
    <w:abstractNumId w:val="42"/>
  </w:num>
  <w:num w:numId="74">
    <w:abstractNumId w:val="61"/>
  </w:num>
  <w:num w:numId="75">
    <w:abstractNumId w:val="14"/>
  </w:num>
  <w:num w:numId="76">
    <w:abstractNumId w:val="18"/>
  </w:num>
  <w:num w:numId="77">
    <w:abstractNumId w:val="63"/>
  </w:num>
  <w:num w:numId="78">
    <w:abstractNumId w:val="24"/>
  </w:num>
  <w:num w:numId="79">
    <w:abstractNumId w:val="27"/>
  </w:num>
  <w:num w:numId="80">
    <w:abstractNumId w:val="38"/>
  </w:num>
  <w:num w:numId="81">
    <w:abstractNumId w:val="33"/>
  </w:num>
  <w:num w:numId="82">
    <w:abstractNumId w:val="59"/>
  </w:num>
  <w:num w:numId="83">
    <w:abstractNumId w:val="21"/>
  </w:num>
  <w:num w:numId="84">
    <w:abstractNumId w:val="75"/>
  </w:num>
  <w:num w:numId="85">
    <w:abstractNumId w:val="71"/>
  </w:num>
  <w:numIdMacAtCleanup w:val="8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6167"/>
    <w:rsid w:val="000107B5"/>
    <w:rsid w:val="0001130E"/>
    <w:rsid w:val="0001271A"/>
    <w:rsid w:val="00013181"/>
    <w:rsid w:val="00013AC1"/>
    <w:rsid w:val="00014837"/>
    <w:rsid w:val="000157CF"/>
    <w:rsid w:val="00016CF3"/>
    <w:rsid w:val="00017CE5"/>
    <w:rsid w:val="000205F5"/>
    <w:rsid w:val="00021825"/>
    <w:rsid w:val="00023118"/>
    <w:rsid w:val="000234C3"/>
    <w:rsid w:val="000305F3"/>
    <w:rsid w:val="000327F2"/>
    <w:rsid w:val="0003403C"/>
    <w:rsid w:val="00036094"/>
    <w:rsid w:val="00040FAC"/>
    <w:rsid w:val="00041FE9"/>
    <w:rsid w:val="000426B6"/>
    <w:rsid w:val="0004284E"/>
    <w:rsid w:val="000429E7"/>
    <w:rsid w:val="00047125"/>
    <w:rsid w:val="00047C25"/>
    <w:rsid w:val="00047E8F"/>
    <w:rsid w:val="00051564"/>
    <w:rsid w:val="00051964"/>
    <w:rsid w:val="000606C7"/>
    <w:rsid w:val="00060B53"/>
    <w:rsid w:val="00065521"/>
    <w:rsid w:val="0006641A"/>
    <w:rsid w:val="000671B3"/>
    <w:rsid w:val="00071A9F"/>
    <w:rsid w:val="00075104"/>
    <w:rsid w:val="00076151"/>
    <w:rsid w:val="000776C0"/>
    <w:rsid w:val="000808FE"/>
    <w:rsid w:val="00080AAC"/>
    <w:rsid w:val="000820A9"/>
    <w:rsid w:val="00083324"/>
    <w:rsid w:val="00083E07"/>
    <w:rsid w:val="00084BD6"/>
    <w:rsid w:val="00084CC1"/>
    <w:rsid w:val="00086241"/>
    <w:rsid w:val="00086798"/>
    <w:rsid w:val="0008685F"/>
    <w:rsid w:val="000940ED"/>
    <w:rsid w:val="0009447F"/>
    <w:rsid w:val="000954A7"/>
    <w:rsid w:val="000976F8"/>
    <w:rsid w:val="000A4D33"/>
    <w:rsid w:val="000A7547"/>
    <w:rsid w:val="000A7ECD"/>
    <w:rsid w:val="000B134F"/>
    <w:rsid w:val="000B169A"/>
    <w:rsid w:val="000B1C80"/>
    <w:rsid w:val="000B2F5D"/>
    <w:rsid w:val="000B3162"/>
    <w:rsid w:val="000B3DEA"/>
    <w:rsid w:val="000B5843"/>
    <w:rsid w:val="000C02FA"/>
    <w:rsid w:val="000C1B84"/>
    <w:rsid w:val="000C5D07"/>
    <w:rsid w:val="000D0E0C"/>
    <w:rsid w:val="000D150A"/>
    <w:rsid w:val="000D3EEA"/>
    <w:rsid w:val="000E077A"/>
    <w:rsid w:val="000E1E25"/>
    <w:rsid w:val="000E354B"/>
    <w:rsid w:val="000F1102"/>
    <w:rsid w:val="000F14E4"/>
    <w:rsid w:val="000F40FE"/>
    <w:rsid w:val="000F44D7"/>
    <w:rsid w:val="000F7889"/>
    <w:rsid w:val="001006B8"/>
    <w:rsid w:val="0010101F"/>
    <w:rsid w:val="00101FFF"/>
    <w:rsid w:val="00105534"/>
    <w:rsid w:val="00105B38"/>
    <w:rsid w:val="00105BA5"/>
    <w:rsid w:val="001107C6"/>
    <w:rsid w:val="00110C92"/>
    <w:rsid w:val="00114D4E"/>
    <w:rsid w:val="001178AC"/>
    <w:rsid w:val="00123ADA"/>
    <w:rsid w:val="0013198F"/>
    <w:rsid w:val="00131ADC"/>
    <w:rsid w:val="0013300E"/>
    <w:rsid w:val="00133454"/>
    <w:rsid w:val="00137D81"/>
    <w:rsid w:val="00143E24"/>
    <w:rsid w:val="00144996"/>
    <w:rsid w:val="00144B3D"/>
    <w:rsid w:val="00147AB2"/>
    <w:rsid w:val="00151DF0"/>
    <w:rsid w:val="001521BA"/>
    <w:rsid w:val="00152F65"/>
    <w:rsid w:val="001537B4"/>
    <w:rsid w:val="00154367"/>
    <w:rsid w:val="001578CA"/>
    <w:rsid w:val="0016010C"/>
    <w:rsid w:val="00161020"/>
    <w:rsid w:val="00161455"/>
    <w:rsid w:val="00162CA5"/>
    <w:rsid w:val="00163679"/>
    <w:rsid w:val="00164FD6"/>
    <w:rsid w:val="00165CEB"/>
    <w:rsid w:val="00166541"/>
    <w:rsid w:val="00167BCA"/>
    <w:rsid w:val="00171213"/>
    <w:rsid w:val="00171785"/>
    <w:rsid w:val="00171D69"/>
    <w:rsid w:val="00173467"/>
    <w:rsid w:val="001747EE"/>
    <w:rsid w:val="00175960"/>
    <w:rsid w:val="00177BA6"/>
    <w:rsid w:val="00177C23"/>
    <w:rsid w:val="001810A9"/>
    <w:rsid w:val="00183B32"/>
    <w:rsid w:val="001859CF"/>
    <w:rsid w:val="00186E8E"/>
    <w:rsid w:val="00191BDF"/>
    <w:rsid w:val="00192426"/>
    <w:rsid w:val="001938CB"/>
    <w:rsid w:val="00193E87"/>
    <w:rsid w:val="00193F85"/>
    <w:rsid w:val="001944AB"/>
    <w:rsid w:val="001952CF"/>
    <w:rsid w:val="0019571E"/>
    <w:rsid w:val="00196EA9"/>
    <w:rsid w:val="001A2047"/>
    <w:rsid w:val="001A2A09"/>
    <w:rsid w:val="001A3D40"/>
    <w:rsid w:val="001B0B02"/>
    <w:rsid w:val="001B3BB3"/>
    <w:rsid w:val="001B40A1"/>
    <w:rsid w:val="001B4B88"/>
    <w:rsid w:val="001C02EA"/>
    <w:rsid w:val="001C34D0"/>
    <w:rsid w:val="001C34E2"/>
    <w:rsid w:val="001C3C7A"/>
    <w:rsid w:val="001C4C9E"/>
    <w:rsid w:val="001C5A62"/>
    <w:rsid w:val="001C68B7"/>
    <w:rsid w:val="001D175E"/>
    <w:rsid w:val="001D23D4"/>
    <w:rsid w:val="001D3204"/>
    <w:rsid w:val="001D49D6"/>
    <w:rsid w:val="001D4BF0"/>
    <w:rsid w:val="001D56FB"/>
    <w:rsid w:val="001D607F"/>
    <w:rsid w:val="001D6F0E"/>
    <w:rsid w:val="001E17A7"/>
    <w:rsid w:val="001E44FF"/>
    <w:rsid w:val="001E70E4"/>
    <w:rsid w:val="001E7533"/>
    <w:rsid w:val="001F26BE"/>
    <w:rsid w:val="001F3B6D"/>
    <w:rsid w:val="0020106F"/>
    <w:rsid w:val="0020283F"/>
    <w:rsid w:val="0020521C"/>
    <w:rsid w:val="0020615E"/>
    <w:rsid w:val="002061AD"/>
    <w:rsid w:val="002076BF"/>
    <w:rsid w:val="00207D1B"/>
    <w:rsid w:val="0021288A"/>
    <w:rsid w:val="0021296E"/>
    <w:rsid w:val="002155C8"/>
    <w:rsid w:val="00216789"/>
    <w:rsid w:val="00217234"/>
    <w:rsid w:val="00222E12"/>
    <w:rsid w:val="002240A6"/>
    <w:rsid w:val="002252F5"/>
    <w:rsid w:val="00226050"/>
    <w:rsid w:val="0022677F"/>
    <w:rsid w:val="00227BAD"/>
    <w:rsid w:val="00232477"/>
    <w:rsid w:val="002328FF"/>
    <w:rsid w:val="00233912"/>
    <w:rsid w:val="00233FF3"/>
    <w:rsid w:val="00234230"/>
    <w:rsid w:val="00234D24"/>
    <w:rsid w:val="002367E2"/>
    <w:rsid w:val="002372C1"/>
    <w:rsid w:val="00246842"/>
    <w:rsid w:val="0025528D"/>
    <w:rsid w:val="00260AD0"/>
    <w:rsid w:val="002625BC"/>
    <w:rsid w:val="00262C8D"/>
    <w:rsid w:val="00262F93"/>
    <w:rsid w:val="00263953"/>
    <w:rsid w:val="002645DD"/>
    <w:rsid w:val="00267286"/>
    <w:rsid w:val="00270852"/>
    <w:rsid w:val="00273474"/>
    <w:rsid w:val="002751C6"/>
    <w:rsid w:val="00275CFE"/>
    <w:rsid w:val="00277280"/>
    <w:rsid w:val="00277D34"/>
    <w:rsid w:val="00281115"/>
    <w:rsid w:val="00281BBA"/>
    <w:rsid w:val="00281DB2"/>
    <w:rsid w:val="002831A8"/>
    <w:rsid w:val="00283907"/>
    <w:rsid w:val="002854F2"/>
    <w:rsid w:val="00286F48"/>
    <w:rsid w:val="0029374E"/>
    <w:rsid w:val="0029390E"/>
    <w:rsid w:val="002A12AC"/>
    <w:rsid w:val="002A2023"/>
    <w:rsid w:val="002A4871"/>
    <w:rsid w:val="002A7A44"/>
    <w:rsid w:val="002B0CEE"/>
    <w:rsid w:val="002B1D6B"/>
    <w:rsid w:val="002B485D"/>
    <w:rsid w:val="002B595F"/>
    <w:rsid w:val="002C78D9"/>
    <w:rsid w:val="002D42CB"/>
    <w:rsid w:val="002D50F6"/>
    <w:rsid w:val="002E0758"/>
    <w:rsid w:val="002E33D6"/>
    <w:rsid w:val="002E7C7A"/>
    <w:rsid w:val="002F1264"/>
    <w:rsid w:val="002F3505"/>
    <w:rsid w:val="002F3E24"/>
    <w:rsid w:val="002F779A"/>
    <w:rsid w:val="00302306"/>
    <w:rsid w:val="0031072A"/>
    <w:rsid w:val="0031152D"/>
    <w:rsid w:val="00316788"/>
    <w:rsid w:val="0032116D"/>
    <w:rsid w:val="003231A9"/>
    <w:rsid w:val="00323F55"/>
    <w:rsid w:val="003243F9"/>
    <w:rsid w:val="00330558"/>
    <w:rsid w:val="0033097E"/>
    <w:rsid w:val="003333FE"/>
    <w:rsid w:val="00341004"/>
    <w:rsid w:val="00341718"/>
    <w:rsid w:val="00341B9D"/>
    <w:rsid w:val="003425EE"/>
    <w:rsid w:val="003453D6"/>
    <w:rsid w:val="003510F9"/>
    <w:rsid w:val="00360BE2"/>
    <w:rsid w:val="00360C40"/>
    <w:rsid w:val="0036190B"/>
    <w:rsid w:val="003668BE"/>
    <w:rsid w:val="00370B52"/>
    <w:rsid w:val="00370D33"/>
    <w:rsid w:val="003721F6"/>
    <w:rsid w:val="00372BE2"/>
    <w:rsid w:val="003745DC"/>
    <w:rsid w:val="003748E7"/>
    <w:rsid w:val="00374B32"/>
    <w:rsid w:val="00374FEF"/>
    <w:rsid w:val="00375253"/>
    <w:rsid w:val="0037646C"/>
    <w:rsid w:val="00376F30"/>
    <w:rsid w:val="003805E3"/>
    <w:rsid w:val="00381884"/>
    <w:rsid w:val="00383BFA"/>
    <w:rsid w:val="003867B1"/>
    <w:rsid w:val="00387DD1"/>
    <w:rsid w:val="003907E0"/>
    <w:rsid w:val="00392609"/>
    <w:rsid w:val="003A39AD"/>
    <w:rsid w:val="003A50E3"/>
    <w:rsid w:val="003B2119"/>
    <w:rsid w:val="003B5930"/>
    <w:rsid w:val="003B6A44"/>
    <w:rsid w:val="003C03F6"/>
    <w:rsid w:val="003C14D3"/>
    <w:rsid w:val="003C2BA0"/>
    <w:rsid w:val="003C3027"/>
    <w:rsid w:val="003D373F"/>
    <w:rsid w:val="003D55E4"/>
    <w:rsid w:val="003D5B9C"/>
    <w:rsid w:val="003E0967"/>
    <w:rsid w:val="003E1FB7"/>
    <w:rsid w:val="003E39AE"/>
    <w:rsid w:val="003E6F61"/>
    <w:rsid w:val="003E7A11"/>
    <w:rsid w:val="003E7B9D"/>
    <w:rsid w:val="003F330D"/>
    <w:rsid w:val="00403D88"/>
    <w:rsid w:val="00407973"/>
    <w:rsid w:val="00413D35"/>
    <w:rsid w:val="00415691"/>
    <w:rsid w:val="00417B21"/>
    <w:rsid w:val="0042019A"/>
    <w:rsid w:val="00420555"/>
    <w:rsid w:val="00422575"/>
    <w:rsid w:val="00422BEF"/>
    <w:rsid w:val="00425835"/>
    <w:rsid w:val="00425E8E"/>
    <w:rsid w:val="004262AC"/>
    <w:rsid w:val="00427B5F"/>
    <w:rsid w:val="00431C46"/>
    <w:rsid w:val="00433621"/>
    <w:rsid w:val="00435976"/>
    <w:rsid w:val="004415F0"/>
    <w:rsid w:val="004417CA"/>
    <w:rsid w:val="004500E8"/>
    <w:rsid w:val="00454924"/>
    <w:rsid w:val="0045597D"/>
    <w:rsid w:val="00460E2B"/>
    <w:rsid w:val="00461268"/>
    <w:rsid w:val="00461ED8"/>
    <w:rsid w:val="00462AC6"/>
    <w:rsid w:val="00462C41"/>
    <w:rsid w:val="00463AD9"/>
    <w:rsid w:val="00464450"/>
    <w:rsid w:val="00467542"/>
    <w:rsid w:val="00472846"/>
    <w:rsid w:val="004734C9"/>
    <w:rsid w:val="004752C9"/>
    <w:rsid w:val="00475B5E"/>
    <w:rsid w:val="00476926"/>
    <w:rsid w:val="00477211"/>
    <w:rsid w:val="00480C10"/>
    <w:rsid w:val="00481574"/>
    <w:rsid w:val="0048157E"/>
    <w:rsid w:val="00483B94"/>
    <w:rsid w:val="00487563"/>
    <w:rsid w:val="00491C80"/>
    <w:rsid w:val="00491E5C"/>
    <w:rsid w:val="004926C7"/>
    <w:rsid w:val="004930C0"/>
    <w:rsid w:val="00493D9B"/>
    <w:rsid w:val="0049697F"/>
    <w:rsid w:val="00496C3F"/>
    <w:rsid w:val="004973F1"/>
    <w:rsid w:val="004A0923"/>
    <w:rsid w:val="004A2419"/>
    <w:rsid w:val="004A2B39"/>
    <w:rsid w:val="004A514F"/>
    <w:rsid w:val="004B10DF"/>
    <w:rsid w:val="004B1263"/>
    <w:rsid w:val="004B275E"/>
    <w:rsid w:val="004B27D1"/>
    <w:rsid w:val="004B3727"/>
    <w:rsid w:val="004B59ED"/>
    <w:rsid w:val="004B6B51"/>
    <w:rsid w:val="004B7039"/>
    <w:rsid w:val="004B705F"/>
    <w:rsid w:val="004C6980"/>
    <w:rsid w:val="004E057A"/>
    <w:rsid w:val="004E2FC3"/>
    <w:rsid w:val="004E4BD0"/>
    <w:rsid w:val="004E5CC3"/>
    <w:rsid w:val="004F0B86"/>
    <w:rsid w:val="004F4B2F"/>
    <w:rsid w:val="004F56DB"/>
    <w:rsid w:val="0050588C"/>
    <w:rsid w:val="0050703C"/>
    <w:rsid w:val="005077CE"/>
    <w:rsid w:val="00507A9A"/>
    <w:rsid w:val="005101FE"/>
    <w:rsid w:val="00513575"/>
    <w:rsid w:val="00513FE3"/>
    <w:rsid w:val="00516009"/>
    <w:rsid w:val="00516179"/>
    <w:rsid w:val="00516D47"/>
    <w:rsid w:val="005176AB"/>
    <w:rsid w:val="005176B3"/>
    <w:rsid w:val="005211A1"/>
    <w:rsid w:val="0052220E"/>
    <w:rsid w:val="00522788"/>
    <w:rsid w:val="00522BFC"/>
    <w:rsid w:val="0052406A"/>
    <w:rsid w:val="00524358"/>
    <w:rsid w:val="005265F4"/>
    <w:rsid w:val="005279D5"/>
    <w:rsid w:val="005332B7"/>
    <w:rsid w:val="00534EE2"/>
    <w:rsid w:val="005416B1"/>
    <w:rsid w:val="005426FB"/>
    <w:rsid w:val="005428CF"/>
    <w:rsid w:val="005473B8"/>
    <w:rsid w:val="00555B0C"/>
    <w:rsid w:val="0055653E"/>
    <w:rsid w:val="00556E68"/>
    <w:rsid w:val="005573AE"/>
    <w:rsid w:val="0056141C"/>
    <w:rsid w:val="00563643"/>
    <w:rsid w:val="00564BC2"/>
    <w:rsid w:val="0056653D"/>
    <w:rsid w:val="00567255"/>
    <w:rsid w:val="00573BDC"/>
    <w:rsid w:val="005770DD"/>
    <w:rsid w:val="00583305"/>
    <w:rsid w:val="00583EF3"/>
    <w:rsid w:val="00584433"/>
    <w:rsid w:val="00584856"/>
    <w:rsid w:val="00586B72"/>
    <w:rsid w:val="00592740"/>
    <w:rsid w:val="00596CCC"/>
    <w:rsid w:val="005A0B3E"/>
    <w:rsid w:val="005A3396"/>
    <w:rsid w:val="005A37DC"/>
    <w:rsid w:val="005B2624"/>
    <w:rsid w:val="005B29A6"/>
    <w:rsid w:val="005B3D93"/>
    <w:rsid w:val="005C1985"/>
    <w:rsid w:val="005C615A"/>
    <w:rsid w:val="005C67D4"/>
    <w:rsid w:val="005D06FA"/>
    <w:rsid w:val="005D157F"/>
    <w:rsid w:val="005D2570"/>
    <w:rsid w:val="005E3195"/>
    <w:rsid w:val="005E3735"/>
    <w:rsid w:val="005E5968"/>
    <w:rsid w:val="005E66EE"/>
    <w:rsid w:val="005F4446"/>
    <w:rsid w:val="005F590E"/>
    <w:rsid w:val="005F63E2"/>
    <w:rsid w:val="005F781C"/>
    <w:rsid w:val="006017F5"/>
    <w:rsid w:val="0060477B"/>
    <w:rsid w:val="00607060"/>
    <w:rsid w:val="0061732F"/>
    <w:rsid w:val="006223BB"/>
    <w:rsid w:val="006223CD"/>
    <w:rsid w:val="006257B1"/>
    <w:rsid w:val="00637058"/>
    <w:rsid w:val="00637344"/>
    <w:rsid w:val="006419ED"/>
    <w:rsid w:val="006441D9"/>
    <w:rsid w:val="00644F5D"/>
    <w:rsid w:val="00645A81"/>
    <w:rsid w:val="006503B4"/>
    <w:rsid w:val="00652424"/>
    <w:rsid w:val="00654610"/>
    <w:rsid w:val="00654C72"/>
    <w:rsid w:val="00654ED8"/>
    <w:rsid w:val="006567B2"/>
    <w:rsid w:val="00657A07"/>
    <w:rsid w:val="00660593"/>
    <w:rsid w:val="006615E1"/>
    <w:rsid w:val="0066347C"/>
    <w:rsid w:val="00665CE0"/>
    <w:rsid w:val="00666665"/>
    <w:rsid w:val="00666BAE"/>
    <w:rsid w:val="00667F49"/>
    <w:rsid w:val="00672142"/>
    <w:rsid w:val="0067363E"/>
    <w:rsid w:val="00673E53"/>
    <w:rsid w:val="006742CF"/>
    <w:rsid w:val="0067446D"/>
    <w:rsid w:val="00675542"/>
    <w:rsid w:val="006779EE"/>
    <w:rsid w:val="00681E80"/>
    <w:rsid w:val="00682228"/>
    <w:rsid w:val="0068277C"/>
    <w:rsid w:val="0068602E"/>
    <w:rsid w:val="00691FCA"/>
    <w:rsid w:val="00695B44"/>
    <w:rsid w:val="006A0E18"/>
    <w:rsid w:val="006A44F3"/>
    <w:rsid w:val="006A4FB0"/>
    <w:rsid w:val="006A50C1"/>
    <w:rsid w:val="006A6DAB"/>
    <w:rsid w:val="006A72A4"/>
    <w:rsid w:val="006B1752"/>
    <w:rsid w:val="006B1CAF"/>
    <w:rsid w:val="006B23BE"/>
    <w:rsid w:val="006B3601"/>
    <w:rsid w:val="006B50C2"/>
    <w:rsid w:val="006C26E4"/>
    <w:rsid w:val="006C5DAD"/>
    <w:rsid w:val="006D09C7"/>
    <w:rsid w:val="006D3465"/>
    <w:rsid w:val="006D36A5"/>
    <w:rsid w:val="006D4388"/>
    <w:rsid w:val="006E3218"/>
    <w:rsid w:val="006E499C"/>
    <w:rsid w:val="006E61F1"/>
    <w:rsid w:val="006F05F1"/>
    <w:rsid w:val="006F3192"/>
    <w:rsid w:val="006F3F9C"/>
    <w:rsid w:val="006F4306"/>
    <w:rsid w:val="0070001C"/>
    <w:rsid w:val="00700CE7"/>
    <w:rsid w:val="007102F2"/>
    <w:rsid w:val="00710E6D"/>
    <w:rsid w:val="00713093"/>
    <w:rsid w:val="0071481A"/>
    <w:rsid w:val="00716022"/>
    <w:rsid w:val="00716263"/>
    <w:rsid w:val="00716E9A"/>
    <w:rsid w:val="00732646"/>
    <w:rsid w:val="00732C6E"/>
    <w:rsid w:val="00733229"/>
    <w:rsid w:val="00733CD9"/>
    <w:rsid w:val="007408C2"/>
    <w:rsid w:val="0074153D"/>
    <w:rsid w:val="007453A1"/>
    <w:rsid w:val="0074575A"/>
    <w:rsid w:val="00745E50"/>
    <w:rsid w:val="0074640C"/>
    <w:rsid w:val="00750718"/>
    <w:rsid w:val="0075203F"/>
    <w:rsid w:val="007554B5"/>
    <w:rsid w:val="00756711"/>
    <w:rsid w:val="00760F7A"/>
    <w:rsid w:val="0076291B"/>
    <w:rsid w:val="00763F6B"/>
    <w:rsid w:val="0076457C"/>
    <w:rsid w:val="00765A77"/>
    <w:rsid w:val="00766CDA"/>
    <w:rsid w:val="00771A8D"/>
    <w:rsid w:val="0077467A"/>
    <w:rsid w:val="00781FCD"/>
    <w:rsid w:val="007827C8"/>
    <w:rsid w:val="00782880"/>
    <w:rsid w:val="007839FA"/>
    <w:rsid w:val="00792D15"/>
    <w:rsid w:val="00792D8A"/>
    <w:rsid w:val="00793864"/>
    <w:rsid w:val="007941B5"/>
    <w:rsid w:val="00796A4E"/>
    <w:rsid w:val="007A0825"/>
    <w:rsid w:val="007A2D13"/>
    <w:rsid w:val="007A52C9"/>
    <w:rsid w:val="007A7437"/>
    <w:rsid w:val="007B017D"/>
    <w:rsid w:val="007B0734"/>
    <w:rsid w:val="007B08E1"/>
    <w:rsid w:val="007B0D9B"/>
    <w:rsid w:val="007B2F57"/>
    <w:rsid w:val="007B4B24"/>
    <w:rsid w:val="007B4C77"/>
    <w:rsid w:val="007B4F5F"/>
    <w:rsid w:val="007B6350"/>
    <w:rsid w:val="007B6850"/>
    <w:rsid w:val="007C1D46"/>
    <w:rsid w:val="007C56C9"/>
    <w:rsid w:val="007C5E25"/>
    <w:rsid w:val="007C5F0A"/>
    <w:rsid w:val="007C6D8B"/>
    <w:rsid w:val="007C7CED"/>
    <w:rsid w:val="007C7F52"/>
    <w:rsid w:val="007D6EC5"/>
    <w:rsid w:val="007E0E5A"/>
    <w:rsid w:val="007E22EE"/>
    <w:rsid w:val="007F1FD1"/>
    <w:rsid w:val="007F20C3"/>
    <w:rsid w:val="007F301C"/>
    <w:rsid w:val="007F34DB"/>
    <w:rsid w:val="007F4806"/>
    <w:rsid w:val="007F4E0D"/>
    <w:rsid w:val="007F4E84"/>
    <w:rsid w:val="007F73B9"/>
    <w:rsid w:val="007F7ED3"/>
    <w:rsid w:val="008008DC"/>
    <w:rsid w:val="00801940"/>
    <w:rsid w:val="008040DA"/>
    <w:rsid w:val="008042CC"/>
    <w:rsid w:val="00807A1E"/>
    <w:rsid w:val="008108F8"/>
    <w:rsid w:val="0081215B"/>
    <w:rsid w:val="00816790"/>
    <w:rsid w:val="0081694B"/>
    <w:rsid w:val="00816F3B"/>
    <w:rsid w:val="008171DA"/>
    <w:rsid w:val="00822A94"/>
    <w:rsid w:val="008246E2"/>
    <w:rsid w:val="00825065"/>
    <w:rsid w:val="008319C5"/>
    <w:rsid w:val="00833210"/>
    <w:rsid w:val="00841925"/>
    <w:rsid w:val="00841BC5"/>
    <w:rsid w:val="00843669"/>
    <w:rsid w:val="00847C62"/>
    <w:rsid w:val="00851D7E"/>
    <w:rsid w:val="00852A1F"/>
    <w:rsid w:val="00853070"/>
    <w:rsid w:val="008539D5"/>
    <w:rsid w:val="008575EA"/>
    <w:rsid w:val="00857D1B"/>
    <w:rsid w:val="00860DE2"/>
    <w:rsid w:val="00865F0D"/>
    <w:rsid w:val="00867DF5"/>
    <w:rsid w:val="00872170"/>
    <w:rsid w:val="00874C8B"/>
    <w:rsid w:val="008779F8"/>
    <w:rsid w:val="008805CB"/>
    <w:rsid w:val="0088069B"/>
    <w:rsid w:val="00880F05"/>
    <w:rsid w:val="00885472"/>
    <w:rsid w:val="00886D6D"/>
    <w:rsid w:val="00887D95"/>
    <w:rsid w:val="008930AC"/>
    <w:rsid w:val="00895CBA"/>
    <w:rsid w:val="008B0C34"/>
    <w:rsid w:val="008B1B03"/>
    <w:rsid w:val="008B3B57"/>
    <w:rsid w:val="008B4668"/>
    <w:rsid w:val="008B69C7"/>
    <w:rsid w:val="008C186D"/>
    <w:rsid w:val="008C2021"/>
    <w:rsid w:val="008C34BE"/>
    <w:rsid w:val="008C7D2C"/>
    <w:rsid w:val="008D043F"/>
    <w:rsid w:val="008D2322"/>
    <w:rsid w:val="008D4895"/>
    <w:rsid w:val="008E1885"/>
    <w:rsid w:val="008E2184"/>
    <w:rsid w:val="0090154F"/>
    <w:rsid w:val="00903C55"/>
    <w:rsid w:val="00905E96"/>
    <w:rsid w:val="0091293E"/>
    <w:rsid w:val="0091424C"/>
    <w:rsid w:val="0091648D"/>
    <w:rsid w:val="009226A4"/>
    <w:rsid w:val="009235AC"/>
    <w:rsid w:val="00923D7B"/>
    <w:rsid w:val="0092404F"/>
    <w:rsid w:val="00926247"/>
    <w:rsid w:val="00926828"/>
    <w:rsid w:val="00932610"/>
    <w:rsid w:val="00933A8C"/>
    <w:rsid w:val="0093404D"/>
    <w:rsid w:val="009377D2"/>
    <w:rsid w:val="009378FF"/>
    <w:rsid w:val="00940189"/>
    <w:rsid w:val="00945264"/>
    <w:rsid w:val="00955547"/>
    <w:rsid w:val="009602BE"/>
    <w:rsid w:val="0096088E"/>
    <w:rsid w:val="0096178C"/>
    <w:rsid w:val="009649EC"/>
    <w:rsid w:val="0097009F"/>
    <w:rsid w:val="00971B27"/>
    <w:rsid w:val="00972797"/>
    <w:rsid w:val="009739A0"/>
    <w:rsid w:val="009747DF"/>
    <w:rsid w:val="00976AF9"/>
    <w:rsid w:val="0098396D"/>
    <w:rsid w:val="009851A5"/>
    <w:rsid w:val="00987502"/>
    <w:rsid w:val="00987D3C"/>
    <w:rsid w:val="00995D0F"/>
    <w:rsid w:val="00995E5C"/>
    <w:rsid w:val="009A1BEC"/>
    <w:rsid w:val="009A2411"/>
    <w:rsid w:val="009A36DD"/>
    <w:rsid w:val="009A49FF"/>
    <w:rsid w:val="009A6D69"/>
    <w:rsid w:val="009B0A2B"/>
    <w:rsid w:val="009B2005"/>
    <w:rsid w:val="009B3DF8"/>
    <w:rsid w:val="009B60CA"/>
    <w:rsid w:val="009B6EDC"/>
    <w:rsid w:val="009B7F82"/>
    <w:rsid w:val="009C0977"/>
    <w:rsid w:val="009C5F60"/>
    <w:rsid w:val="009C6167"/>
    <w:rsid w:val="009D110E"/>
    <w:rsid w:val="009D2E37"/>
    <w:rsid w:val="009D6F17"/>
    <w:rsid w:val="009E111E"/>
    <w:rsid w:val="009E18D1"/>
    <w:rsid w:val="009E400F"/>
    <w:rsid w:val="009E4958"/>
    <w:rsid w:val="009E5638"/>
    <w:rsid w:val="009E683E"/>
    <w:rsid w:val="009E7842"/>
    <w:rsid w:val="009F0E4A"/>
    <w:rsid w:val="009F1722"/>
    <w:rsid w:val="009F25C1"/>
    <w:rsid w:val="009F2D56"/>
    <w:rsid w:val="009F2EC3"/>
    <w:rsid w:val="009F59D3"/>
    <w:rsid w:val="009F631E"/>
    <w:rsid w:val="00A019CF"/>
    <w:rsid w:val="00A030CA"/>
    <w:rsid w:val="00A0743B"/>
    <w:rsid w:val="00A07A11"/>
    <w:rsid w:val="00A1056D"/>
    <w:rsid w:val="00A10A77"/>
    <w:rsid w:val="00A110FD"/>
    <w:rsid w:val="00A12F42"/>
    <w:rsid w:val="00A135B5"/>
    <w:rsid w:val="00A155A6"/>
    <w:rsid w:val="00A233C0"/>
    <w:rsid w:val="00A26058"/>
    <w:rsid w:val="00A301A1"/>
    <w:rsid w:val="00A32DBB"/>
    <w:rsid w:val="00A348C5"/>
    <w:rsid w:val="00A34C4D"/>
    <w:rsid w:val="00A3568C"/>
    <w:rsid w:val="00A36C4E"/>
    <w:rsid w:val="00A37BC2"/>
    <w:rsid w:val="00A41304"/>
    <w:rsid w:val="00A43CA1"/>
    <w:rsid w:val="00A4518E"/>
    <w:rsid w:val="00A45F3D"/>
    <w:rsid w:val="00A46EF7"/>
    <w:rsid w:val="00A50FE4"/>
    <w:rsid w:val="00A53B93"/>
    <w:rsid w:val="00A54BCE"/>
    <w:rsid w:val="00A55FA5"/>
    <w:rsid w:val="00A62E4E"/>
    <w:rsid w:val="00A651AE"/>
    <w:rsid w:val="00A6790C"/>
    <w:rsid w:val="00A70687"/>
    <w:rsid w:val="00A71AC0"/>
    <w:rsid w:val="00A722C7"/>
    <w:rsid w:val="00A7371B"/>
    <w:rsid w:val="00A77F1E"/>
    <w:rsid w:val="00A77F26"/>
    <w:rsid w:val="00A805D3"/>
    <w:rsid w:val="00A833EA"/>
    <w:rsid w:val="00A84BCC"/>
    <w:rsid w:val="00A85E42"/>
    <w:rsid w:val="00A86A69"/>
    <w:rsid w:val="00A92DC3"/>
    <w:rsid w:val="00A941A0"/>
    <w:rsid w:val="00A9575D"/>
    <w:rsid w:val="00AA64FC"/>
    <w:rsid w:val="00AB0871"/>
    <w:rsid w:val="00AB419D"/>
    <w:rsid w:val="00AB41BE"/>
    <w:rsid w:val="00AB45CD"/>
    <w:rsid w:val="00AB5F0C"/>
    <w:rsid w:val="00AB5FD6"/>
    <w:rsid w:val="00AC091C"/>
    <w:rsid w:val="00AC191E"/>
    <w:rsid w:val="00AC1B1F"/>
    <w:rsid w:val="00AC520C"/>
    <w:rsid w:val="00AC66A2"/>
    <w:rsid w:val="00AD2059"/>
    <w:rsid w:val="00AD56B3"/>
    <w:rsid w:val="00AE0FA5"/>
    <w:rsid w:val="00AE209A"/>
    <w:rsid w:val="00AE47E9"/>
    <w:rsid w:val="00AE7F83"/>
    <w:rsid w:val="00AF1A68"/>
    <w:rsid w:val="00AF1B13"/>
    <w:rsid w:val="00AF1F95"/>
    <w:rsid w:val="00AF3F00"/>
    <w:rsid w:val="00AF3F2C"/>
    <w:rsid w:val="00AF5B7F"/>
    <w:rsid w:val="00AF6F0B"/>
    <w:rsid w:val="00AF7451"/>
    <w:rsid w:val="00B044DA"/>
    <w:rsid w:val="00B070A3"/>
    <w:rsid w:val="00B07448"/>
    <w:rsid w:val="00B10750"/>
    <w:rsid w:val="00B13010"/>
    <w:rsid w:val="00B15893"/>
    <w:rsid w:val="00B20298"/>
    <w:rsid w:val="00B22584"/>
    <w:rsid w:val="00B2442E"/>
    <w:rsid w:val="00B25D25"/>
    <w:rsid w:val="00B306C4"/>
    <w:rsid w:val="00B312FC"/>
    <w:rsid w:val="00B34B44"/>
    <w:rsid w:val="00B3697B"/>
    <w:rsid w:val="00B36EA9"/>
    <w:rsid w:val="00B37045"/>
    <w:rsid w:val="00B41106"/>
    <w:rsid w:val="00B43170"/>
    <w:rsid w:val="00B45202"/>
    <w:rsid w:val="00B45603"/>
    <w:rsid w:val="00B463C0"/>
    <w:rsid w:val="00B475AD"/>
    <w:rsid w:val="00B514C7"/>
    <w:rsid w:val="00B519D7"/>
    <w:rsid w:val="00B5223A"/>
    <w:rsid w:val="00B55C5C"/>
    <w:rsid w:val="00B56B46"/>
    <w:rsid w:val="00B63457"/>
    <w:rsid w:val="00B65011"/>
    <w:rsid w:val="00B666CE"/>
    <w:rsid w:val="00B735D8"/>
    <w:rsid w:val="00B7487D"/>
    <w:rsid w:val="00B75CCC"/>
    <w:rsid w:val="00B80968"/>
    <w:rsid w:val="00B81139"/>
    <w:rsid w:val="00B81819"/>
    <w:rsid w:val="00B82A74"/>
    <w:rsid w:val="00B86050"/>
    <w:rsid w:val="00B87CE2"/>
    <w:rsid w:val="00B90C0F"/>
    <w:rsid w:val="00B919E8"/>
    <w:rsid w:val="00B94706"/>
    <w:rsid w:val="00B968E6"/>
    <w:rsid w:val="00BA0AFF"/>
    <w:rsid w:val="00BA2913"/>
    <w:rsid w:val="00BA4AFD"/>
    <w:rsid w:val="00BA5D8C"/>
    <w:rsid w:val="00BA77B1"/>
    <w:rsid w:val="00BB2D4E"/>
    <w:rsid w:val="00BB3B65"/>
    <w:rsid w:val="00BB6D48"/>
    <w:rsid w:val="00BC3E44"/>
    <w:rsid w:val="00BC7CDD"/>
    <w:rsid w:val="00BD1A45"/>
    <w:rsid w:val="00BD445E"/>
    <w:rsid w:val="00BD4701"/>
    <w:rsid w:val="00BD5844"/>
    <w:rsid w:val="00BD59B9"/>
    <w:rsid w:val="00BD6BF0"/>
    <w:rsid w:val="00BE3266"/>
    <w:rsid w:val="00BE3F36"/>
    <w:rsid w:val="00BE47C4"/>
    <w:rsid w:val="00BE5ED2"/>
    <w:rsid w:val="00BF2D80"/>
    <w:rsid w:val="00BF50DE"/>
    <w:rsid w:val="00BF594E"/>
    <w:rsid w:val="00C02659"/>
    <w:rsid w:val="00C0414E"/>
    <w:rsid w:val="00C04404"/>
    <w:rsid w:val="00C0548A"/>
    <w:rsid w:val="00C05D6A"/>
    <w:rsid w:val="00C06154"/>
    <w:rsid w:val="00C1060C"/>
    <w:rsid w:val="00C1462B"/>
    <w:rsid w:val="00C1537C"/>
    <w:rsid w:val="00C17912"/>
    <w:rsid w:val="00C23428"/>
    <w:rsid w:val="00C23A39"/>
    <w:rsid w:val="00C32FA7"/>
    <w:rsid w:val="00C33245"/>
    <w:rsid w:val="00C340A5"/>
    <w:rsid w:val="00C35DC5"/>
    <w:rsid w:val="00C44A61"/>
    <w:rsid w:val="00C6031C"/>
    <w:rsid w:val="00C63245"/>
    <w:rsid w:val="00C63589"/>
    <w:rsid w:val="00C63BC8"/>
    <w:rsid w:val="00C63F6A"/>
    <w:rsid w:val="00C64224"/>
    <w:rsid w:val="00C659A2"/>
    <w:rsid w:val="00C65CA0"/>
    <w:rsid w:val="00C71531"/>
    <w:rsid w:val="00C73247"/>
    <w:rsid w:val="00C757AD"/>
    <w:rsid w:val="00C87657"/>
    <w:rsid w:val="00C91125"/>
    <w:rsid w:val="00C93530"/>
    <w:rsid w:val="00C93BE1"/>
    <w:rsid w:val="00C95992"/>
    <w:rsid w:val="00C96EE5"/>
    <w:rsid w:val="00C97621"/>
    <w:rsid w:val="00C97C11"/>
    <w:rsid w:val="00C97DD1"/>
    <w:rsid w:val="00CA000C"/>
    <w:rsid w:val="00CA1259"/>
    <w:rsid w:val="00CA4B0B"/>
    <w:rsid w:val="00CA62F7"/>
    <w:rsid w:val="00CB0134"/>
    <w:rsid w:val="00CB6D0A"/>
    <w:rsid w:val="00CC01E0"/>
    <w:rsid w:val="00CC372C"/>
    <w:rsid w:val="00CC55B6"/>
    <w:rsid w:val="00CD6145"/>
    <w:rsid w:val="00CD7860"/>
    <w:rsid w:val="00CE04FC"/>
    <w:rsid w:val="00CE0577"/>
    <w:rsid w:val="00CE159A"/>
    <w:rsid w:val="00CE2B74"/>
    <w:rsid w:val="00CE34E8"/>
    <w:rsid w:val="00CE4DAB"/>
    <w:rsid w:val="00CE590E"/>
    <w:rsid w:val="00CE6BCD"/>
    <w:rsid w:val="00CF27B3"/>
    <w:rsid w:val="00CF4C4C"/>
    <w:rsid w:val="00CF6035"/>
    <w:rsid w:val="00D049CC"/>
    <w:rsid w:val="00D06A41"/>
    <w:rsid w:val="00D128E4"/>
    <w:rsid w:val="00D1436B"/>
    <w:rsid w:val="00D17D00"/>
    <w:rsid w:val="00D272F7"/>
    <w:rsid w:val="00D30576"/>
    <w:rsid w:val="00D4200F"/>
    <w:rsid w:val="00D43AD6"/>
    <w:rsid w:val="00D46236"/>
    <w:rsid w:val="00D52B57"/>
    <w:rsid w:val="00D565EC"/>
    <w:rsid w:val="00D57EBC"/>
    <w:rsid w:val="00D61C81"/>
    <w:rsid w:val="00D62946"/>
    <w:rsid w:val="00D63438"/>
    <w:rsid w:val="00D641BA"/>
    <w:rsid w:val="00D713D4"/>
    <w:rsid w:val="00D87038"/>
    <w:rsid w:val="00D8720D"/>
    <w:rsid w:val="00D92F3B"/>
    <w:rsid w:val="00D93A08"/>
    <w:rsid w:val="00D9434D"/>
    <w:rsid w:val="00D977AD"/>
    <w:rsid w:val="00DA2D1D"/>
    <w:rsid w:val="00DA4DCB"/>
    <w:rsid w:val="00DA5528"/>
    <w:rsid w:val="00DA590B"/>
    <w:rsid w:val="00DA60DA"/>
    <w:rsid w:val="00DA79A4"/>
    <w:rsid w:val="00DB3A00"/>
    <w:rsid w:val="00DB41F5"/>
    <w:rsid w:val="00DC279B"/>
    <w:rsid w:val="00DC34CD"/>
    <w:rsid w:val="00DC3556"/>
    <w:rsid w:val="00DC45C6"/>
    <w:rsid w:val="00DD0EDA"/>
    <w:rsid w:val="00DD50BE"/>
    <w:rsid w:val="00DD5EA9"/>
    <w:rsid w:val="00DD683E"/>
    <w:rsid w:val="00DE3C7A"/>
    <w:rsid w:val="00DE5045"/>
    <w:rsid w:val="00DE53F0"/>
    <w:rsid w:val="00DE69A0"/>
    <w:rsid w:val="00DE7DC0"/>
    <w:rsid w:val="00DF2F9F"/>
    <w:rsid w:val="00E00955"/>
    <w:rsid w:val="00E05EB3"/>
    <w:rsid w:val="00E06505"/>
    <w:rsid w:val="00E0732C"/>
    <w:rsid w:val="00E1334E"/>
    <w:rsid w:val="00E141DE"/>
    <w:rsid w:val="00E15504"/>
    <w:rsid w:val="00E16666"/>
    <w:rsid w:val="00E219D8"/>
    <w:rsid w:val="00E266B3"/>
    <w:rsid w:val="00E27F46"/>
    <w:rsid w:val="00E30E39"/>
    <w:rsid w:val="00E332CC"/>
    <w:rsid w:val="00E3404F"/>
    <w:rsid w:val="00E34644"/>
    <w:rsid w:val="00E42CB0"/>
    <w:rsid w:val="00E42E87"/>
    <w:rsid w:val="00E539E3"/>
    <w:rsid w:val="00E55F42"/>
    <w:rsid w:val="00E56676"/>
    <w:rsid w:val="00E571B4"/>
    <w:rsid w:val="00E57DC5"/>
    <w:rsid w:val="00E61FE6"/>
    <w:rsid w:val="00E62570"/>
    <w:rsid w:val="00E71785"/>
    <w:rsid w:val="00E71A9F"/>
    <w:rsid w:val="00E74D4F"/>
    <w:rsid w:val="00E80BE5"/>
    <w:rsid w:val="00E80C30"/>
    <w:rsid w:val="00E83B31"/>
    <w:rsid w:val="00E83D1B"/>
    <w:rsid w:val="00E862D3"/>
    <w:rsid w:val="00E866A1"/>
    <w:rsid w:val="00E87C61"/>
    <w:rsid w:val="00E9342A"/>
    <w:rsid w:val="00E939E8"/>
    <w:rsid w:val="00E9608B"/>
    <w:rsid w:val="00EA6AD8"/>
    <w:rsid w:val="00EA6F03"/>
    <w:rsid w:val="00EB03CE"/>
    <w:rsid w:val="00EB219C"/>
    <w:rsid w:val="00EB3957"/>
    <w:rsid w:val="00EB5198"/>
    <w:rsid w:val="00EC1666"/>
    <w:rsid w:val="00EC2FDD"/>
    <w:rsid w:val="00EC5594"/>
    <w:rsid w:val="00ED2345"/>
    <w:rsid w:val="00ED2817"/>
    <w:rsid w:val="00ED4DB3"/>
    <w:rsid w:val="00ED55F8"/>
    <w:rsid w:val="00ED5820"/>
    <w:rsid w:val="00ED5DA9"/>
    <w:rsid w:val="00ED7B84"/>
    <w:rsid w:val="00EE001C"/>
    <w:rsid w:val="00EE15CC"/>
    <w:rsid w:val="00EE1FBE"/>
    <w:rsid w:val="00EE5C97"/>
    <w:rsid w:val="00EE5E56"/>
    <w:rsid w:val="00EF3EB6"/>
    <w:rsid w:val="00EF4728"/>
    <w:rsid w:val="00F0308C"/>
    <w:rsid w:val="00F03678"/>
    <w:rsid w:val="00F04CAD"/>
    <w:rsid w:val="00F11594"/>
    <w:rsid w:val="00F11BEF"/>
    <w:rsid w:val="00F120DB"/>
    <w:rsid w:val="00F1701E"/>
    <w:rsid w:val="00F22373"/>
    <w:rsid w:val="00F366BE"/>
    <w:rsid w:val="00F41CBD"/>
    <w:rsid w:val="00F529E4"/>
    <w:rsid w:val="00F52FDE"/>
    <w:rsid w:val="00F5381C"/>
    <w:rsid w:val="00F563CF"/>
    <w:rsid w:val="00F5680C"/>
    <w:rsid w:val="00F6149D"/>
    <w:rsid w:val="00F62B83"/>
    <w:rsid w:val="00F64ABD"/>
    <w:rsid w:val="00F64BF8"/>
    <w:rsid w:val="00F66F7F"/>
    <w:rsid w:val="00F76B73"/>
    <w:rsid w:val="00F77D0F"/>
    <w:rsid w:val="00F80547"/>
    <w:rsid w:val="00F809B5"/>
    <w:rsid w:val="00F8385B"/>
    <w:rsid w:val="00F83FE1"/>
    <w:rsid w:val="00F84E8D"/>
    <w:rsid w:val="00F85494"/>
    <w:rsid w:val="00F87552"/>
    <w:rsid w:val="00F90BE0"/>
    <w:rsid w:val="00F91EDB"/>
    <w:rsid w:val="00F926D5"/>
    <w:rsid w:val="00F94FBF"/>
    <w:rsid w:val="00F97CB5"/>
    <w:rsid w:val="00FA15E7"/>
    <w:rsid w:val="00FA4F5E"/>
    <w:rsid w:val="00FB4D10"/>
    <w:rsid w:val="00FB7D20"/>
    <w:rsid w:val="00FC0092"/>
    <w:rsid w:val="00FC0D5A"/>
    <w:rsid w:val="00FC23A9"/>
    <w:rsid w:val="00FC2DEC"/>
    <w:rsid w:val="00FC3525"/>
    <w:rsid w:val="00FC366F"/>
    <w:rsid w:val="00FC4146"/>
    <w:rsid w:val="00FC4C4C"/>
    <w:rsid w:val="00FC6536"/>
    <w:rsid w:val="00FC6C46"/>
    <w:rsid w:val="00FC75C3"/>
    <w:rsid w:val="00FD4C96"/>
    <w:rsid w:val="00FE0C79"/>
    <w:rsid w:val="00FE38DC"/>
    <w:rsid w:val="00FE3D0A"/>
    <w:rsid w:val="00FE480A"/>
    <w:rsid w:val="00FF170E"/>
    <w:rsid w:val="00FF1AB1"/>
    <w:rsid w:val="00FF1B85"/>
    <w:rsid w:val="00FF72FE"/>
    <w:rsid w:val="00FF764F"/>
    <w:rsid w:val="00FF7C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942FC3"/>
  <w15:docId w15:val="{4AAD8731-1DED-4EC1-B331-D40A2B29E1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1964"/>
  </w:style>
  <w:style w:type="paragraph" w:styleId="Heading1">
    <w:name w:val="heading 1"/>
    <w:basedOn w:val="Normal"/>
    <w:next w:val="Normal"/>
    <w:link w:val="Heading1Char"/>
    <w:uiPriority w:val="9"/>
    <w:qFormat/>
    <w:rsid w:val="00822A94"/>
    <w:pPr>
      <w:keepNext/>
      <w:keepLines/>
      <w:numPr>
        <w:numId w:val="12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0B2F5D"/>
    <w:pPr>
      <w:keepNext/>
      <w:keepLines/>
      <w:numPr>
        <w:ilvl w:val="1"/>
        <w:numId w:val="12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0B2F5D"/>
    <w:pPr>
      <w:keepNext/>
      <w:keepLines/>
      <w:numPr>
        <w:ilvl w:val="2"/>
        <w:numId w:val="12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87C61"/>
    <w:pPr>
      <w:keepNext/>
      <w:keepLines/>
      <w:numPr>
        <w:ilvl w:val="3"/>
        <w:numId w:val="1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A2411"/>
    <w:pPr>
      <w:keepNext/>
      <w:keepLines/>
      <w:numPr>
        <w:ilvl w:val="4"/>
        <w:numId w:val="1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A2411"/>
    <w:pPr>
      <w:keepNext/>
      <w:keepLines/>
      <w:numPr>
        <w:ilvl w:val="5"/>
        <w:numId w:val="1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A2411"/>
    <w:pPr>
      <w:keepNext/>
      <w:keepLines/>
      <w:numPr>
        <w:ilvl w:val="6"/>
        <w:numId w:val="1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A2411"/>
    <w:pPr>
      <w:keepNext/>
      <w:keepLines/>
      <w:numPr>
        <w:ilvl w:val="7"/>
        <w:numId w:val="1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A2411"/>
    <w:pPr>
      <w:keepNext/>
      <w:keepLines/>
      <w:numPr>
        <w:ilvl w:val="8"/>
        <w:numId w:val="1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22A9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0B2F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rsid w:val="000B2F5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87C6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9A241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A241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A241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A241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A241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link w:val="ListParagraphChar"/>
    <w:uiPriority w:val="34"/>
    <w:qFormat/>
    <w:rsid w:val="00AF5B7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700CE7"/>
  </w:style>
  <w:style w:type="paragraph" w:styleId="Header">
    <w:name w:val="header"/>
    <w:basedOn w:val="Normal"/>
    <w:link w:val="HeaderChar"/>
    <w:uiPriority w:val="99"/>
    <w:unhideWhenUsed/>
    <w:rsid w:val="009E18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18D1"/>
  </w:style>
  <w:style w:type="paragraph" w:styleId="Footer">
    <w:name w:val="footer"/>
    <w:basedOn w:val="Normal"/>
    <w:link w:val="FooterChar"/>
    <w:uiPriority w:val="99"/>
    <w:unhideWhenUsed/>
    <w:rsid w:val="009E18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18D1"/>
  </w:style>
  <w:style w:type="character" w:styleId="PlaceholderText">
    <w:name w:val="Placeholder Text"/>
    <w:basedOn w:val="DefaultParagraphFont"/>
    <w:uiPriority w:val="99"/>
    <w:semiHidden/>
    <w:rsid w:val="00D8720D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02E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02E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1F26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8C2021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CA4B0B"/>
    <w:pPr>
      <w:tabs>
        <w:tab w:val="right" w:leader="dot" w:pos="7927"/>
      </w:tabs>
      <w:spacing w:after="100"/>
    </w:pPr>
    <w:rPr>
      <w:rFonts w:ascii="Times New Roman" w:hAnsi="Times New Roman" w:cs="Times New Roman"/>
      <w:noProof/>
      <w:lang w:val="en-ID"/>
    </w:rPr>
  </w:style>
  <w:style w:type="paragraph" w:styleId="TOC2">
    <w:name w:val="toc 2"/>
    <w:basedOn w:val="Normal"/>
    <w:next w:val="Normal"/>
    <w:autoRedefine/>
    <w:uiPriority w:val="39"/>
    <w:unhideWhenUsed/>
    <w:rsid w:val="00075104"/>
    <w:pPr>
      <w:tabs>
        <w:tab w:val="left" w:pos="880"/>
        <w:tab w:val="right" w:leader="dot" w:pos="7927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8C2021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C2021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54367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0D150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markedcontent">
    <w:name w:val="markedcontent"/>
    <w:basedOn w:val="DefaultParagraphFont"/>
    <w:rsid w:val="00793864"/>
  </w:style>
  <w:style w:type="paragraph" w:styleId="NormalWeb">
    <w:name w:val="Normal (Web)"/>
    <w:basedOn w:val="Normal"/>
    <w:uiPriority w:val="99"/>
    <w:unhideWhenUsed/>
    <w:rsid w:val="00665CE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F11BEF"/>
    <w:pPr>
      <w:widowControl w:val="0"/>
      <w:autoSpaceDE w:val="0"/>
      <w:autoSpaceDN w:val="0"/>
      <w:spacing w:after="0" w:line="240" w:lineRule="auto"/>
      <w:ind w:left="1677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F11BEF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FF1AB1"/>
    <w:pPr>
      <w:widowControl w:val="0"/>
      <w:autoSpaceDE w:val="0"/>
      <w:autoSpaceDN w:val="0"/>
      <w:spacing w:after="0" w:line="240" w:lineRule="auto"/>
      <w:ind w:left="106" w:hanging="361"/>
    </w:pPr>
    <w:rPr>
      <w:rFonts w:ascii="Times New Roman" w:eastAsia="Times New Roman" w:hAnsi="Times New Roman" w:cs="Times New Roman"/>
      <w:lang w:val="id"/>
    </w:rPr>
  </w:style>
  <w:style w:type="paragraph" w:styleId="TableofFigures">
    <w:name w:val="table of figures"/>
    <w:basedOn w:val="Normal"/>
    <w:next w:val="Normal"/>
    <w:uiPriority w:val="99"/>
    <w:unhideWhenUsed/>
    <w:rsid w:val="00341718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348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37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56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6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4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23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04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6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2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1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57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26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3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0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4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2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64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footer" Target="footer6.xml"/><Relationship Id="rId26" Type="http://schemas.openxmlformats.org/officeDocument/2006/relationships/image" Target="media/image3.jpeg"/><Relationship Id="rId39" Type="http://schemas.openxmlformats.org/officeDocument/2006/relationships/image" Target="media/image16.jpeg"/><Relationship Id="rId21" Type="http://schemas.openxmlformats.org/officeDocument/2006/relationships/footer" Target="footer9.xml"/><Relationship Id="rId34" Type="http://schemas.openxmlformats.org/officeDocument/2006/relationships/image" Target="media/image11.jpeg"/><Relationship Id="rId42" Type="http://schemas.openxmlformats.org/officeDocument/2006/relationships/image" Target="media/image19.jpeg"/><Relationship Id="rId47" Type="http://schemas.openxmlformats.org/officeDocument/2006/relationships/image" Target="media/image23.jpeg"/><Relationship Id="rId50" Type="http://schemas.openxmlformats.org/officeDocument/2006/relationships/footer" Target="footer1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9" Type="http://schemas.openxmlformats.org/officeDocument/2006/relationships/image" Target="media/image6.jpeg"/><Relationship Id="rId11" Type="http://schemas.openxmlformats.org/officeDocument/2006/relationships/footer" Target="footer1.xml"/><Relationship Id="rId24" Type="http://schemas.openxmlformats.org/officeDocument/2006/relationships/footer" Target="footer11.xml"/><Relationship Id="rId32" Type="http://schemas.openxmlformats.org/officeDocument/2006/relationships/image" Target="media/image9.jpeg"/><Relationship Id="rId37" Type="http://schemas.openxmlformats.org/officeDocument/2006/relationships/image" Target="media/image14.jpeg"/><Relationship Id="rId40" Type="http://schemas.openxmlformats.org/officeDocument/2006/relationships/image" Target="media/image17.jpeg"/><Relationship Id="rId45" Type="http://schemas.openxmlformats.org/officeDocument/2006/relationships/image" Target="media/image21.jpeg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23" Type="http://schemas.openxmlformats.org/officeDocument/2006/relationships/header" Target="header4.xml"/><Relationship Id="rId28" Type="http://schemas.openxmlformats.org/officeDocument/2006/relationships/image" Target="media/image5.jpeg"/><Relationship Id="rId36" Type="http://schemas.openxmlformats.org/officeDocument/2006/relationships/image" Target="media/image13.jpeg"/><Relationship Id="rId49" Type="http://schemas.openxmlformats.org/officeDocument/2006/relationships/header" Target="header5.xml"/><Relationship Id="rId10" Type="http://schemas.openxmlformats.org/officeDocument/2006/relationships/header" Target="header2.xml"/><Relationship Id="rId19" Type="http://schemas.openxmlformats.org/officeDocument/2006/relationships/footer" Target="footer7.xml"/><Relationship Id="rId31" Type="http://schemas.openxmlformats.org/officeDocument/2006/relationships/image" Target="media/image8.jpeg"/><Relationship Id="rId44" Type="http://schemas.microsoft.com/office/2007/relationships/hdphoto" Target="media/hdphoto1.wdp"/><Relationship Id="rId52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footer" Target="footer10.xml"/><Relationship Id="rId27" Type="http://schemas.openxmlformats.org/officeDocument/2006/relationships/image" Target="media/image4.jpeg"/><Relationship Id="rId30" Type="http://schemas.openxmlformats.org/officeDocument/2006/relationships/image" Target="media/image7.jpeg"/><Relationship Id="rId35" Type="http://schemas.openxmlformats.org/officeDocument/2006/relationships/image" Target="media/image12.jpeg"/><Relationship Id="rId43" Type="http://schemas.openxmlformats.org/officeDocument/2006/relationships/image" Target="media/image20.png"/><Relationship Id="rId48" Type="http://schemas.openxmlformats.org/officeDocument/2006/relationships/image" Target="media/image24.jpeg"/><Relationship Id="rId8" Type="http://schemas.openxmlformats.org/officeDocument/2006/relationships/hyperlink" Target="http://journal.upgris.ac.id/index.php/imajiner" TargetMode="External"/><Relationship Id="rId51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1.jpeg"/><Relationship Id="rId17" Type="http://schemas.openxmlformats.org/officeDocument/2006/relationships/footer" Target="footer5.xml"/><Relationship Id="rId25" Type="http://schemas.openxmlformats.org/officeDocument/2006/relationships/image" Target="media/image2.jpeg"/><Relationship Id="rId33" Type="http://schemas.openxmlformats.org/officeDocument/2006/relationships/image" Target="media/image10.jpeg"/><Relationship Id="rId38" Type="http://schemas.openxmlformats.org/officeDocument/2006/relationships/image" Target="media/image15.jpeg"/><Relationship Id="rId46" Type="http://schemas.openxmlformats.org/officeDocument/2006/relationships/image" Target="media/image22.jpeg"/><Relationship Id="rId20" Type="http://schemas.openxmlformats.org/officeDocument/2006/relationships/footer" Target="footer8.xml"/><Relationship Id="rId41" Type="http://schemas.openxmlformats.org/officeDocument/2006/relationships/image" Target="media/image18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6431CE-9299-435E-BA56-7304587AB5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66</Pages>
  <Words>10473</Words>
  <Characters>59699</Characters>
  <Application>Microsoft Office Word</Application>
  <DocSecurity>0</DocSecurity>
  <Lines>497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lmaar99@gmail.com</dc:creator>
  <cp:keywords/>
  <dc:description/>
  <cp:lastModifiedBy>sallmaar99@gmail.com</cp:lastModifiedBy>
  <cp:revision>3</cp:revision>
  <cp:lastPrinted>2023-08-14T17:57:00Z</cp:lastPrinted>
  <dcterms:created xsi:type="dcterms:W3CDTF">2023-08-14T17:57:00Z</dcterms:created>
  <dcterms:modified xsi:type="dcterms:W3CDTF">2023-08-14T1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5fb5236-5cb6-3485-ace3-df4c665a6db8</vt:lpwstr>
  </property>
  <property fmtid="{D5CDD505-2E9C-101B-9397-08002B2CF9AE}" pid="24" name="Mendeley Citation Style_1">
    <vt:lpwstr>http://www.zotero.org/styles/apa</vt:lpwstr>
  </property>
</Properties>
</file>